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33D1AD" w14:textId="77777777" w:rsidR="007A6BF6" w:rsidRPr="00AA73B1" w:rsidRDefault="00AD79CF" w:rsidP="002678F8">
      <w:pPr>
        <w:spacing w:after="120"/>
        <w:jc w:val="both"/>
        <w:outlineLvl w:val="0"/>
        <w:rPr>
          <w:rFonts w:ascii="Times New Roman" w:eastAsia="Times New Roman" w:hAnsi="Times New Roman" w:cs="Times New Roman"/>
          <w:b/>
        </w:rPr>
      </w:pPr>
      <w:r w:rsidRPr="00AA73B1">
        <w:rPr>
          <w:rFonts w:ascii="Times New Roman" w:eastAsia="Times New Roman" w:hAnsi="Times New Roman" w:cs="Times New Roman"/>
          <w:b/>
        </w:rPr>
        <w:t xml:space="preserve">PROJECT TITLE </w:t>
      </w:r>
      <w:r w:rsidR="007A6BF6" w:rsidRPr="007A6BF6">
        <w:rPr>
          <w:rFonts w:ascii="Times New Roman" w:eastAsia="Times New Roman" w:hAnsi="Times New Roman" w:cs="Times New Roman"/>
          <w:b/>
        </w:rPr>
        <w:t>Bioprospecting plant proteomes for more efficient photosynthesis enzymes</w:t>
      </w:r>
    </w:p>
    <w:p w14:paraId="50D890FC" w14:textId="77777777" w:rsidR="00AD79CF" w:rsidRPr="00AA73B1" w:rsidRDefault="00AD79CF" w:rsidP="002678F8">
      <w:pPr>
        <w:spacing w:after="120"/>
        <w:jc w:val="both"/>
        <w:outlineLvl w:val="0"/>
        <w:rPr>
          <w:rFonts w:ascii="Times New Roman" w:eastAsia="Times New Roman" w:hAnsi="Times New Roman" w:cs="Times New Roman"/>
          <w:b/>
        </w:rPr>
      </w:pPr>
      <w:r w:rsidRPr="00AA73B1">
        <w:rPr>
          <w:rFonts w:ascii="Times New Roman" w:eastAsia="Times New Roman" w:hAnsi="Times New Roman" w:cs="Times New Roman"/>
          <w:b/>
        </w:rPr>
        <w:t>AIMS AND BACKGROUND</w:t>
      </w:r>
    </w:p>
    <w:p w14:paraId="23FE581A" w14:textId="24CD1CB6" w:rsidR="008F6350" w:rsidRDefault="00C07C3D" w:rsidP="002678F8">
      <w:pPr>
        <w:spacing w:after="120"/>
        <w:jc w:val="both"/>
        <w:rPr>
          <w:rFonts w:ascii="Times New Roman" w:eastAsia="Times New Roman" w:hAnsi="Times New Roman" w:cs="Times New Roman"/>
        </w:rPr>
      </w:pPr>
      <w:r>
        <w:rPr>
          <w:rFonts w:ascii="Times New Roman" w:eastAsia="Times New Roman" w:hAnsi="Times New Roman" w:cs="Times New Roman"/>
        </w:rPr>
        <w:t xml:space="preserve">The goal of this project is to develop an entirely new way to </w:t>
      </w:r>
      <w:r w:rsidR="00CE0D28">
        <w:rPr>
          <w:rFonts w:ascii="Times New Roman" w:eastAsia="Times New Roman" w:hAnsi="Times New Roman" w:cs="Times New Roman"/>
        </w:rPr>
        <w:t xml:space="preserve">screen hundreds of plants for enzyme variants that have atypical, and therefore potentially useful, kinetic characteristics. </w:t>
      </w:r>
      <w:r w:rsidR="0022439C">
        <w:rPr>
          <w:rFonts w:ascii="Times New Roman" w:eastAsia="Times New Roman" w:hAnsi="Times New Roman" w:cs="Times New Roman"/>
        </w:rPr>
        <w:t xml:space="preserve">The resulting </w:t>
      </w:r>
      <w:r w:rsidR="00407FCD">
        <w:rPr>
          <w:rFonts w:ascii="Times New Roman" w:eastAsia="Times New Roman" w:hAnsi="Times New Roman" w:cs="Times New Roman"/>
        </w:rPr>
        <w:t xml:space="preserve">proteomics </w:t>
      </w:r>
      <w:r w:rsidR="0022439C">
        <w:rPr>
          <w:rFonts w:ascii="Times New Roman" w:eastAsia="Times New Roman" w:hAnsi="Times New Roman" w:cs="Times New Roman"/>
        </w:rPr>
        <w:t xml:space="preserve">methods will be </w:t>
      </w:r>
      <w:r w:rsidR="002F1B3C">
        <w:rPr>
          <w:rFonts w:ascii="Times New Roman" w:eastAsia="Times New Roman" w:hAnsi="Times New Roman" w:cs="Times New Roman"/>
        </w:rPr>
        <w:t>able to quickly screen</w:t>
      </w:r>
      <w:r w:rsidR="0022439C">
        <w:rPr>
          <w:rFonts w:ascii="Times New Roman" w:eastAsia="Times New Roman" w:hAnsi="Times New Roman" w:cs="Times New Roman"/>
        </w:rPr>
        <w:t xml:space="preserve"> </w:t>
      </w:r>
      <w:r w:rsidR="002F1B3C">
        <w:rPr>
          <w:rFonts w:ascii="Times New Roman" w:eastAsia="Times New Roman" w:hAnsi="Times New Roman" w:cs="Times New Roman"/>
        </w:rPr>
        <w:t xml:space="preserve">any </w:t>
      </w:r>
      <w:r w:rsidR="0022439C">
        <w:rPr>
          <w:rFonts w:ascii="Times New Roman" w:eastAsia="Times New Roman" w:hAnsi="Times New Roman" w:cs="Times New Roman"/>
        </w:rPr>
        <w:t xml:space="preserve">species of land plant, </w:t>
      </w:r>
      <w:r w:rsidR="008C508A">
        <w:rPr>
          <w:rFonts w:ascii="Times New Roman" w:eastAsia="Times New Roman" w:hAnsi="Times New Roman" w:cs="Times New Roman"/>
        </w:rPr>
        <w:t>which</w:t>
      </w:r>
      <w:r w:rsidR="0022439C">
        <w:rPr>
          <w:rFonts w:ascii="Times New Roman" w:eastAsia="Times New Roman" w:hAnsi="Times New Roman" w:cs="Times New Roman"/>
        </w:rPr>
        <w:t xml:space="preserve"> will </w:t>
      </w:r>
      <w:r w:rsidR="00346F1B">
        <w:rPr>
          <w:rFonts w:ascii="Times New Roman" w:eastAsia="Times New Roman" w:hAnsi="Times New Roman" w:cs="Times New Roman"/>
        </w:rPr>
        <w:t>accelerate</w:t>
      </w:r>
      <w:r w:rsidR="0022439C">
        <w:rPr>
          <w:rFonts w:ascii="Times New Roman" w:eastAsia="Times New Roman" w:hAnsi="Times New Roman" w:cs="Times New Roman"/>
        </w:rPr>
        <w:t xml:space="preserve"> </w:t>
      </w:r>
      <w:r w:rsidR="002F1B3C">
        <w:rPr>
          <w:rFonts w:ascii="Times New Roman" w:eastAsia="Times New Roman" w:hAnsi="Times New Roman" w:cs="Times New Roman"/>
        </w:rPr>
        <w:t xml:space="preserve">the development of new </w:t>
      </w:r>
      <w:r w:rsidR="00346F1B">
        <w:rPr>
          <w:rFonts w:ascii="Times New Roman" w:eastAsia="Times New Roman" w:hAnsi="Times New Roman" w:cs="Times New Roman"/>
        </w:rPr>
        <w:t>plant</w:t>
      </w:r>
      <w:r w:rsidR="002F1B3C">
        <w:rPr>
          <w:rFonts w:ascii="Times New Roman" w:eastAsia="Times New Roman" w:hAnsi="Times New Roman" w:cs="Times New Roman"/>
        </w:rPr>
        <w:t xml:space="preserve"> </w:t>
      </w:r>
      <w:r w:rsidR="00346F1B">
        <w:rPr>
          <w:rFonts w:ascii="Times New Roman" w:eastAsia="Times New Roman" w:hAnsi="Times New Roman" w:cs="Times New Roman"/>
        </w:rPr>
        <w:t>varieties</w:t>
      </w:r>
      <w:r w:rsidR="002F1B3C">
        <w:rPr>
          <w:rFonts w:ascii="Times New Roman" w:eastAsia="Times New Roman" w:hAnsi="Times New Roman" w:cs="Times New Roman"/>
        </w:rPr>
        <w:t xml:space="preserve"> across</w:t>
      </w:r>
      <w:r w:rsidR="00346F1B">
        <w:rPr>
          <w:rFonts w:ascii="Times New Roman" w:eastAsia="Times New Roman" w:hAnsi="Times New Roman" w:cs="Times New Roman"/>
        </w:rPr>
        <w:t xml:space="preserve"> agricultural</w:t>
      </w:r>
      <w:r w:rsidR="002F1B3C">
        <w:rPr>
          <w:rFonts w:ascii="Times New Roman" w:eastAsia="Times New Roman" w:hAnsi="Times New Roman" w:cs="Times New Roman"/>
        </w:rPr>
        <w:t xml:space="preserve"> industries.</w:t>
      </w:r>
      <w:r w:rsidR="007F2790">
        <w:rPr>
          <w:rFonts w:ascii="Times New Roman" w:eastAsia="Times New Roman" w:hAnsi="Times New Roman" w:cs="Times New Roman"/>
        </w:rPr>
        <w:t xml:space="preserve"> </w:t>
      </w:r>
      <w:r w:rsidR="00470C21">
        <w:rPr>
          <w:rFonts w:ascii="Times New Roman" w:eastAsia="Times New Roman" w:hAnsi="Times New Roman" w:cs="Times New Roman"/>
        </w:rPr>
        <w:t xml:space="preserve">In addition to innovative methodology, this project will also develop </w:t>
      </w:r>
      <w:r w:rsidR="003A16A4">
        <w:rPr>
          <w:rFonts w:ascii="Times New Roman" w:eastAsia="Times New Roman" w:hAnsi="Times New Roman" w:cs="Times New Roman"/>
        </w:rPr>
        <w:t>the</w:t>
      </w:r>
      <w:r w:rsidR="00407FCD">
        <w:rPr>
          <w:rFonts w:ascii="Times New Roman" w:eastAsia="Times New Roman" w:hAnsi="Times New Roman" w:cs="Times New Roman"/>
        </w:rPr>
        <w:t xml:space="preserve"> </w:t>
      </w:r>
      <w:r w:rsidR="00470C21">
        <w:rPr>
          <w:rFonts w:ascii="Times New Roman" w:eastAsia="Times New Roman" w:hAnsi="Times New Roman" w:cs="Times New Roman"/>
        </w:rPr>
        <w:t xml:space="preserve">new theory </w:t>
      </w:r>
      <w:r w:rsidR="003A16A4">
        <w:rPr>
          <w:rFonts w:ascii="Times New Roman" w:eastAsia="Times New Roman" w:hAnsi="Times New Roman" w:cs="Times New Roman"/>
        </w:rPr>
        <w:t>that amounts of</w:t>
      </w:r>
      <w:r w:rsidR="00470C21">
        <w:rPr>
          <w:rFonts w:ascii="Times New Roman" w:eastAsia="Times New Roman" w:hAnsi="Times New Roman" w:cs="Times New Roman"/>
        </w:rPr>
        <w:t xml:space="preserve"> plant enzyme</w:t>
      </w:r>
      <w:r w:rsidR="003A16A4">
        <w:rPr>
          <w:rFonts w:ascii="Times New Roman" w:eastAsia="Times New Roman" w:hAnsi="Times New Roman" w:cs="Times New Roman"/>
        </w:rPr>
        <w:t>s relative to each other are very highly conserved</w:t>
      </w:r>
      <w:r w:rsidR="00470C21">
        <w:rPr>
          <w:rFonts w:ascii="Times New Roman" w:eastAsia="Times New Roman" w:hAnsi="Times New Roman" w:cs="Times New Roman"/>
        </w:rPr>
        <w:t xml:space="preserve"> across </w:t>
      </w:r>
      <w:r w:rsidR="00407FCD">
        <w:rPr>
          <w:rFonts w:ascii="Times New Roman" w:eastAsia="Times New Roman" w:hAnsi="Times New Roman" w:cs="Times New Roman"/>
        </w:rPr>
        <w:t>species.</w:t>
      </w:r>
    </w:p>
    <w:p w14:paraId="0671E9D0" w14:textId="7C090B40" w:rsidR="008F6350" w:rsidRPr="008F6350" w:rsidRDefault="008F6350" w:rsidP="002678F8">
      <w:pPr>
        <w:spacing w:after="120"/>
        <w:jc w:val="both"/>
        <w:rPr>
          <w:rFonts w:ascii="Times New Roman" w:eastAsia="Times New Roman" w:hAnsi="Times New Roman" w:cs="Times New Roman"/>
          <w:b/>
        </w:rPr>
      </w:pPr>
      <w:r w:rsidRPr="00AA73B1">
        <w:rPr>
          <w:rFonts w:ascii="Times New Roman" w:eastAsia="Times New Roman" w:hAnsi="Times New Roman" w:cs="Times New Roman"/>
          <w:b/>
        </w:rPr>
        <w:t xml:space="preserve">The fundamental question of this project is: </w:t>
      </w:r>
      <w:r>
        <w:rPr>
          <w:rFonts w:ascii="Times New Roman" w:eastAsia="Times New Roman" w:hAnsi="Times New Roman" w:cs="Times New Roman"/>
          <w:b/>
        </w:rPr>
        <w:t>In conserved metabolic pathways, d</w:t>
      </w:r>
      <w:r w:rsidRPr="00AA73B1">
        <w:rPr>
          <w:rFonts w:ascii="Times New Roman" w:eastAsia="Times New Roman" w:hAnsi="Times New Roman" w:cs="Times New Roman"/>
          <w:b/>
        </w:rPr>
        <w:t>oes abnormal isoform abundance indicate atypical enzyme characteristics?</w:t>
      </w:r>
    </w:p>
    <w:p w14:paraId="713126AB" w14:textId="1122DBD8" w:rsidR="0006407C" w:rsidRPr="007F2790" w:rsidRDefault="007F2790" w:rsidP="002678F8">
      <w:pPr>
        <w:spacing w:after="120"/>
        <w:jc w:val="both"/>
        <w:rPr>
          <w:rFonts w:ascii="Times New Roman" w:eastAsia="Times New Roman" w:hAnsi="Times New Roman" w:cs="Times New Roman"/>
        </w:rPr>
      </w:pPr>
      <w:r>
        <w:rPr>
          <w:rFonts w:ascii="Times New Roman" w:eastAsia="Times New Roman" w:hAnsi="Times New Roman" w:cs="Times New Roman"/>
        </w:rPr>
        <w:t xml:space="preserve">The </w:t>
      </w:r>
      <w:r w:rsidR="00D3087E">
        <w:rPr>
          <w:rFonts w:ascii="Times New Roman" w:eastAsia="Times New Roman" w:hAnsi="Times New Roman" w:cs="Times New Roman"/>
        </w:rPr>
        <w:t>two-step approach</w:t>
      </w:r>
      <w:r w:rsidR="008F6350">
        <w:rPr>
          <w:rFonts w:ascii="Times New Roman" w:eastAsia="Times New Roman" w:hAnsi="Times New Roman" w:cs="Times New Roman"/>
        </w:rPr>
        <w:t>, reflected in the project aims below,</w:t>
      </w:r>
      <w:r w:rsidR="00D3087E">
        <w:rPr>
          <w:rFonts w:ascii="Times New Roman" w:eastAsia="Times New Roman" w:hAnsi="Times New Roman" w:cs="Times New Roman"/>
        </w:rPr>
        <w:t xml:space="preserve"> will first </w:t>
      </w:r>
      <w:r w:rsidR="008F6350">
        <w:rPr>
          <w:rFonts w:ascii="Times New Roman" w:eastAsia="Times New Roman" w:hAnsi="Times New Roman" w:cs="Times New Roman"/>
        </w:rPr>
        <w:t>quantify</w:t>
      </w:r>
      <w:r w:rsidR="00D3087E">
        <w:rPr>
          <w:rFonts w:ascii="Times New Roman" w:eastAsia="Times New Roman" w:hAnsi="Times New Roman" w:cs="Times New Roman"/>
        </w:rPr>
        <w:t xml:space="preserve"> patterns of photosynthesis </w:t>
      </w:r>
      <w:r w:rsidR="00AE4955">
        <w:rPr>
          <w:rFonts w:ascii="Times New Roman" w:eastAsia="Times New Roman" w:hAnsi="Times New Roman" w:cs="Times New Roman"/>
        </w:rPr>
        <w:t>enzyme</w:t>
      </w:r>
      <w:r w:rsidR="00D3087E">
        <w:rPr>
          <w:rFonts w:ascii="Times New Roman" w:eastAsia="Times New Roman" w:hAnsi="Times New Roman" w:cs="Times New Roman"/>
        </w:rPr>
        <w:t xml:space="preserve"> ab</w:t>
      </w:r>
      <w:r w:rsidR="00A84CCF">
        <w:rPr>
          <w:rFonts w:ascii="Times New Roman" w:eastAsia="Times New Roman" w:hAnsi="Times New Roman" w:cs="Times New Roman"/>
        </w:rPr>
        <w:t xml:space="preserve">undance and, second, </w:t>
      </w:r>
      <w:proofErr w:type="spellStart"/>
      <w:r w:rsidR="00A84CCF">
        <w:rPr>
          <w:rFonts w:ascii="Times New Roman" w:eastAsia="Times New Roman" w:hAnsi="Times New Roman" w:cs="Times New Roman"/>
        </w:rPr>
        <w:t>characteris</w:t>
      </w:r>
      <w:r w:rsidR="00D3087E">
        <w:rPr>
          <w:rFonts w:ascii="Times New Roman" w:eastAsia="Times New Roman" w:hAnsi="Times New Roman" w:cs="Times New Roman"/>
        </w:rPr>
        <w:t>e</w:t>
      </w:r>
      <w:proofErr w:type="spellEnd"/>
      <w:r w:rsidR="00D3087E">
        <w:rPr>
          <w:rFonts w:ascii="Times New Roman" w:eastAsia="Times New Roman" w:hAnsi="Times New Roman" w:cs="Times New Roman"/>
        </w:rPr>
        <w:t xml:space="preserve"> in greater detail the outlier</w:t>
      </w:r>
      <w:r w:rsidR="00245F6E">
        <w:rPr>
          <w:rFonts w:ascii="Times New Roman" w:eastAsia="Times New Roman" w:hAnsi="Times New Roman" w:cs="Times New Roman"/>
        </w:rPr>
        <w:t xml:space="preserve"> genotypes</w:t>
      </w:r>
      <w:r w:rsidR="00D3087E">
        <w:rPr>
          <w:rFonts w:ascii="Times New Roman" w:eastAsia="Times New Roman" w:hAnsi="Times New Roman" w:cs="Times New Roman"/>
        </w:rPr>
        <w:t xml:space="preserve"> from those patterns. Although the methods could be applied to </w:t>
      </w:r>
      <w:r w:rsidR="00F1638B">
        <w:rPr>
          <w:rFonts w:ascii="Times New Roman" w:eastAsia="Times New Roman" w:hAnsi="Times New Roman" w:cs="Times New Roman"/>
        </w:rPr>
        <w:t>many different</w:t>
      </w:r>
      <w:r w:rsidR="00D3087E">
        <w:rPr>
          <w:rFonts w:ascii="Times New Roman" w:eastAsia="Times New Roman" w:hAnsi="Times New Roman" w:cs="Times New Roman"/>
        </w:rPr>
        <w:t xml:space="preserve"> plant </w:t>
      </w:r>
      <w:r w:rsidR="00AE4955">
        <w:rPr>
          <w:rFonts w:ascii="Times New Roman" w:eastAsia="Times New Roman" w:hAnsi="Times New Roman" w:cs="Times New Roman"/>
        </w:rPr>
        <w:t>proteins</w:t>
      </w:r>
      <w:r w:rsidR="00D3087E">
        <w:rPr>
          <w:rFonts w:ascii="Times New Roman" w:eastAsia="Times New Roman" w:hAnsi="Times New Roman" w:cs="Times New Roman"/>
        </w:rPr>
        <w:t xml:space="preserve">, this project will focus on </w:t>
      </w:r>
      <w:r w:rsidR="00FF0FEB">
        <w:rPr>
          <w:rFonts w:ascii="Times New Roman" w:eastAsia="Times New Roman" w:hAnsi="Times New Roman" w:cs="Times New Roman"/>
        </w:rPr>
        <w:t>discovering</w:t>
      </w:r>
      <w:r w:rsidR="00D3087E">
        <w:rPr>
          <w:rFonts w:ascii="Times New Roman" w:eastAsia="Times New Roman" w:hAnsi="Times New Roman" w:cs="Times New Roman"/>
        </w:rPr>
        <w:t xml:space="preserve"> atypical variants of two</w:t>
      </w:r>
      <w:r w:rsidR="008F6350">
        <w:rPr>
          <w:rFonts w:ascii="Times New Roman" w:eastAsia="Times New Roman" w:hAnsi="Times New Roman" w:cs="Times New Roman"/>
        </w:rPr>
        <w:t xml:space="preserve"> key photosynthesis enzymes</w:t>
      </w:r>
      <w:r w:rsidR="00FF0FEB">
        <w:rPr>
          <w:rFonts w:ascii="Times New Roman" w:eastAsia="Times New Roman" w:hAnsi="Times New Roman" w:cs="Times New Roman"/>
        </w:rPr>
        <w:t>,</w:t>
      </w:r>
      <w:r w:rsidR="00D3087E">
        <w:rPr>
          <w:rFonts w:ascii="Times New Roman" w:eastAsia="Times New Roman" w:hAnsi="Times New Roman" w:cs="Times New Roman"/>
        </w:rPr>
        <w:t xml:space="preserve"> Rubisco and Rubisco activase.</w:t>
      </w:r>
    </w:p>
    <w:p w14:paraId="6FDE4E94" w14:textId="1F34F779" w:rsidR="00B91A54" w:rsidRPr="00AA73B1" w:rsidRDefault="00B91A54" w:rsidP="002678F8">
      <w:pPr>
        <w:spacing w:after="120"/>
        <w:jc w:val="both"/>
        <w:rPr>
          <w:rFonts w:ascii="Times New Roman" w:eastAsia="Times New Roman" w:hAnsi="Times New Roman" w:cs="Times New Roman"/>
          <w:b/>
        </w:rPr>
      </w:pPr>
      <w:r w:rsidRPr="00AA73B1">
        <w:rPr>
          <w:rFonts w:ascii="Times New Roman" w:eastAsia="Times New Roman" w:hAnsi="Times New Roman" w:cs="Times New Roman"/>
          <w:b/>
        </w:rPr>
        <w:t xml:space="preserve">Aim 1: Determine </w:t>
      </w:r>
      <w:r w:rsidR="00C33B26" w:rsidRPr="00AA73B1">
        <w:rPr>
          <w:rFonts w:ascii="Times New Roman" w:eastAsia="Times New Roman" w:hAnsi="Times New Roman" w:cs="Times New Roman"/>
          <w:b/>
        </w:rPr>
        <w:t>the genetic and environmental drivers of variation in</w:t>
      </w:r>
      <w:r w:rsidR="00935A36">
        <w:rPr>
          <w:rFonts w:ascii="Times New Roman" w:eastAsia="Times New Roman" w:hAnsi="Times New Roman" w:cs="Times New Roman"/>
          <w:b/>
        </w:rPr>
        <w:t xml:space="preserve"> photosynthesis enzyme</w:t>
      </w:r>
      <w:r w:rsidR="00C33B26" w:rsidRPr="00AA73B1">
        <w:rPr>
          <w:rFonts w:ascii="Times New Roman" w:eastAsia="Times New Roman" w:hAnsi="Times New Roman" w:cs="Times New Roman"/>
          <w:b/>
        </w:rPr>
        <w:t xml:space="preserve"> abundance </w:t>
      </w:r>
      <w:r w:rsidR="00E20C9D">
        <w:rPr>
          <w:rFonts w:ascii="Times New Roman" w:eastAsia="Times New Roman" w:hAnsi="Times New Roman" w:cs="Times New Roman"/>
          <w:b/>
        </w:rPr>
        <w:t xml:space="preserve">across </w:t>
      </w:r>
      <w:r w:rsidR="00935A36">
        <w:rPr>
          <w:rFonts w:ascii="Times New Roman" w:eastAsia="Times New Roman" w:hAnsi="Times New Roman" w:cs="Times New Roman"/>
          <w:b/>
        </w:rPr>
        <w:t>native Australian plants</w:t>
      </w:r>
      <w:r w:rsidR="00FA46BA" w:rsidRPr="00AA73B1">
        <w:rPr>
          <w:rFonts w:ascii="Times New Roman" w:eastAsia="Times New Roman" w:hAnsi="Times New Roman" w:cs="Times New Roman"/>
          <w:b/>
        </w:rPr>
        <w:t>.</w:t>
      </w:r>
    </w:p>
    <w:p w14:paraId="5410E3D2" w14:textId="496B145C" w:rsidR="00AA73B1" w:rsidRDefault="00AA73B1" w:rsidP="002678F8">
      <w:pPr>
        <w:spacing w:after="120"/>
        <w:jc w:val="both"/>
        <w:rPr>
          <w:rFonts w:ascii="Times New Roman" w:eastAsia="Times New Roman" w:hAnsi="Times New Roman" w:cs="Times New Roman"/>
          <w:b/>
        </w:rPr>
      </w:pPr>
      <w:r w:rsidRPr="00AA73B1">
        <w:rPr>
          <w:rFonts w:ascii="Times New Roman" w:eastAsia="Times New Roman" w:hAnsi="Times New Roman" w:cs="Times New Roman"/>
          <w:b/>
        </w:rPr>
        <w:t xml:space="preserve">Aim 2: Test the hypothesis that unusual isoform abundance relative to </w:t>
      </w:r>
      <w:r w:rsidR="00935A36">
        <w:rPr>
          <w:rFonts w:ascii="Times New Roman" w:eastAsia="Times New Roman" w:hAnsi="Times New Roman" w:cs="Times New Roman"/>
          <w:b/>
        </w:rPr>
        <w:t>metabolically linked</w:t>
      </w:r>
      <w:r w:rsidR="00ED4CF2">
        <w:rPr>
          <w:rFonts w:ascii="Times New Roman" w:eastAsia="Times New Roman" w:hAnsi="Times New Roman" w:cs="Times New Roman"/>
          <w:b/>
        </w:rPr>
        <w:t xml:space="preserve"> enzymes are</w:t>
      </w:r>
      <w:r w:rsidRPr="00AA73B1">
        <w:rPr>
          <w:rFonts w:ascii="Times New Roman" w:eastAsia="Times New Roman" w:hAnsi="Times New Roman" w:cs="Times New Roman"/>
          <w:b/>
        </w:rPr>
        <w:t xml:space="preserve"> predictor</w:t>
      </w:r>
      <w:r w:rsidR="00ED4CF2">
        <w:rPr>
          <w:rFonts w:ascii="Times New Roman" w:eastAsia="Times New Roman" w:hAnsi="Times New Roman" w:cs="Times New Roman"/>
          <w:b/>
        </w:rPr>
        <w:t>s</w:t>
      </w:r>
      <w:r w:rsidRPr="00AA73B1">
        <w:rPr>
          <w:rFonts w:ascii="Times New Roman" w:eastAsia="Times New Roman" w:hAnsi="Times New Roman" w:cs="Times New Roman"/>
          <w:b/>
        </w:rPr>
        <w:t xml:space="preserve"> of atypical en</w:t>
      </w:r>
      <w:r w:rsidR="00ED4CF2">
        <w:rPr>
          <w:rFonts w:ascii="Times New Roman" w:eastAsia="Times New Roman" w:hAnsi="Times New Roman" w:cs="Times New Roman"/>
          <w:b/>
        </w:rPr>
        <w:t>zyme activities.</w:t>
      </w:r>
    </w:p>
    <w:p w14:paraId="154A46D6" w14:textId="2AB75148" w:rsidR="00C22342" w:rsidRDefault="008F6350" w:rsidP="002678F8">
      <w:pPr>
        <w:spacing w:after="120"/>
        <w:jc w:val="both"/>
        <w:rPr>
          <w:rFonts w:ascii="Times New Roman" w:eastAsia="Times New Roman" w:hAnsi="Times New Roman" w:cs="Times New Roman"/>
        </w:rPr>
      </w:pPr>
      <w:r>
        <w:rPr>
          <w:rFonts w:ascii="Times New Roman" w:eastAsia="Times New Roman" w:hAnsi="Times New Roman" w:cs="Times New Roman"/>
        </w:rPr>
        <w:t xml:space="preserve">The photosynthesis proteins in 700 leaf samples from different genotypes of plantation-grown and wild </w:t>
      </w:r>
      <w:r w:rsidR="000B6306" w:rsidRPr="007F2790">
        <w:rPr>
          <w:rFonts w:ascii="Times New Roman" w:eastAsia="Times New Roman" w:hAnsi="Times New Roman" w:cs="Times New Roman"/>
          <w:i/>
        </w:rPr>
        <w:t>Eucalyptus</w:t>
      </w:r>
      <w:r w:rsidRPr="007F2790">
        <w:rPr>
          <w:rFonts w:ascii="Times New Roman" w:eastAsia="Times New Roman" w:hAnsi="Times New Roman" w:cs="Times New Roman"/>
          <w:i/>
        </w:rPr>
        <w:t xml:space="preserve"> camaldulensis</w:t>
      </w:r>
      <w:r>
        <w:rPr>
          <w:rFonts w:ascii="Times New Roman" w:eastAsia="Times New Roman" w:hAnsi="Times New Roman" w:cs="Times New Roman"/>
        </w:rPr>
        <w:t xml:space="preserve"> </w:t>
      </w:r>
      <w:r w:rsidR="004457CE">
        <w:rPr>
          <w:rFonts w:ascii="Times New Roman" w:eastAsia="Times New Roman" w:hAnsi="Times New Roman" w:cs="Times New Roman"/>
        </w:rPr>
        <w:t xml:space="preserve">(river red gum) </w:t>
      </w:r>
      <w:r>
        <w:rPr>
          <w:rFonts w:ascii="Times New Roman" w:eastAsia="Times New Roman" w:hAnsi="Times New Roman" w:cs="Times New Roman"/>
        </w:rPr>
        <w:t xml:space="preserve">will be measured by mass spectrometry and compared against each other and over 1000 samples of </w:t>
      </w:r>
      <w:r w:rsidR="00A82E85">
        <w:rPr>
          <w:rFonts w:ascii="Times New Roman" w:eastAsia="Times New Roman" w:hAnsi="Times New Roman" w:cs="Times New Roman"/>
        </w:rPr>
        <w:t xml:space="preserve">other </w:t>
      </w:r>
      <w:r>
        <w:rPr>
          <w:rFonts w:ascii="Times New Roman" w:eastAsia="Times New Roman" w:hAnsi="Times New Roman" w:cs="Times New Roman"/>
        </w:rPr>
        <w:t>wild eucalypts and Australian native plants.</w:t>
      </w:r>
      <w:r w:rsidR="000827E2">
        <w:rPr>
          <w:rFonts w:ascii="Times New Roman" w:eastAsia="Times New Roman" w:hAnsi="Times New Roman" w:cs="Times New Roman"/>
        </w:rPr>
        <w:t xml:space="preserve"> The Rubisco and Rubisco activase from outlier genotypes will then be</w:t>
      </w:r>
      <w:r w:rsidR="00767105">
        <w:rPr>
          <w:rFonts w:ascii="Times New Roman" w:eastAsia="Times New Roman" w:hAnsi="Times New Roman" w:cs="Times New Roman"/>
        </w:rPr>
        <w:t xml:space="preserve"> quantified and</w:t>
      </w:r>
      <w:r w:rsidR="000827E2">
        <w:rPr>
          <w:rFonts w:ascii="Times New Roman" w:eastAsia="Times New Roman" w:hAnsi="Times New Roman" w:cs="Times New Roman"/>
        </w:rPr>
        <w:t xml:space="preserve"> kinetically characteri</w:t>
      </w:r>
      <w:r w:rsidR="007F5707">
        <w:rPr>
          <w:rFonts w:ascii="Times New Roman" w:eastAsia="Times New Roman" w:hAnsi="Times New Roman" w:cs="Times New Roman"/>
        </w:rPr>
        <w:t>s</w:t>
      </w:r>
      <w:r w:rsidR="000827E2">
        <w:rPr>
          <w:rFonts w:ascii="Times New Roman" w:eastAsia="Times New Roman" w:hAnsi="Times New Roman" w:cs="Times New Roman"/>
        </w:rPr>
        <w:t>ed at the isoform level.</w:t>
      </w:r>
    </w:p>
    <w:p w14:paraId="5D8C42BA" w14:textId="68E8C23E" w:rsidR="00C22342" w:rsidRPr="00C22342" w:rsidRDefault="00C22342" w:rsidP="002678F8">
      <w:pPr>
        <w:jc w:val="both"/>
        <w:outlineLvl w:val="0"/>
        <w:rPr>
          <w:rFonts w:ascii="Times New Roman" w:eastAsia="Times New Roman" w:hAnsi="Times New Roman" w:cs="Times New Roman"/>
          <w:b/>
        </w:rPr>
      </w:pPr>
      <w:r w:rsidRPr="00C22342">
        <w:rPr>
          <w:rFonts w:ascii="Times New Roman" w:eastAsia="Times New Roman" w:hAnsi="Times New Roman" w:cs="Times New Roman"/>
          <w:b/>
        </w:rPr>
        <w:t>Background</w:t>
      </w:r>
    </w:p>
    <w:p w14:paraId="68458E79" w14:textId="05EE1D57" w:rsidR="00877B9F" w:rsidRDefault="00E26CEC" w:rsidP="002678F8">
      <w:pPr>
        <w:jc w:val="both"/>
        <w:outlineLvl w:val="0"/>
        <w:rPr>
          <w:rFonts w:ascii="Times New Roman" w:eastAsia="Times New Roman" w:hAnsi="Times New Roman" w:cs="Times New Roman"/>
        </w:rPr>
      </w:pPr>
      <w:r>
        <w:rPr>
          <w:rFonts w:ascii="Times New Roman" w:eastAsia="Times New Roman" w:hAnsi="Times New Roman" w:cs="Times New Roman"/>
        </w:rPr>
        <w:t xml:space="preserve">Finding new ways to improve crops is </w:t>
      </w:r>
      <w:r w:rsidR="00E03D40">
        <w:rPr>
          <w:rFonts w:ascii="Times New Roman" w:eastAsia="Times New Roman" w:hAnsi="Times New Roman" w:cs="Times New Roman"/>
        </w:rPr>
        <w:t xml:space="preserve">critically </w:t>
      </w:r>
      <w:r>
        <w:rPr>
          <w:rFonts w:ascii="Times New Roman" w:eastAsia="Times New Roman" w:hAnsi="Times New Roman" w:cs="Times New Roman"/>
        </w:rPr>
        <w:t xml:space="preserve">important because, at current rates, global food demand will exceed supply by 2050, and </w:t>
      </w:r>
      <w:r w:rsidR="000F1EDA">
        <w:rPr>
          <w:rFonts w:ascii="Times New Roman" w:eastAsia="Times New Roman" w:hAnsi="Times New Roman" w:cs="Times New Roman"/>
        </w:rPr>
        <w:t xml:space="preserve">crop yields have </w:t>
      </w:r>
      <w:r>
        <w:rPr>
          <w:rFonts w:ascii="Times New Roman" w:eastAsia="Times New Roman" w:hAnsi="Times New Roman" w:cs="Times New Roman"/>
        </w:rPr>
        <w:t>stagnated</w:t>
      </w:r>
      <w:r w:rsidR="00D629CC">
        <w:rPr>
          <w:rFonts w:ascii="Times New Roman" w:eastAsia="Times New Roman" w:hAnsi="Times New Roman" w:cs="Times New Roman"/>
        </w:rPr>
        <w:fldChar w:fldCharType="begin"/>
      </w:r>
      <w:r w:rsidR="00D629CC">
        <w:rPr>
          <w:rFonts w:ascii="Times New Roman" w:eastAsia="Times New Roman" w:hAnsi="Times New Roman" w:cs="Times New Roman"/>
        </w:rPr>
        <w:instrText xml:space="preserve"> ADDIN ZOTERO_ITEM CSL_CITATION {"citationID":"1knh1kc1nt","properties":{"formattedCitation":"{\\rtf \\super 1,2\\nosupersub{}}","plainCitation":"1,2"},"citationItems":[{"id":553,"uris":["http://zotero.org/users/2536149/items/JMGK6Z3C"],"uri":["http://zotero.org/users/2536149/items/JMGK6Z3C"],"itemData":{"id":553,"type":"article-journal","title":"Redesigning photosynthesis to sustainably meet global food and bioenergy demand","container-title":"Proceedings of the National Academy of Sciences","page":"8529-8536","volume":"112","issue":"28","source":"www.pnas.org","abstract":"The world’s crop productivity is stagnating whereas population growth, rising affluence, and mandates for biofuels put increasing demands on agriculture. Meanwhile, demand for increasing cropland competes with equally crucial global sustainability and environmental protection needs. Addressing this looming agricultural crisis will be one of our greatest scientific challenges in the coming decades, and success will require substantial improvements at many levels. We assert that increasing the efficiency and productivity of photosynthesis in crop plants will be essential if this grand challenge is to be met. Here, we explore an array of prospective redesigns of plant systems at various scales, all aimed at increasing crop yields through improved photosynthetic efficiency and performance. Prospects range from straightforward alterations, already supported by preliminary evidence of feasibility, to substantial redesigns that are currently only conceptual, but that may be enabled by new developments in synthetic biology. Although some proposed redesigns are certain to face obstacles that will require alternate routes, the efforts should lead to new discoveries and technical advances with important impacts on the global problem of crop productivity and bioenergy production.","DOI":"10.1073/pnas.1424031112","ISSN":"0027-8424, 1091-6490","note":"PMID: 26124102","journalAbbreviation":"PNAS","language":"en","author":[{"family":"Ort","given":"Donald R."},{"family":"Merchant","given":"Sabeeha S."},{"family":"Alric","given":"Jean"},{"family":"Barkan","given":"Alice"},{"family":"Blankenship","given":"Robert E."},{"family":"Bock","given":"Ralph"},{"family":"Croce","given":"Roberta"},{"family":"Hanson","given":"Maureen R."},{"family":"Hibberd","given":"Julian M."},{"family":"Long","given":"Stephen P."},{"family":"Moore","given":"Thomas A."},{"family":"Moroney","given":"James"},{"family":"Niyogi","given":"Krishna K."},{"family":"Parry","given":"Martin A. J."},{"family":"Peralta-Yahya","given":"Pamela P."},{"family":"Prince","given":"Roger C."},{"family":"Redding","given":"Kevin E."},{"family":"Spalding","given":"Martin H."},{"family":"Wijk","given":"Klaas J.","dropping-particle":"van"},{"family":"Vermaas","given":"Wim F. J."},{"family":"Caemmerer","given":"Susanne","dropping-particle":"von"},{"family":"Weber","given":"Andreas P. M."},{"family":"Yeates","given":"Todd O."},{"family":"Yuan","given":"Joshua S."},{"family":"Zhu","given":"Xin Guang"}],"issued":{"date-parts":[["2015",7,14]]}}},{"id":483,"uris":["http://zotero.org/users/2536149/items/VUTSM5XV"],"uri":["http://zotero.org/users/2536149/items/VUTSM5XV"],"itemData":{"id":483,"type":"article-journal","title":"Meeting the Global Food Demand of the Future by Engineering Crop Photosynthesis and Yield Potential","container-title":"Cell","page":"56-66","volume":"161","issue":"1","source":"www.cell.com","DOI":"10.1016/j.cell.2015.03.019","ISSN":"0092-8674, 1097-4172","note":"PMID: 25815985","journalAbbreviation":"Cell","language":"English","author":[{"family":"Long","given":"Stephen P."},{"family":"Marshall-Colon","given":"Amy"},{"family":"Zhu","given":"Xin-Guang"}],"issued":{"date-parts":[["2015",3,26]]}}}],"schema":"https://github.com/citation-style-language/schema/raw/master/csl-citation.json"} </w:instrText>
      </w:r>
      <w:r w:rsidR="00D629CC">
        <w:rPr>
          <w:rFonts w:ascii="Times New Roman" w:eastAsia="Times New Roman" w:hAnsi="Times New Roman" w:cs="Times New Roman"/>
        </w:rPr>
        <w:fldChar w:fldCharType="separate"/>
      </w:r>
      <w:r w:rsidR="00D629CC" w:rsidRPr="00D629CC">
        <w:rPr>
          <w:rFonts w:ascii="Times New Roman" w:eastAsia="Times New Roman" w:hAnsi="Times New Roman" w:cs="Times New Roman"/>
          <w:vertAlign w:val="superscript"/>
        </w:rPr>
        <w:t>1,2</w:t>
      </w:r>
      <w:r w:rsidR="00D629CC">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2D6127">
        <w:rPr>
          <w:rFonts w:ascii="Times New Roman" w:eastAsia="Times New Roman" w:hAnsi="Times New Roman" w:cs="Times New Roman"/>
        </w:rPr>
        <w:t xml:space="preserve">Improving the efficiency of photosynthesis has high potential to </w:t>
      </w:r>
      <w:r w:rsidR="001B7E60">
        <w:rPr>
          <w:rFonts w:ascii="Times New Roman" w:eastAsia="Times New Roman" w:hAnsi="Times New Roman" w:cs="Times New Roman"/>
        </w:rPr>
        <w:t>increase</w:t>
      </w:r>
      <w:r w:rsidR="002D6127">
        <w:rPr>
          <w:rFonts w:ascii="Times New Roman" w:eastAsia="Times New Roman" w:hAnsi="Times New Roman" w:cs="Times New Roman"/>
        </w:rPr>
        <w:t xml:space="preserve"> crop yields because </w:t>
      </w:r>
      <w:r w:rsidR="002C033F">
        <w:rPr>
          <w:rFonts w:ascii="Times New Roman" w:eastAsia="Times New Roman" w:hAnsi="Times New Roman" w:cs="Times New Roman"/>
        </w:rPr>
        <w:t xml:space="preserve">the leaf enzymes involved in carbon fixation are inefficient and </w:t>
      </w:r>
      <w:r w:rsidR="002D6127">
        <w:rPr>
          <w:rFonts w:ascii="Times New Roman" w:eastAsia="Times New Roman" w:hAnsi="Times New Roman" w:cs="Times New Roman"/>
        </w:rPr>
        <w:t xml:space="preserve">past crop development has </w:t>
      </w:r>
      <w:r w:rsidR="001B7E60">
        <w:rPr>
          <w:rFonts w:ascii="Times New Roman" w:eastAsia="Times New Roman" w:hAnsi="Times New Roman" w:cs="Times New Roman"/>
        </w:rPr>
        <w:t>improved yields by other mechanisms</w:t>
      </w:r>
      <w:r w:rsidR="00D629CC">
        <w:rPr>
          <w:rFonts w:ascii="Times New Roman" w:eastAsia="Times New Roman" w:hAnsi="Times New Roman" w:cs="Times New Roman"/>
        </w:rPr>
        <w:fldChar w:fldCharType="begin"/>
      </w:r>
      <w:r w:rsidR="00D629CC">
        <w:rPr>
          <w:rFonts w:ascii="Times New Roman" w:eastAsia="Times New Roman" w:hAnsi="Times New Roman" w:cs="Times New Roman"/>
        </w:rPr>
        <w:instrText xml:space="preserve"> ADDIN ZOTERO_ITEM CSL_CITATION {"citationID":"11l52j40ja","properties":{"formattedCitation":"{\\rtf \\super 1,3\\uc0\\u8211{}5\\nosupersub{}}","plainCitation":"1,3–5"},"citationItems":[{"id":553,"uris":["http://zotero.org/users/2536149/items/JMGK6Z3C"],"uri":["http://zotero.org/users/2536149/items/JMGK6Z3C"],"itemData":{"id":553,"type":"article-journal","title":"Redesigning photosynthesis to sustainably meet global food and bioenergy demand","container-title":"Proceedings of the National Academy of Sciences","page":"8529-8536","volume":"112","issue":"28","source":"www.pnas.org","abstract":"The world’s crop productivity is stagnating whereas population growth, rising affluence, and mandates for biofuels put increasing demands on agriculture. Meanwhile, demand for increasing cropland competes with equally crucial global sustainability and environmental protection needs. Addressing this looming agricultural crisis will be one of our greatest scientific challenges in the coming decades, and success will require substantial improvements at many levels. We assert that increasing the efficiency and productivity of photosynthesis in crop plants will be essential if this grand challenge is to be met. Here, we explore an array of prospective redesigns of plant systems at various scales, all aimed at increasing crop yields through improved photosynthetic efficiency and performance. Prospects range from straightforward alterations, already supported by preliminary evidence of feasibility, to substantial redesigns that are currently only conceptual, but that may be enabled by new developments in synthetic biology. Although some proposed redesigns are certain to face obstacles that will require alternate routes, the efforts should lead to new discoveries and technical advances with important impacts on the global problem of crop productivity and bioenergy production.","DOI":"10.1073/pnas.1424031112","ISSN":"0027-8424, 1091-6490","note":"PMID: 26124102","journalAbbreviation":"PNAS","language":"en","author":[{"family":"Ort","given":"Donald R."},{"family":"Merchant","given":"Sabeeha S."},{"family":"Alric","given":"Jean"},{"family":"Barkan","given":"Alice"},{"family":"Blankenship","given":"Robert E."},{"family":"Bock","given":"Ralph"},{"family":"Croce","given":"Roberta"},{"family":"Hanson","given":"Maureen R."},{"family":"Hibberd","given":"Julian M."},{"family":"Long","given":"Stephen P."},{"family":"Moore","given":"Thomas A."},{"family":"Moroney","given":"James"},{"family":"Niyogi","given":"Krishna K."},{"family":"Parry","given":"Martin A. J."},{"family":"Peralta-Yahya","given":"Pamela P."},{"family":"Prince","given":"Roger C."},{"family":"Redding","given":"Kevin E."},{"family":"Spalding","given":"Martin H."},{"family":"Wijk","given":"Klaas J.","dropping-particle":"van"},{"family":"Vermaas","given":"Wim F. J."},{"family":"Caemmerer","given":"Susanne","dropping-particle":"von"},{"family":"Weber","given":"Andreas P. M."},{"family":"Yeates","given":"Todd O."},{"family":"Yuan","given":"Joshua S."},{"family":"Zhu","given":"Xin Guang"}],"issued":{"date-parts":[["2015",7,14]]}}},{"id":262,"uris":["http://zotero.org/users/2536149/items/SQ5WJ623"],"uri":["http://zotero.org/users/2536149/items/SQ5WJ623"],"itemData":{"id":262,"type":"article-journal","title":"Can improvement in photosynthesis increase crop yields?","container-title":"Plant, Cell &amp; Environment","page":"315-330","volume":"29","issue":"3","source":"Wiley Online Library","abstract":"The yield potential (Yp) of a grain crop is the seed mass per unit ground area obtained under optimum growing conditions without weeds, pests and diseases. It is determined by the product of the available light energy and by the genetically determined properties: efficiency of light capture (ɛi), the efficiency of conversion of the intercepted light into biomass (ɛc) and the proportion of biomass partitioned into grain (η). Plant breeding brings η and ɛi close to their theoretical maxima, leaving ɛc, primarily determined by photosynthesis, as the only remaining major prospect for improving Yp. Leaf photosynthetic rate, however, is poorly correlated with yield when different genotypes of a crop species are compared. This led to the viewpoint that improvement of leaf photosynthesis has little value for improving Yp. By contrast, the many recent experiments that compare the growth of a genotype in current and future projected elevated [CO2] environments show that increase in leaf photosynthesis is closely associated with similar increases in yield. Are there opportunities to achieve similar increases by genetic manipulation? Six potential routes of increasing ɛc by improving photosynthetic efficiency were explored, ranging from altered canopy architecture to improved regeneration of the acceptor molecule for CO2. Collectively, these changes could improve ɛc and, therefore, Yp by c. 50%. Because some changes could be achieved by transgenic technology, the time of the development of commercial cultivars could be considerably less than by conventional breeding and potentially, within 10–15 years.","DOI":"10.1111/j.1365-3040.2005.01493.x","ISSN":"1365-3040","language":"en","author":[{"family":"Long","given":"Stephen P."},{"family":"Zhu","given":"Xin-Guang"},{"family":"Naidu","given":"Shawna L."},{"family":"Ort","given":"Donald R."}],"issued":{"date-parts":[["2006",3,1]]}}},{"id":414,"uris":["http://zotero.org/users/2536149/items/8TG4NMTW"],"uri":["http://zotero.org/users/2536149/items/8TG4NMTW"],"itemData":{"id":414,"type":"article-journal","title":"Improving Photosynthetic Efficiency for Greater Yield","container-title":"Annual Review of Plant Biology","page":"235-261","volume":"61","issue":"1","source":"Annual Reviews","abstract":"Increasing the yield potential of the major food grain crops has contributed very significantly to a rising food supply over the past 50 years, which has until recently more than kept pace with rising global demand. Whereas improved photosynthetic efficiency has played only a minor role in the remarkable increases in productivity achieved in the last half century, further increases in yield potential will rely in large part on improved photosynthesis. Here we examine inefficiencies in photosynthetic energy transduction in crops from light interception to carbohydrate synthesis, and how classical breeding, systems biology, and synthetic biology are providing new opportunities to develop more productive germplasm. Near-term opportunities include improving the display of leaves in crop canopies to avoid light saturation of individual leaves and further investigation of a photorespiratory bypass that has already improved the productivity of model species. Longer-term opportunities include engineering into plants carboxylases that are better adapted to current and forthcoming CO2 concentrations, and the use of modeling to guide molecular optimization of resource investment among the components of the photosynthetic apparatus, to maximize carbon gain without increasing crop inputs. Collectively, these changes have the potential to more than double the yield potential of our major crops.","DOI":"10.1146/annurev-arplant-042809-112206","note":"PMID: 20192734","author":[{"family":"Zhu","given":"Xin-Guang"},{"family":"Long","given":"Stephen P."},{"family":"Ort","given":"Donald R."}],"issued":{"date-parts":[["2010"]]}}},{"id":258,"uris":["http://zotero.org/users/2536149/items/JUPAMDA7"],"uri":["http://zotero.org/users/2536149/items/JUPAMDA7"],"itemData":{"id":258,"type":"article-journal","title":"Improving Photosynthesis","container-title":"Plant Physiology","page":"1780-1793","volume":"162","issue":"4","source":"www.plantphysiol.org","abstract":"Photosynthesis is the basis of plant growth, and improving photosynthesis can contribute toward greater food security in the coming decades as world population increases. Multiple targets have been identified that could be manipulated to increase crop photosynthesis. The most important target is Rubisco because it catalyses both carboxylation and oxygenation reactions and the majority of responses of photosynthesis to light, CO2, and temperature are reflected in its kinetic properties. Oxygenase activity can be reduced either by concentrating CO2 around Rubisco or by modifying the kinetic properties of Rubisco. The C4 photosynthetic pathway is a CO2-concentrating mechanism that generally enables C4 plants to achieve greater efficiency in their use of light, nitrogen, and water than C3 plants. To capitalize on these advantages, attempts have been made to engineer the C4 pathway into C3 rice (Oryza sativa). A simpler approach is to transfer bicarbonate transporters from cyanobacteria into chloroplasts and prevent CO2 leakage. Recent technological breakthroughs now allow higher plant Rubisco to be engineered and assembled successfully in planta. Novel amino acid sequences can be introduced that have been impossible to reach via normal evolution, potentially enlarging the range of kinetic properties and breaking free from the constraints associated with covariation that have been observed between certain kinetic parameters. Capturing the promise of improved photosynthesis in greater yield potential will require continued efforts to improve carbon allocation within the plant as well as to maintain grain quality and resistance to disease and lodging.","DOI":"10.1104/pp.113.219006","ISSN":", 1532-2548","note":"PMID: 23812345","journalAbbreviation":"Plant Physiol.","language":"en","author":[{"family":"Evans","given":"John R."}],"issued":{"date-parts":[["2013",8,1]]}}}],"schema":"https://github.com/citation-style-language/schema/raw/master/csl-citation.json"} </w:instrText>
      </w:r>
      <w:r w:rsidR="00D629CC">
        <w:rPr>
          <w:rFonts w:ascii="Times New Roman" w:eastAsia="Times New Roman" w:hAnsi="Times New Roman" w:cs="Times New Roman"/>
        </w:rPr>
        <w:fldChar w:fldCharType="separate"/>
      </w:r>
      <w:r w:rsidR="00D629CC" w:rsidRPr="00D629CC">
        <w:rPr>
          <w:rFonts w:ascii="Times New Roman" w:eastAsia="Times New Roman" w:hAnsi="Times New Roman" w:cs="Times New Roman"/>
          <w:vertAlign w:val="superscript"/>
        </w:rPr>
        <w:t>1,3–5</w:t>
      </w:r>
      <w:r w:rsidR="00D629CC">
        <w:rPr>
          <w:rFonts w:ascii="Times New Roman" w:eastAsia="Times New Roman" w:hAnsi="Times New Roman" w:cs="Times New Roman"/>
        </w:rPr>
        <w:fldChar w:fldCharType="end"/>
      </w:r>
      <w:r w:rsidR="002C033F">
        <w:rPr>
          <w:rFonts w:ascii="Times New Roman" w:eastAsia="Times New Roman" w:hAnsi="Times New Roman" w:cs="Times New Roman"/>
        </w:rPr>
        <w:t>.</w:t>
      </w:r>
    </w:p>
    <w:p w14:paraId="7867D4BC" w14:textId="2A2575C7" w:rsidR="001C3114" w:rsidRDefault="00DB43F2" w:rsidP="002678F8">
      <w:pPr>
        <w:ind w:firstLine="426"/>
        <w:jc w:val="both"/>
        <w:outlineLvl w:val="0"/>
        <w:rPr>
          <w:rFonts w:ascii="Times New Roman" w:eastAsia="Times New Roman" w:hAnsi="Times New Roman" w:cs="Times New Roman"/>
        </w:rPr>
      </w:pPr>
      <w:r>
        <w:rPr>
          <w:rFonts w:ascii="Times New Roman" w:eastAsia="Times New Roman" w:hAnsi="Times New Roman" w:cs="Times New Roman"/>
        </w:rPr>
        <w:t xml:space="preserve">Rubisco, the enzyme </w:t>
      </w:r>
      <w:r w:rsidR="00AC1212">
        <w:rPr>
          <w:rFonts w:ascii="Times New Roman" w:eastAsia="Times New Roman" w:hAnsi="Times New Roman" w:cs="Times New Roman"/>
        </w:rPr>
        <w:t xml:space="preserve">that </w:t>
      </w:r>
      <w:r w:rsidR="00D511B4">
        <w:rPr>
          <w:rFonts w:ascii="Times New Roman" w:eastAsia="Times New Roman" w:hAnsi="Times New Roman" w:cs="Times New Roman"/>
        </w:rPr>
        <w:t xml:space="preserve">fixes </w:t>
      </w:r>
      <w:r>
        <w:rPr>
          <w:rFonts w:ascii="Times New Roman" w:eastAsia="Times New Roman" w:hAnsi="Times New Roman" w:cs="Times New Roman"/>
        </w:rPr>
        <w:t>CO</w:t>
      </w:r>
      <w:r w:rsidRPr="00D511B4">
        <w:rPr>
          <w:rFonts w:ascii="Times New Roman" w:eastAsia="Times New Roman" w:hAnsi="Times New Roman" w:cs="Times New Roman"/>
          <w:vertAlign w:val="subscript"/>
        </w:rPr>
        <w:t>2</w:t>
      </w:r>
      <w:r w:rsidR="00AC1212">
        <w:rPr>
          <w:rFonts w:ascii="Times New Roman" w:eastAsia="Times New Roman" w:hAnsi="Times New Roman" w:cs="Times New Roman"/>
        </w:rPr>
        <w:t xml:space="preserve"> into energy storing metabolites</w:t>
      </w:r>
      <w:r>
        <w:rPr>
          <w:rFonts w:ascii="Times New Roman" w:eastAsia="Times New Roman" w:hAnsi="Times New Roman" w:cs="Times New Roman"/>
        </w:rPr>
        <w:t xml:space="preserve">, </w:t>
      </w:r>
      <w:r w:rsidR="001C3114">
        <w:rPr>
          <w:rFonts w:ascii="Times New Roman" w:eastAsia="Times New Roman" w:hAnsi="Times New Roman" w:cs="Times New Roman"/>
        </w:rPr>
        <w:t>is enzymatically inefficient because it evolved under ancient atmospheric conditions with higher CO</w:t>
      </w:r>
      <w:r w:rsidR="001C3114" w:rsidRPr="00845726">
        <w:rPr>
          <w:rFonts w:ascii="Times New Roman" w:eastAsia="Times New Roman" w:hAnsi="Times New Roman" w:cs="Times New Roman"/>
          <w:vertAlign w:val="subscript"/>
        </w:rPr>
        <w:t>2</w:t>
      </w:r>
      <w:r w:rsidR="001C3114">
        <w:rPr>
          <w:rFonts w:ascii="Times New Roman" w:eastAsia="Times New Roman" w:hAnsi="Times New Roman" w:cs="Times New Roman"/>
        </w:rPr>
        <w:t xml:space="preserve"> and lower O</w:t>
      </w:r>
      <w:r w:rsidR="001C3114" w:rsidRPr="00845726">
        <w:rPr>
          <w:rFonts w:ascii="Times New Roman" w:eastAsia="Times New Roman" w:hAnsi="Times New Roman" w:cs="Times New Roman"/>
          <w:vertAlign w:val="subscript"/>
        </w:rPr>
        <w:t>2</w:t>
      </w:r>
      <w:r w:rsidR="001C3114">
        <w:rPr>
          <w:rFonts w:ascii="Times New Roman" w:eastAsia="Times New Roman" w:hAnsi="Times New Roman" w:cs="Times New Roman"/>
        </w:rPr>
        <w:t xml:space="preserve"> than today</w:t>
      </w:r>
      <w:r w:rsidR="00D629CC">
        <w:rPr>
          <w:rFonts w:ascii="Times New Roman" w:eastAsia="Times New Roman" w:hAnsi="Times New Roman" w:cs="Times New Roman"/>
        </w:rPr>
        <w:fldChar w:fldCharType="begin"/>
      </w:r>
      <w:r w:rsidR="00D629CC">
        <w:rPr>
          <w:rFonts w:ascii="Times New Roman" w:eastAsia="Times New Roman" w:hAnsi="Times New Roman" w:cs="Times New Roman"/>
        </w:rPr>
        <w:instrText xml:space="preserve"> ADDIN ZOTERO_ITEM CSL_CITATION {"citationID":"1ebadek55u","properties":{"formattedCitation":"{\\rtf \\super 5,6\\nosupersub{}}","plainCitation":"5,6"},"citationItems":[{"id":507,"uris":["http://zotero.org/users/2536149/items/2Q2WEN5D"],"uri":["http://zotero.org/users/2536149/items/2Q2WEN5D"],"itemData":{"id":507,"type":"article-journal","title":"Expanding knowledge of the Rubisco kinetics variability in plant species: environmental and evolutionary trends","container-title":"Plant, Cell &amp; Environment","page":"1989-2001","volume":"37","issue":"9","source":"Wiley Online Library","abstract":"The present study characterizes the kinetic properties of ribulose-1,5-bisphosphate carboxylase/oxygenase (Rubisco) from 28 terrestrial plant species, representing different phylogenetic lineages, environmental adaptations and photosynthetic mechanisms. Our findings confirm that past atmospheric CO2/O2 ratio changes and present environmental pressures have influenced Rubisco kinetics. One evolutionary adaptation to a decreasing atmospheric CO2/O2 ratio has been an increase in the affinity of Rubisco for CO2 (Kc falling), and a consequent decrease in the velocity of carboxylation (kcatc), which in turn has been ameliorated by an increase in the proportion of leaf protein accounted by Rubisco. The trade-off between Kc and kcatc was not universal among the species studied and deviations from this relationship occur in extant forms of Rubisco. In species adapted to particular environments, including carnivorous plants, crassulacean acid metabolism species and C3 plants from aquatic and arid habitats, Rubisco has evolved towards increased efficiency, as demonstrated by a higher kcatc/Kc ratio. This variability in kinetics was related to the amino acid sequence of the Rubisco large subunit. Phylogenetic analysis identified 13 residues under positive selection during evolution towards specific Rubisco kinetic parameters. This crucial information provides candidate amino acid replacements, which could be implemented to optimize crop photosynthesis under a range of environmental conditions.","DOI":"10.1111/pce.12335","ISSN":"1365-3040","shortTitle":"Expanding knowledge of the Rubisco kinetics variability in plant species","journalAbbreviation":"Plant Cell Environ","language":"en","author":[{"family":"Galmés","given":"Jeroni"},{"family":"Kapralov","given":"Maxim V."},{"family":"Andralojc","given":"P. John"},{"family":"Conesa","given":"Miquel À."},{"family":"Keys","given":"Alfred J."},{"family":"Parry","given":"Martin a. J."},{"family":"Flexas","given":"Jaume"}],"issued":{"date-parts":[["2014",9,1]]}}},{"id":258,"uris":["http://zotero.org/users/2536149/items/JUPAMDA7"],"uri":["http://zotero.org/users/2536149/items/JUPAMDA7"],"itemData":{"id":258,"type":"article-journal","title":"Improving Photosynthesis","container-title":"Plant Physiology","page":"1780-1793","volume":"162","issue":"4","source":"www.plantphysiol.org","abstract":"Photosynthesis is the basis of plant growth, and improving photosynthesis can contribute toward greater food security in the coming decades as world population increases. Multiple targets have been identified that could be manipulated to increase crop photosynthesis. The most important target is Rubisco because it catalyses both carboxylation and oxygenation reactions and the majority of responses of photosynthesis to light, CO2, and temperature are reflected in its kinetic properties. Oxygenase activity can be reduced either by concentrating CO2 around Rubisco or by modifying the kinetic properties of Rubisco. The C4 photosynthetic pathway is a CO2-concentrating mechanism that generally enables C4 plants to achieve greater efficiency in their use of light, nitrogen, and water than C3 plants. To capitalize on these advantages, attempts have been made to engineer the C4 pathway into C3 rice (Oryza sativa). A simpler approach is to transfer bicarbonate transporters from cyanobacteria into chloroplasts and prevent CO2 leakage. Recent technological breakthroughs now allow higher plant Rubisco to be engineered and assembled successfully in planta. Novel amino acid sequences can be introduced that have been impossible to reach via normal evolution, potentially enlarging the range of kinetic properties and breaking free from the constraints associated with covariation that have been observed between certain kinetic parameters. Capturing the promise of improved photosynthesis in greater yield potential will require continued efforts to improve carbon allocation within the plant as well as to maintain grain quality and resistance to disease and lodging.","DOI":"10.1104/pp.113.219006","ISSN":", 1532-2548","note":"PMID: 23812345","journalAbbreviation":"Plant Physiol.","language":"en","author":[{"family":"Evans","given":"John R."}],"issued":{"date-parts":[["2013",8,1]]}}}],"schema":"https://github.com/citation-style-language/schema/raw/master/csl-citation.json"} </w:instrText>
      </w:r>
      <w:r w:rsidR="00D629CC">
        <w:rPr>
          <w:rFonts w:ascii="Times New Roman" w:eastAsia="Times New Roman" w:hAnsi="Times New Roman" w:cs="Times New Roman"/>
        </w:rPr>
        <w:fldChar w:fldCharType="separate"/>
      </w:r>
      <w:r w:rsidR="00D629CC" w:rsidRPr="00D629CC">
        <w:rPr>
          <w:rFonts w:ascii="Times New Roman" w:eastAsia="Times New Roman" w:hAnsi="Times New Roman" w:cs="Times New Roman"/>
          <w:vertAlign w:val="superscript"/>
        </w:rPr>
        <w:t>5,6</w:t>
      </w:r>
      <w:r w:rsidR="00D629CC">
        <w:rPr>
          <w:rFonts w:ascii="Times New Roman" w:eastAsia="Times New Roman" w:hAnsi="Times New Roman" w:cs="Times New Roman"/>
        </w:rPr>
        <w:fldChar w:fldCharType="end"/>
      </w:r>
      <w:r w:rsidR="00AC1212">
        <w:rPr>
          <w:rFonts w:ascii="Times New Roman" w:eastAsia="Times New Roman" w:hAnsi="Times New Roman" w:cs="Times New Roman"/>
        </w:rPr>
        <w:t>. U</w:t>
      </w:r>
      <w:r w:rsidR="001C3114">
        <w:rPr>
          <w:rFonts w:ascii="Times New Roman" w:eastAsia="Times New Roman" w:hAnsi="Times New Roman" w:cs="Times New Roman"/>
        </w:rPr>
        <w:t>nder current conditions its desirable carboxylation reaction competes with an oxygenation reaction that wastes up to &gt;30% fixed carbon</w:t>
      </w:r>
      <w:r w:rsidR="00D629CC">
        <w:rPr>
          <w:rFonts w:ascii="Times New Roman" w:eastAsia="Times New Roman" w:hAnsi="Times New Roman" w:cs="Times New Roman"/>
        </w:rPr>
        <w:fldChar w:fldCharType="begin"/>
      </w:r>
      <w:r w:rsidR="00D629CC">
        <w:rPr>
          <w:rFonts w:ascii="Times New Roman" w:eastAsia="Times New Roman" w:hAnsi="Times New Roman" w:cs="Times New Roman"/>
        </w:rPr>
        <w:instrText xml:space="preserve"> ADDIN ZOTERO_ITEM CSL_CITATION {"citationID":"skrkmnv0q","properties":{"formattedCitation":"{\\rtf \\super 3\\nosupersub{}}","plainCitation":"3"},"citationItems":[{"id":262,"uris":["http://zotero.org/users/2536149/items/SQ5WJ623"],"uri":["http://zotero.org/users/2536149/items/SQ5WJ623"],"itemData":{"id":262,"type":"article-journal","title":"Can improvement in photosynthesis increase crop yields?","container-title":"Plant, Cell &amp; Environment","page":"315-330","volume":"29","issue":"3","source":"Wiley Online Library","abstract":"The yield potential (Yp) of a grain crop is the seed mass per unit ground area obtained under optimum growing conditions without weeds, pests and diseases. It is determined by the product of the available light energy and by the genetically determined properties: efficiency of light capture (ɛi), the efficiency of conversion of the intercepted light into biomass (ɛc) and the proportion of biomass partitioned into grain (η). Plant breeding brings η and ɛi close to their theoretical maxima, leaving ɛc, primarily determined by photosynthesis, as the only remaining major prospect for improving Yp. Leaf photosynthetic rate, however, is poorly correlated with yield when different genotypes of a crop species are compared. This led to the viewpoint that improvement of leaf photosynthesis has little value for improving Yp. By contrast, the many recent experiments that compare the growth of a genotype in current and future projected elevated [CO2] environments show that increase in leaf photosynthesis is closely associated with similar increases in yield. Are there opportunities to achieve similar increases by genetic manipulation? Six potential routes of increasing ɛc by improving photosynthetic efficiency were explored, ranging from altered canopy architecture to improved regeneration of the acceptor molecule for CO2. Collectively, these changes could improve ɛc and, therefore, Yp by c. 50%. Because some changes could be achieved by transgenic technology, the time of the development of commercial cultivars could be considerably less than by conventional breeding and potentially, within 10–15 years.","DOI":"10.1111/j.1365-3040.2005.01493.x","ISSN":"1365-3040","language":"en","author":[{"family":"Long","given":"Stephen P."},{"family":"Zhu","given":"Xin-Guang"},{"family":"Naidu","given":"Shawna L."},{"family":"Ort","given":"Donald R."}],"issued":{"date-parts":[["2006",3,1]]}}}],"schema":"https://github.com/citation-style-language/schema/raw/master/csl-citation.json"} </w:instrText>
      </w:r>
      <w:r w:rsidR="00D629CC">
        <w:rPr>
          <w:rFonts w:ascii="Times New Roman" w:eastAsia="Times New Roman" w:hAnsi="Times New Roman" w:cs="Times New Roman"/>
        </w:rPr>
        <w:fldChar w:fldCharType="separate"/>
      </w:r>
      <w:r w:rsidR="00D629CC" w:rsidRPr="00D629CC">
        <w:rPr>
          <w:rFonts w:ascii="Times New Roman" w:eastAsia="Times New Roman" w:hAnsi="Times New Roman" w:cs="Times New Roman"/>
          <w:vertAlign w:val="superscript"/>
        </w:rPr>
        <w:t>3</w:t>
      </w:r>
      <w:r w:rsidR="00D629CC">
        <w:rPr>
          <w:rFonts w:ascii="Times New Roman" w:eastAsia="Times New Roman" w:hAnsi="Times New Roman" w:cs="Times New Roman"/>
        </w:rPr>
        <w:fldChar w:fldCharType="end"/>
      </w:r>
      <w:r w:rsidR="001C3114">
        <w:rPr>
          <w:rFonts w:ascii="Times New Roman" w:eastAsia="Times New Roman" w:hAnsi="Times New Roman" w:cs="Times New Roman"/>
        </w:rPr>
        <w:t xml:space="preserve">. Rubisco </w:t>
      </w:r>
      <w:r>
        <w:rPr>
          <w:rFonts w:ascii="Times New Roman" w:eastAsia="Times New Roman" w:hAnsi="Times New Roman" w:cs="Times New Roman"/>
        </w:rPr>
        <w:t xml:space="preserve">is a </w:t>
      </w:r>
      <w:r w:rsidR="00C61D7C">
        <w:rPr>
          <w:rFonts w:ascii="Times New Roman" w:eastAsia="Times New Roman" w:hAnsi="Times New Roman" w:cs="Times New Roman"/>
        </w:rPr>
        <w:t xml:space="preserve">widely </w:t>
      </w:r>
      <w:proofErr w:type="spellStart"/>
      <w:r w:rsidR="00C61D7C">
        <w:rPr>
          <w:rFonts w:ascii="Times New Roman" w:eastAsia="Times New Roman" w:hAnsi="Times New Roman" w:cs="Times New Roman"/>
        </w:rPr>
        <w:t>recogni</w:t>
      </w:r>
      <w:r w:rsidR="007F5707">
        <w:rPr>
          <w:rFonts w:ascii="Times New Roman" w:eastAsia="Times New Roman" w:hAnsi="Times New Roman" w:cs="Times New Roman"/>
        </w:rPr>
        <w:t>s</w:t>
      </w:r>
      <w:r w:rsidR="00C61D7C">
        <w:rPr>
          <w:rFonts w:ascii="Times New Roman" w:eastAsia="Times New Roman" w:hAnsi="Times New Roman" w:cs="Times New Roman"/>
        </w:rPr>
        <w:t>ed</w:t>
      </w:r>
      <w:proofErr w:type="spellEnd"/>
      <w:r w:rsidR="00C61D7C">
        <w:rPr>
          <w:rFonts w:ascii="Times New Roman" w:eastAsia="Times New Roman" w:hAnsi="Times New Roman" w:cs="Times New Roman"/>
        </w:rPr>
        <w:t xml:space="preserve"> </w:t>
      </w:r>
      <w:r w:rsidR="003223E6">
        <w:rPr>
          <w:rFonts w:ascii="Times New Roman" w:eastAsia="Times New Roman" w:hAnsi="Times New Roman" w:cs="Times New Roman"/>
        </w:rPr>
        <w:t>target</w:t>
      </w:r>
      <w:r>
        <w:rPr>
          <w:rFonts w:ascii="Times New Roman" w:eastAsia="Times New Roman" w:hAnsi="Times New Roman" w:cs="Times New Roman"/>
        </w:rPr>
        <w:t xml:space="preserve"> for </w:t>
      </w:r>
      <w:r w:rsidR="005E3845">
        <w:rPr>
          <w:rFonts w:ascii="Times New Roman" w:eastAsia="Times New Roman" w:hAnsi="Times New Roman" w:cs="Times New Roman"/>
        </w:rPr>
        <w:t xml:space="preserve">improving </w:t>
      </w:r>
      <w:r w:rsidR="00C614B0">
        <w:rPr>
          <w:rFonts w:ascii="Times New Roman" w:eastAsia="Times New Roman" w:hAnsi="Times New Roman" w:cs="Times New Roman"/>
        </w:rPr>
        <w:t>crop productivity</w:t>
      </w:r>
      <w:r w:rsidR="000D44CC">
        <w:rPr>
          <w:rFonts w:ascii="Times New Roman" w:eastAsia="Times New Roman" w:hAnsi="Times New Roman" w:cs="Times New Roman"/>
        </w:rPr>
        <w:t xml:space="preserve"> </w:t>
      </w:r>
      <w:r w:rsidR="00C614B0">
        <w:rPr>
          <w:rFonts w:ascii="Times New Roman" w:eastAsia="Times New Roman" w:hAnsi="Times New Roman" w:cs="Times New Roman"/>
        </w:rPr>
        <w:t>because increases in Rubisco carboxylation activity have the</w:t>
      </w:r>
      <w:r w:rsidR="000D44CC">
        <w:rPr>
          <w:rFonts w:ascii="Times New Roman" w:eastAsia="Times New Roman" w:hAnsi="Times New Roman" w:cs="Times New Roman"/>
        </w:rPr>
        <w:t xml:space="preserve"> potential </w:t>
      </w:r>
      <w:r w:rsidR="005E3845">
        <w:rPr>
          <w:rFonts w:ascii="Times New Roman" w:eastAsia="Times New Roman" w:hAnsi="Times New Roman" w:cs="Times New Roman"/>
        </w:rPr>
        <w:t xml:space="preserve">to increase </w:t>
      </w:r>
      <w:r w:rsidR="00C614B0">
        <w:rPr>
          <w:rFonts w:ascii="Times New Roman" w:eastAsia="Times New Roman" w:hAnsi="Times New Roman" w:cs="Times New Roman"/>
        </w:rPr>
        <w:t xml:space="preserve">crop </w:t>
      </w:r>
      <w:r w:rsidR="005E3845">
        <w:rPr>
          <w:rFonts w:ascii="Times New Roman" w:eastAsia="Times New Roman" w:hAnsi="Times New Roman" w:cs="Times New Roman"/>
        </w:rPr>
        <w:t xml:space="preserve">yields </w:t>
      </w:r>
      <w:r w:rsidR="00F545C4">
        <w:rPr>
          <w:rFonts w:ascii="Times New Roman" w:eastAsia="Times New Roman" w:hAnsi="Times New Roman" w:cs="Times New Roman"/>
        </w:rPr>
        <w:t>15-30%</w:t>
      </w:r>
      <w:r w:rsidR="00D629CC">
        <w:rPr>
          <w:rFonts w:ascii="Times New Roman" w:eastAsia="Times New Roman" w:hAnsi="Times New Roman" w:cs="Times New Roman"/>
        </w:rPr>
        <w:fldChar w:fldCharType="begin"/>
      </w:r>
      <w:r w:rsidR="002532D3">
        <w:rPr>
          <w:rFonts w:ascii="Times New Roman" w:eastAsia="Times New Roman" w:hAnsi="Times New Roman" w:cs="Times New Roman"/>
        </w:rPr>
        <w:instrText xml:space="preserve"> ADDIN ZOTERO_ITEM CSL_CITATION {"citationID":"2dal4fi1s0","properties":{"formattedCitation":"{\\rtf \\super 2\\uc0\\u8211{}4,7,8\\nosupersub{}}","plainCitation":"2–4,7,8"},"citationItems":[{"id":262,"uris":["http://zotero.org/users/2536149/items/SQ5WJ623"],"uri":["http://zotero.org/users/2536149/items/SQ5WJ623"],"itemData":{"id":262,"type":"article-journal","title":"Can improvement in photosynthesis increase crop yields?","container-title":"Plant, Cell &amp; Environment","page":"315-330","volume":"29","issue":"3","source":"Wiley Online Library","abstract":"The yield potential (Yp) of a grain crop is the seed mass per unit ground area obtained under optimum growing conditions without weeds, pests and diseases. It is determined by the product of the available light energy and by the genetically determined properties: efficiency of light capture (ɛi), the efficiency of conversion of the intercepted light into biomass (ɛc) and the proportion of biomass partitioned into grain (η). Plant breeding brings η and ɛi close to their theoretical maxima, leaving ɛc, primarily determined by photosynthesis, as the only remaining major prospect for improving Yp. Leaf photosynthetic rate, however, is poorly correlated with yield when different genotypes of a crop species are compared. This led to the viewpoint that improvement of leaf photosynthesis has little value for improving Yp. By contrast, the many recent experiments that compare the growth of a genotype in current and future projected elevated [CO2] environments show that increase in leaf photosynthesis is closely associated with similar increases in yield. Are there opportunities to achieve similar increases by genetic manipulation? Six potential routes of increasing ɛc by improving photosynthetic efficiency were explored, ranging from altered canopy architecture to improved regeneration of the acceptor molecule for CO2. Collectively, these changes could improve ɛc and, therefore, Yp by c. 50%. Because some changes could be achieved by transgenic technology, the time of the development of commercial cultivars could be considerably less than by conventional breeding and potentially, within 10–15 years.","DOI":"10.1111/j.1365-3040.2005.01493.x","ISSN":"1365-3040","language":"en","author":[{"family":"Long","given":"Stephen P."},{"family":"Zhu","given":"Xin-Guang"},{"family":"Naidu","given":"Shawna L."},{"family":"Ort","given":"Donald R."}],"issued":{"date-parts":[["2006",3,1]]}}},{"id":483,"uris":["http://zotero.org/users/2536149/items/VUTSM5XV"],"uri":["http://zotero.org/users/2536149/items/VUTSM5XV"],"itemData":{"id":483,"type":"article-journal","title":"Meeting the Global Food Demand of the Future by Engineering Crop Photosynthesis and Yield Potential","container-title":"Cell","page":"56-66","volume":"161","issue":"1","source":"www.cell.com","DOI":"10.1016/j.cell.2015.03.019","ISSN":"0092-8674, 1097-4172","note":"PMID: 25815985","journalAbbreviation":"Cell","language":"English","author":[{"family":"Long","given":"Stephen P."},{"family":"Marshall-Colon","given":"Amy"},{"family":"Zhu","given":"Xin-Guang"}],"issued":{"date-parts":[["2015",3,26]]}}},{"id":414,"uris":["http://zotero.org/users/2536149/items/8TG4NMTW"],"uri":["http://zotero.org/users/2536149/items/8TG4NMTW"],"itemData":{"id":414,"type":"article-journal","title":"Improving Photosynthetic Efficiency for Greater Yield","container-title":"Annual Review of Plant Biology","page":"235-261","volume":"61","issue":"1","source":"Annual Reviews","abstract":"Increasing the yield potential of the major food grain crops has contributed very significantly to a rising food supply over the past 50 years, which has until recently more than kept pace with rising global demand. Whereas improved photosynthetic efficiency has played only a minor role in the remarkable increases in productivity achieved in the last half century, further increases in yield potential will rely in large part on improved photosynthesis. Here we examine inefficiencies in photosynthetic energy transduction in crops from light interception to carbohydrate synthesis, and how classical breeding, systems biology, and synthetic biology are providing new opportunities to develop more productive germplasm. Near-term opportunities include improving the display of leaves in crop canopies to avoid light saturation of individual leaves and further investigation of a photorespiratory bypass that has already improved the productivity of model species. Longer-term opportunities include engineering into plants carboxylases that are better adapted to current and forthcoming CO2 concentrations, and the use of modeling to guide molecular optimization of resource investment among the components of the photosynthetic apparatus, to maximize carbon gain without increasing crop inputs. Collectively, these changes have the potential to more than double the yield potential of our major crops.","DOI":"10.1146/annurev-arplant-042809-112206","note":"PMID: 20192734","author":[{"family":"Zhu","given":"Xin-Guang"},{"family":"Long","given":"Stephen P."},{"family":"Ort","given":"Donald R."}],"issued":{"date-parts":[["2010"]]}}},{"id":418,"uris":["http://zotero.org/users/2536149/items/CMCM2EJ7"],"uri":["http://zotero.org/users/2536149/items/CMCM2EJ7"],"itemData":{"id":418,"type":"article-journal","title":"Rubisco activity and regulation as targets for crop improvement","container-title":"Journal of Experimental Botany","page":"717-730","volume":"64","issue":"3","source":"academic.oup.com","DOI":"10.1093/jxb/ers336","ISSN":"0022-0957","journalAbbreviation":"J Exp Bot","author":[{"family":"Parry","given":"Martin A. J."},{"family":"Andralojc","given":"P. John"},{"family":"Scales","given":"Joanna C."},{"family":"Salvucci","given":"Michael E."},{"family":"Carmo-Silva","given":"A. Elizabete"},{"family":"Alonso","given":"Hernan"},{"family":"Whitney","given":"Spencer M."}],"issued":{"date-parts":[["2013",1,1]]}}},{"id":320,"uris":["http://zotero.org/users/2536149/items/HIVCDUMW"],"uri":["http://zotero.org/users/2536149/items/HIVCDUMW"],"itemData":{"id":320,"type":"article-journal","title":"Surveying Rubisco Diversity and Temperature Response to Improve Crop Photosynthetic Efficiency","container-title":"Plant Physiology","page":"707-717","volume":"172","issue":"2","source":"www.plantphysiol.org","abstract":"The threat to global food security of stagnating yields and population growth makes increasing crop productivity a critical goal over the coming decades. One key target for improving crop productivity and yields is increasing the efficiency of photosynthesis. Central to photosynthesis is Rubisco, which is a critical but often rate-limiting component. Here, we present full Rubisco catalytic properties measured at three temperatures for 75 plants species representing both crops and undomesticated plants from diverse climates. Some newly characterized Rubiscos were naturally “better” compared to crop enzymes and have the potential to improve crop photosynthetic efficiency. The temperature response of the various catalytic parameters was largely consistent across the diverse range of species, though absolute values showed significant variation in Rubisco catalysis, even between closely related species. An analysis of residue differences among the species characterized identified a number of candidate amino acid substitutions that will aid in advancing engineering of improved Rubisco in crop systems. This study provides new insights on the range of Rubisco catalysis and temperature response present in nature, and provides new information to include in models from leaf to canopy and ecosystem scale.","DOI":"10.1104/pp.16.00750","ISSN":", 1532-2548","note":"PMID: 27342312","journalAbbreviation":"Plant Physiol.","language":"en","author":[{"family":"Orr","given":"Douglas J."},{"family":"Alcântara","given":"André"},{"family":"Kapralov","given":"Maxim V."},{"family":"Andralojc","given":"P. John"},{"family":"Carmo-Silva","given":"Elizabete"},{"family":"Parry","given":"Martin A. J."}],"issued":{"date-parts":[["2016",10,1]]}}}],"schema":"https://github.com/citation-style-language/schema/raw/master/csl-citation.json"} </w:instrText>
      </w:r>
      <w:r w:rsidR="00D629CC">
        <w:rPr>
          <w:rFonts w:ascii="Times New Roman" w:eastAsia="Times New Roman" w:hAnsi="Times New Roman" w:cs="Times New Roman"/>
        </w:rPr>
        <w:fldChar w:fldCharType="separate"/>
      </w:r>
      <w:r w:rsidR="002532D3" w:rsidRPr="002532D3">
        <w:rPr>
          <w:rFonts w:ascii="Times New Roman" w:eastAsia="Times New Roman" w:hAnsi="Times New Roman" w:cs="Times New Roman"/>
          <w:vertAlign w:val="superscript"/>
        </w:rPr>
        <w:t>2–4,7,8</w:t>
      </w:r>
      <w:r w:rsidR="00D629CC">
        <w:rPr>
          <w:rFonts w:ascii="Times New Roman" w:eastAsia="Times New Roman" w:hAnsi="Times New Roman" w:cs="Times New Roman"/>
        </w:rPr>
        <w:fldChar w:fldCharType="end"/>
      </w:r>
      <w:r w:rsidR="00752EFC">
        <w:rPr>
          <w:rFonts w:ascii="Times New Roman" w:eastAsia="Times New Roman" w:hAnsi="Times New Roman" w:cs="Times New Roman"/>
        </w:rPr>
        <w:t>.</w:t>
      </w:r>
    </w:p>
    <w:p w14:paraId="50FC2D37" w14:textId="72F1141D" w:rsidR="00AF7202" w:rsidRDefault="00C614B0" w:rsidP="002678F8">
      <w:pPr>
        <w:ind w:firstLine="426"/>
        <w:jc w:val="both"/>
        <w:outlineLvl w:val="0"/>
        <w:rPr>
          <w:rFonts w:ascii="Times New Roman" w:eastAsia="Times New Roman" w:hAnsi="Times New Roman" w:cs="Times New Roman"/>
        </w:rPr>
      </w:pPr>
      <w:r>
        <w:rPr>
          <w:rFonts w:ascii="Times New Roman" w:eastAsia="Times New Roman" w:hAnsi="Times New Roman" w:cs="Times New Roman"/>
        </w:rPr>
        <w:t>The catalytic properties of Rubisco are diverse across photosynthetic organisms and exploiting that diversity is one of the main approaches of photosynthesis improvement</w:t>
      </w:r>
      <w:r w:rsidR="002532D3">
        <w:rPr>
          <w:rFonts w:ascii="Times New Roman" w:eastAsia="Times New Roman" w:hAnsi="Times New Roman" w:cs="Times New Roman"/>
        </w:rPr>
        <w:fldChar w:fldCharType="begin"/>
      </w:r>
      <w:r w:rsidR="00D86690">
        <w:rPr>
          <w:rFonts w:ascii="Times New Roman" w:eastAsia="Times New Roman" w:hAnsi="Times New Roman" w:cs="Times New Roman"/>
        </w:rPr>
        <w:instrText xml:space="preserve"> ADDIN ZOTERO_ITEM CSL_CITATION {"citationID":"2bo9lase5a","properties":{"formattedCitation":"{\\rtf \\super 4,6,9\\uc0\\u8211{}12\\nosupersub{}}","plainCitation":"4,6,9–12"},"citationItems":[{"id":501,"uris":["http://zotero.org/users/2536149/items/XS5U8PIA"],"uri":["http://zotero.org/users/2536149/items/XS5U8PIA"],"itemData":{"id":501,"type":"article-journal","title":"Catalysis and regulation in Rubisco","container-title":"Journal of Experimental Botany","page":"1555-1568","volume":"59","issue":"7","source":"academic.oup.com","DOI":"10.1093/jxb/ern091","ISSN":"0022-0957","journalAbbreviation":"J Exp Bot","author":[{"family":"Andersson","given":"Inger"}],"issued":{"date-parts":[["2008",5,1]]}}},{"id":414,"uris":["http://zotero.org/users/2536149/items/8TG4NMTW"],"uri":["http://zotero.org/users/2536149/items/8TG4NMTW"],"itemData":{"id":414,"type":"article-journal","title":"Improving Photosynthetic Efficiency for Greater Yield","container-title":"Annual Review of Plant Biology","page":"235-261","volume":"61","issue":"1","source":"Annual Reviews","abstract":"Increasing the yield potential of the major food grain crops has contributed very significantly to a rising food supply over the past 50 years, which has until recently more than kept pace with rising global demand. Whereas improved photosynthetic efficiency has played only a minor role in the remarkable increases in productivity achieved in the last half century, further increases in yield potential will rely in large part on improved photosynthesis. Here we examine inefficiencies in photosynthetic energy transduction in crops from light interception to carbohydrate synthesis, and how classical breeding, systems biology, and synthetic biology are providing new opportunities to develop more productive germplasm. Near-term opportunities include improving the display of leaves in crop canopies to avoid light saturation of individual leaves and further investigation of a photorespiratory bypass that has already improved the productivity of model species. Longer-term opportunities include engineering into plants carboxylases that are better adapted to current and forthcoming CO2 concentrations, and the use of modeling to guide molecular optimization of resource investment among the components of the photosynthetic apparatus, to maximize carbon gain without increasing crop inputs. Collectively, these changes have the potential to more than double the yield potential of our major crops.","DOI":"10.1146/annurev-arplant-042809-112206","note":"PMID: 20192734","author":[{"family":"Zhu","given":"Xin-Guang"},{"family":"Long","given":"Stephen P."},{"family":"Ort","given":"Donald R."}],"issued":{"date-parts":[["2010"]]}}},{"id":504,"uris":["http://zotero.org/users/2536149/items/7QC2CU7G"],"uri":["http://zotero.org/users/2536149/items/7QC2CU7G"],"itemData":{"id":504,"type":"article-journal","title":"Rubisco catalytic properties of wild and domesticated relatives provide scope for improving wheat photosynthesis","container-title":"Journal of Experimental Botany","page":"1827-1838","volume":"67","issue":"6","source":"academic.oup.com","DOI":"10.1093/jxb/erv574","ISSN":"0022-0957","journalAbbreviation":"J Exp Bot","author":[{"family":"Prins","given":"Anneke"},{"family":"Orr","given":"Douglas J."},{"family":"Andralojc","given":"P. John"},{"family":"Reynolds","given":"Matthew P."},{"family":"Carmo-Silva","given":"Elizabete"},{"family":"Parry","given":"Martin A. J."}],"issued":{"date-parts":[["2016",3,1]]}}},{"id":324,"uris":["http://zotero.org/users/2536149/items/SFKWU6RM"],"uri":["http://zotero.org/users/2536149/items/SFKWU6RM"],"itemData":{"id":324,"type":"article-journal","title":"Engineering chloroplasts to improve Rubisco catalysis: prospects for translating improvements into food and fiber crops","container-title":"New Phytologist","page":"494-510","volume":"213","issue":"2","source":"Wiley Online Library","abstract":"494\n\n\nI.\n\n495\n\n\nII.\n\n496\n\n\nIII.\n\n496\n\n\nIV.\n\n499\n\n\nV.\n\n499\n\n\nVI.\n\n501\n\n\nVII.\n\n501\n\n\nVIII.\n\n502\n\n\nIX.\n\n505\n\n\nX.\n\n506\n\n\n\n\n507\n\n\n\nReferences\n507\n\n\n\n\n\n\n\n\nSummary\n\nThe uncertainty of future climate change is placing pressure on cropping systems to continue to provide stable increases in productive yields. To mitigate future climates and the increasing threats against global food security, new solutions to manipulate photosynthesis are required. This review explores the current efforts available to improve carbon assimilation within plant chloroplasts by engineering Rubisco, which catalyzes the rate-limiting step of CO2 fixation. Fixation of CO2 and subsequent cycling of 3-phosphoglycerate through the Calvin cycle provides the necessary carbohydrate building blocks for maintaining plant growth and yield, but has to compete with Rubisco oxygenation, which results in photorespiration that is energetically wasteful for plants. Engineering improvements in Rubisco is a complex challenge and requires an understanding of chloroplast gene regulatory pathways, and the intricate nature of Rubisco catalysis and biogenesis, to transplant more efficient forms of Rubisco into crops. In recent times, major advances in Rubisco engineering have been achieved through improvement of our knowledge of Rubisco synthesis and assembly, and identifying amino acid catalytic switches in the L-subunit responsible for improvements in catalysis. Improving the capacity of CO2 fixation in crops such as rice will require further advances in chloroplast bioengineering and Rubisco biogenesis.","DOI":"10.1111/nph.14351","ISSN":"1469-8137","shortTitle":"Engineering chloroplasts to improve Rubisco catalysis","journalAbbreviation":"New Phytol","language":"en","author":[{"family":"Sharwood","given":"Robert E."}],"issued":{"date-parts":[["2017",1,1]]}}},{"id":236,"uris":["http://zotero.org/users/2536149/items/7SMJKSZE"],"uri":["http://zotero.org/users/2536149/items/7SMJKSZE"],"itemData":{"id":236,"type":"article-journal","title":"Rubisco specificity factor tends to be larger in plant species from drier habitats and in species with persistent leaves","container-title":"Plant, Cell &amp; Environment","page":"571-579","volume":"28","issue":"5","source":"Wiley Online Library","abstract":"The specificity factor of Rubisco is a measure of the relative capacities of the enzyme to catalyse carboxylation and oxygenation of ribulose 1,5-bisphosphate and hence to control the relative rates of photosynthetic carbon assimilation and photorespiration. Specificity factors of purified Rubisco from 24 species of C3 plants found in diverse habitats with a wide range of environmental growth limitations by both water availability and temperature in the Balearic Islands were measured at 25 °C. The results suggest that specificity factors are more dependent on environmental pressure than on phylogenetic factors. Irrespective of phylogenetic relationships, higher specificity factors were found in species characteristically growing in dryer environments and in species that are hemideciduous or evergreen. Effects of temperature on specificity factor of the purified enzyme from 14 species were consistent with the concept that higher specificity factors were associated with an increase in the activation energy for oxygenation compared to carboxylation of the 2,3-enediolate of RuBP to the respective transition state intermediates. The results are discussed in terms of selection pressures leading to the differences in specificity factors and the value of the observations for identifying useful genetic manipulation to change Rubisco polypeptide subunits.","DOI":"10.1111/j.1365-3040.2005.01300.x","ISSN":"1365-3040","language":"en","author":[{"family":"Galmés","given":"Jeroni"},{"family":"Flexas","given":"Jaume"},{"family":"Keys","given":"Alfred J."},{"family":"Cifre","given":"Josep"},{"family":"Mitchell","given":"Rowan a. C."},{"family":"Madgwick","given":"Pippa J."},{"family":"Haslam","given":"Richard P."},{"family":"Medrano","given":"Hipólito"},{"family":"Parry","given":"Martin a. J."}],"issued":{"date-parts":[["2005",5,1]]}}},{"id":507,"uris":["http://zotero.org/users/2536149/items/2Q2WEN5D"],"uri":["http://zotero.org/users/2536149/items/2Q2WEN5D"],"itemData":{"id":507,"type":"article-journal","title":"Expanding knowledge of the Rubisco kinetics variability in plant species: environmental and evolutionary trends","container-title":"Plant, Cell &amp; Environment","page":"1989-2001","volume":"37","issue":"9","source":"Wiley Online Library","abstract":"The present study characterizes the kinetic properties of ribulose-1,5-bisphosphate carboxylase/oxygenase (Rubisco) from 28 terrestrial plant species, representing different phylogenetic lineages, environmental adaptations and photosynthetic mechanisms. Our findings confirm that past atmospheric CO2/O2 ratio changes and present environmental pressures have influenced Rubisco kinetics. One evolutionary adaptation to a decreasing atmospheric CO2/O2 ratio has been an increase in the affinity of Rubisco for CO2 (Kc falling), and a consequent decrease in the velocity of carboxylation (kcatc), which in turn has been ameliorated by an increase in the proportion of leaf protein accounted by Rubisco. The trade-off between Kc and kcatc was not universal among the species studied and deviations from this relationship occur in extant forms of Rubisco. In species adapted to particular environments, including carnivorous plants, crassulacean acid metabolism species and C3 plants from aquatic and arid habitats, Rubisco has evolved towards increased efficiency, as demonstrated by a higher kcatc/Kc ratio. This variability in kinetics was related to the amino acid sequence of the Rubisco large subunit. Phylogenetic analysis identified 13 residues under positive selection during evolution towards specific Rubisco kinetic parameters. This crucial information provides candidate amino acid replacements, which could be implemented to optimize crop photosynthesis under a range of environmental conditions.","DOI":"10.1111/pce.12335","ISSN":"1365-3040","shortTitle":"Expanding knowledge of the Rubisco kinetics variability in plant species","journalAbbreviation":"Plant Cell Environ","language":"en","author":[{"family":"Galmés","given":"Jeroni"},{"family":"Kapralov","given":"Maxim V."},{"family":"Andralojc","given":"P. John"},{"family":"Conesa","given":"Miquel À."},{"family":"Keys","given":"Alfred J."},{"family":"Parry","given":"Martin a. J."},{"family":"Flexas","given":"Jaume"}],"issued":{"date-parts":[["2014",9,1]]}}}],"schema":"https://github.com/citation-style-language/schema/raw/master/csl-citation.json"} </w:instrText>
      </w:r>
      <w:r w:rsidR="002532D3">
        <w:rPr>
          <w:rFonts w:ascii="Times New Roman" w:eastAsia="Times New Roman" w:hAnsi="Times New Roman" w:cs="Times New Roman"/>
        </w:rPr>
        <w:fldChar w:fldCharType="separate"/>
      </w:r>
      <w:r w:rsidR="00D86690" w:rsidRPr="00D86690">
        <w:rPr>
          <w:rFonts w:ascii="Times New Roman" w:eastAsia="Times New Roman" w:hAnsi="Times New Roman" w:cs="Times New Roman"/>
          <w:vertAlign w:val="superscript"/>
        </w:rPr>
        <w:t>4,6,9–12</w:t>
      </w:r>
      <w:r w:rsidR="002532D3">
        <w:rPr>
          <w:rFonts w:ascii="Times New Roman" w:eastAsia="Times New Roman" w:hAnsi="Times New Roman" w:cs="Times New Roman"/>
        </w:rPr>
        <w:fldChar w:fldCharType="end"/>
      </w:r>
      <w:r w:rsidR="00EF0A07">
        <w:rPr>
          <w:rFonts w:ascii="Times New Roman" w:eastAsia="Times New Roman" w:hAnsi="Times New Roman" w:cs="Times New Roman"/>
        </w:rPr>
        <w:t>;</w:t>
      </w:r>
      <w:r w:rsidR="00003416">
        <w:rPr>
          <w:rFonts w:ascii="Times New Roman" w:eastAsia="Times New Roman" w:hAnsi="Times New Roman" w:cs="Times New Roman"/>
        </w:rPr>
        <w:t xml:space="preserve"> </w:t>
      </w:r>
      <w:r w:rsidR="00003416" w:rsidRPr="00003416">
        <w:rPr>
          <w:rFonts w:ascii="Times New Roman" w:eastAsia="Times New Roman" w:hAnsi="Times New Roman" w:cs="Times New Roman"/>
          <w:i/>
        </w:rPr>
        <w:t>e.g.</w:t>
      </w:r>
      <w:r w:rsidR="00003416">
        <w:rPr>
          <w:rFonts w:ascii="Times New Roman" w:eastAsia="Times New Roman" w:hAnsi="Times New Roman" w:cs="Times New Roman"/>
        </w:rPr>
        <w:t>, by recombinantly expressing a Rubisco with high specificity for carboxylation over oxygenation.</w:t>
      </w:r>
      <w:r w:rsidR="00294510">
        <w:rPr>
          <w:rFonts w:ascii="Times New Roman" w:eastAsia="Times New Roman" w:hAnsi="Times New Roman" w:cs="Times New Roman"/>
        </w:rPr>
        <w:t xml:space="preserve"> </w:t>
      </w:r>
      <w:r w:rsidR="00043021">
        <w:rPr>
          <w:rFonts w:ascii="Times New Roman" w:eastAsia="Times New Roman" w:hAnsi="Times New Roman" w:cs="Times New Roman"/>
        </w:rPr>
        <w:t xml:space="preserve">Evergreen </w:t>
      </w:r>
      <w:r w:rsidR="001D3600">
        <w:rPr>
          <w:rFonts w:ascii="Times New Roman" w:eastAsia="Times New Roman" w:hAnsi="Times New Roman" w:cs="Times New Roman"/>
        </w:rPr>
        <w:t>plants native</w:t>
      </w:r>
      <w:r w:rsidR="00043021">
        <w:rPr>
          <w:rFonts w:ascii="Times New Roman" w:eastAsia="Times New Roman" w:hAnsi="Times New Roman" w:cs="Times New Roman"/>
        </w:rPr>
        <w:t xml:space="preserve"> to hot and dry environments </w:t>
      </w:r>
      <w:r w:rsidR="001D3600">
        <w:rPr>
          <w:rFonts w:ascii="Times New Roman" w:eastAsia="Times New Roman" w:hAnsi="Times New Roman" w:cs="Times New Roman"/>
        </w:rPr>
        <w:t xml:space="preserve">are promising sources of </w:t>
      </w:r>
      <w:r w:rsidR="00D53BD1">
        <w:rPr>
          <w:rFonts w:ascii="Times New Roman" w:eastAsia="Times New Roman" w:hAnsi="Times New Roman" w:cs="Times New Roman"/>
        </w:rPr>
        <w:t xml:space="preserve">Rubisco variants with </w:t>
      </w:r>
      <w:r w:rsidR="001D3600">
        <w:rPr>
          <w:rFonts w:ascii="Times New Roman" w:eastAsia="Times New Roman" w:hAnsi="Times New Roman" w:cs="Times New Roman"/>
        </w:rPr>
        <w:t>desirable characteristics</w:t>
      </w:r>
      <w:r w:rsidR="005D53B2">
        <w:rPr>
          <w:rFonts w:ascii="Times New Roman" w:eastAsia="Times New Roman" w:hAnsi="Times New Roman" w:cs="Times New Roman"/>
        </w:rPr>
        <w:fldChar w:fldCharType="begin"/>
      </w:r>
      <w:r w:rsidR="005D53B2">
        <w:rPr>
          <w:rFonts w:ascii="Times New Roman" w:eastAsia="Times New Roman" w:hAnsi="Times New Roman" w:cs="Times New Roman"/>
        </w:rPr>
        <w:instrText xml:space="preserve"> ADDIN ZOTERO_ITEM CSL_CITATION {"citationID":"1qc3lit6m8","properties":{"formattedCitation":"{\\rtf \\super 6,12\\nosupersub{}}","plainCitation":"6,12"},"citationItems":[{"id":236,"uris":["http://zotero.org/users/2536149/items/7SMJKSZE"],"uri":["http://zotero.org/users/2536149/items/7SMJKSZE"],"itemData":{"id":236,"type":"article-journal","title":"Rubisco specificity factor tends to be larger in plant species from drier habitats and in species with persistent leaves","container-title":"Plant, Cell &amp; Environment","page":"571-579","volume":"28","issue":"5","source":"Wiley Online Library","abstract":"The specificity factor of Rubisco is a measure of the relative capacities of the enzyme to catalyse carboxylation and oxygenation of ribulose 1,5-bisphosphate and hence to control the relative rates of photosynthetic carbon assimilation and photorespiration. Specificity factors of purified Rubisco from 24 species of C3 plants found in diverse habitats with a wide range of environmental growth limitations by both water availability and temperature in the Balearic Islands were measured at 25 °C. The results suggest that specificity factors are more dependent on environmental pressure than on phylogenetic factors. Irrespective of phylogenetic relationships, higher specificity factors were found in species characteristically growing in dryer environments and in species that are hemideciduous or evergreen. Effects of temperature on specificity factor of the purified enzyme from 14 species were consistent with the concept that higher specificity factors were associated with an increase in the activation energy for oxygenation compared to carboxylation of the 2,3-enediolate of RuBP to the respective transition state intermediates. The results are discussed in terms of selection pressures leading to the differences in specificity factors and the value of the observations for identifying useful genetic manipulation to change Rubisco polypeptide subunits.","DOI":"10.1111/j.1365-3040.2005.01300.x","ISSN":"1365-3040","language":"en","author":[{"family":"Galmés","given":"Jeroni"},{"family":"Flexas","given":"Jaume"},{"family":"Keys","given":"Alfred J."},{"family":"Cifre","given":"Josep"},{"family":"Mitchell","given":"Rowan a. C."},{"family":"Madgwick","given":"Pippa J."},{"family":"Haslam","given":"Richard P."},{"family":"Medrano","given":"Hipólito"},{"family":"Parry","given":"Martin a. J."}],"issued":{"date-parts":[["2005",5,1]]}}},{"id":507,"uris":["http://zotero.org/users/2536149/items/2Q2WEN5D"],"uri":["http://zotero.org/users/2536149/items/2Q2WEN5D"],"itemData":{"id":507,"type":"article-journal","title":"Expanding knowledge of the Rubisco kinetics variability in plant species: environmental and evolutionary trends","container-title":"Plant, Cell &amp; Environment","page":"1989-2001","volume":"37","issue":"9","source":"Wiley Online Library","abstract":"The present study characterizes the kinetic properties of ribulose-1,5-bisphosphate carboxylase/oxygenase (Rubisco) from 28 terrestrial plant species, representing different phylogenetic lineages, environmental adaptations and photosynthetic mechanisms. Our findings confirm that past atmospheric CO2/O2 ratio changes and present environmental pressures have influenced Rubisco kinetics. One evolutionary adaptation to a decreasing atmospheric CO2/O2 ratio has been an increase in the affinity of Rubisco for CO2 (Kc falling), and a consequent decrease in the velocity of carboxylation (kcatc), which in turn has been ameliorated by an increase in the proportion of leaf protein accounted by Rubisco. The trade-off between Kc and kcatc was not universal among the species studied and deviations from this relationship occur in extant forms of Rubisco. In species adapted to particular environments, including carnivorous plants, crassulacean acid metabolism species and C3 plants from aquatic and arid habitats, Rubisco has evolved towards increased efficiency, as demonstrated by a higher kcatc/Kc ratio. This variability in kinetics was related to the amino acid sequence of the Rubisco large subunit. Phylogenetic analysis identified 13 residues under positive selection during evolution towards specific Rubisco kinetic parameters. This crucial information provides candidate amino acid replacements, which could be implemented to optimize crop photosynthesis under a range of environmental conditions.","DOI":"10.1111/pce.12335","ISSN":"1365-3040","shortTitle":"Expanding knowledge of the Rubisco kinetics variability in plant species","journalAbbreviation":"Plant Cell Environ","language":"en","author":[{"family":"Galmés","given":"Jeroni"},{"family":"Kapralov","given":"Maxim V."},{"family":"Andralojc","given":"P. John"},{"family":"Conesa","given":"Miquel À."},{"family":"Keys","given":"Alfred J."},{"family":"Parry","given":"Martin a. J."},{"family":"Flexas","given":"Jaume"}],"issued":{"date-parts":[["2014",9,1]]}}}],"schema":"https://github.com/citation-style-language/schema/raw/master/csl-citation.json"} </w:instrText>
      </w:r>
      <w:r w:rsidR="005D53B2">
        <w:rPr>
          <w:rFonts w:ascii="Times New Roman" w:eastAsia="Times New Roman" w:hAnsi="Times New Roman" w:cs="Times New Roman"/>
        </w:rPr>
        <w:fldChar w:fldCharType="separate"/>
      </w:r>
      <w:r w:rsidR="005D53B2" w:rsidRPr="005D53B2">
        <w:rPr>
          <w:rFonts w:ascii="Times New Roman" w:eastAsia="Times New Roman" w:hAnsi="Times New Roman" w:cs="Times New Roman"/>
          <w:vertAlign w:val="superscript"/>
        </w:rPr>
        <w:t>6,12</w:t>
      </w:r>
      <w:r w:rsidR="005D53B2">
        <w:rPr>
          <w:rFonts w:ascii="Times New Roman" w:eastAsia="Times New Roman" w:hAnsi="Times New Roman" w:cs="Times New Roman"/>
        </w:rPr>
        <w:fldChar w:fldCharType="end"/>
      </w:r>
      <w:r w:rsidR="00D53BD1">
        <w:rPr>
          <w:rFonts w:ascii="Times New Roman" w:eastAsia="Times New Roman" w:hAnsi="Times New Roman" w:cs="Times New Roman"/>
        </w:rPr>
        <w:t xml:space="preserve">, suggesting that </w:t>
      </w:r>
      <w:r w:rsidR="006426C1">
        <w:rPr>
          <w:rFonts w:ascii="Times New Roman" w:eastAsia="Times New Roman" w:hAnsi="Times New Roman" w:cs="Times New Roman"/>
        </w:rPr>
        <w:t xml:space="preserve">Australia’s native diversity </w:t>
      </w:r>
      <w:r w:rsidR="00863009">
        <w:rPr>
          <w:rFonts w:ascii="Times New Roman" w:eastAsia="Times New Roman" w:hAnsi="Times New Roman" w:cs="Times New Roman"/>
        </w:rPr>
        <w:t>is likely</w:t>
      </w:r>
      <w:r w:rsidR="006426C1">
        <w:rPr>
          <w:rFonts w:ascii="Times New Roman" w:eastAsia="Times New Roman" w:hAnsi="Times New Roman" w:cs="Times New Roman"/>
        </w:rPr>
        <w:t xml:space="preserve"> a rich source of favorable Rubisco </w:t>
      </w:r>
      <w:r w:rsidR="00B93586">
        <w:rPr>
          <w:rFonts w:ascii="Times New Roman" w:eastAsia="Times New Roman" w:hAnsi="Times New Roman" w:cs="Times New Roman"/>
        </w:rPr>
        <w:t>variants</w:t>
      </w:r>
      <w:r w:rsidR="00AF7202">
        <w:rPr>
          <w:rFonts w:ascii="Times New Roman" w:eastAsia="Times New Roman" w:hAnsi="Times New Roman" w:cs="Times New Roman"/>
        </w:rPr>
        <w:t>.</w:t>
      </w:r>
    </w:p>
    <w:p w14:paraId="24AD9780" w14:textId="569AD4DF" w:rsidR="00826A93" w:rsidRDefault="001770E8" w:rsidP="002678F8">
      <w:pPr>
        <w:ind w:firstLine="426"/>
        <w:jc w:val="both"/>
        <w:outlineLvl w:val="0"/>
        <w:rPr>
          <w:rFonts w:ascii="Times New Roman" w:eastAsia="Times New Roman" w:hAnsi="Times New Roman" w:cs="Times New Roman"/>
        </w:rPr>
      </w:pPr>
      <w:r w:rsidRPr="001770E8">
        <w:rPr>
          <w:rFonts w:ascii="Times New Roman" w:eastAsia="Times New Roman" w:hAnsi="Times New Roman" w:cs="Times New Roman"/>
          <w:i/>
        </w:rPr>
        <w:t>In vivo</w:t>
      </w:r>
      <w:r>
        <w:rPr>
          <w:rFonts w:ascii="Times New Roman" w:eastAsia="Times New Roman" w:hAnsi="Times New Roman" w:cs="Times New Roman"/>
        </w:rPr>
        <w:t xml:space="preserve"> Rubisco catalytic properties depend both on the Rubisco variant and on a second enzyme</w:t>
      </w:r>
      <w:r w:rsidR="006D3C96">
        <w:rPr>
          <w:rFonts w:ascii="Times New Roman" w:eastAsia="Times New Roman" w:hAnsi="Times New Roman" w:cs="Times New Roman"/>
        </w:rPr>
        <w:t>, Rubisco activase,</w:t>
      </w:r>
      <w:r>
        <w:rPr>
          <w:rFonts w:ascii="Times New Roman" w:eastAsia="Times New Roman" w:hAnsi="Times New Roman" w:cs="Times New Roman"/>
        </w:rPr>
        <w:t xml:space="preserve"> that </w:t>
      </w:r>
      <w:r w:rsidR="006D3C96">
        <w:rPr>
          <w:rFonts w:ascii="Times New Roman" w:eastAsia="Times New Roman" w:hAnsi="Times New Roman" w:cs="Times New Roman"/>
        </w:rPr>
        <w:t xml:space="preserve">interacts with Rubisco to </w:t>
      </w:r>
      <w:r>
        <w:rPr>
          <w:rFonts w:ascii="Times New Roman" w:eastAsia="Times New Roman" w:hAnsi="Times New Roman" w:cs="Times New Roman"/>
        </w:rPr>
        <w:t>maintain its active state. Rubisco activase is a target for photosynthesis improvement, particularly for increasing crop heat tolerance,</w:t>
      </w:r>
      <w:r w:rsidR="00882806">
        <w:rPr>
          <w:rFonts w:ascii="Times New Roman" w:eastAsia="Times New Roman" w:hAnsi="Times New Roman" w:cs="Times New Roman"/>
        </w:rPr>
        <w:t xml:space="preserve"> because its activity is critical to carbon fixation and it is </w:t>
      </w:r>
      <w:r>
        <w:rPr>
          <w:rFonts w:ascii="Times New Roman" w:eastAsia="Times New Roman" w:hAnsi="Times New Roman" w:cs="Times New Roman"/>
        </w:rPr>
        <w:t>highly temperature sensitive</w:t>
      </w:r>
      <w:r w:rsidR="005D53B2">
        <w:rPr>
          <w:rFonts w:ascii="Times New Roman" w:eastAsia="Times New Roman" w:hAnsi="Times New Roman" w:cs="Times New Roman"/>
        </w:rPr>
        <w:fldChar w:fldCharType="begin"/>
      </w:r>
      <w:r w:rsidR="00863009">
        <w:rPr>
          <w:rFonts w:ascii="Times New Roman" w:eastAsia="Times New Roman" w:hAnsi="Times New Roman" w:cs="Times New Roman"/>
        </w:rPr>
        <w:instrText xml:space="preserve"> ADDIN ZOTERO_ITEM CSL_CITATION {"citationID":"2p6jq920ft","properties":{"formattedCitation":"{\\rtf \\super 13\\uc0\\u8211{}17\\nosupersub{}}","plainCitation":"13–17"},"citationItems":[{"id":522,"uris":["http://zotero.org/users/2536149/items/JXBFQKF3"],"uri":["http://zotero.org/users/2536149/items/JXBFQKF3"],"itemData":{"id":522,"type":"article-journal","title":"Rubisco activase is a key regulator of non-steady-state photosynthesis at any leaf temperature and, to a lesser extent, of steady-state photosynthesis at high temperature","container-title":"The Plant Journal","page":"871-880","volume":"71","issue":"6","source":"Wiley Online Library","abstract":"The role of Rubisco activase in steady-state and non-steady-state photosynthesis was analyzed in wild-type (Oryza sativa) and transgenic rice that expressed different amounts of Rubisco activase. Below 25°C, the Rubisco activation state and steady-state photosynthesis were only affected when Rubisco activase was reduced by more than 70%. However, at 40°C, smaller reductions in Rubisco activase content were linked to a reduced Rubisco activation state and steady-state photosynthesis. As a result, overexpression of maize Rubisco activase in rice did not lead to an increase of the Rubisco activation state, nor to an increase in photosynthetic rate below 25°C, but had a small stimulatory effect at 40°C. On the other hand, the rate at which photosynthesis approached the steady state following an increase in light intensity was rapid in Rubisco activase-overexpressing plants, intermediate in the wild-type, and slowest in antisense plants at any leaf temperature. In Rubisco activase-overexpressing plants, Rubisco activation state at low light was maintained at higher levels than in the wild-type. Thus, rapid regulation by Rubisco activase following an increase in light intensity and/or maintenance of a high Rubisco activation state at low light would result in a rapid increase in Rubisco activation state and photosynthetic rate following an increase in light intensity. It is concluded that Rubisco activase plays an important role in the regulation of non-steady-state photosynthesis at any leaf temperature and, to a lesser extent, of steady-state photosynthesis at high temperature.","DOI":"10.1111/j.1365-313X.2012.05041.x","ISSN":"1365-313X","language":"en","author":[{"family":"Yamori","given":"Wataru"},{"family":"Masumoto","given":"Chisato"},{"family":"Fukayama","given":"Hiroshi"},{"family":"Makino","given":"Amane"}],"issued":{"date-parts":[["2012",9,1]]}}},{"id":528,"uris":["http://zotero.org/users/2536149/items/Z5MHGKHT"],"uri":["http://zotero.org/users/2536149/items/Z5MHGKHT"],"itemData":{"id":528,"type":"article-journal","title":"Optimizing Rubisco and its regulation for greater resource use efficiency","container-title":"Plant, Cell &amp; Environment","page":"1817-1832","volume":"38","issue":"9","source":"Wiley Online Library","abstract":"Rubisco catalyses the carboxylation of ribulose-1,5-bisphosphate (RuBP), enabling net CO2 assimilation in photosynthesis. The properties and regulation of Rubisco are not optimal for biomass production in current and projected future environments. Rubisco is relatively inefficient, and large amounts of the enzyme are needed to support photosynthesis, requiring large investments in nitrogen. The competing oxygenation of RuBP by Rubisco decreases photosynthetic efficiency. Additionally, Rubisco is inhibited by some sugar phosphates and depends upon interaction with Rubisco activase (Rca) to be reactivated. Rca activity is modulated by the chloroplast redox status and ADP/ATP ratios, thereby mediating Rubisco activation and photosynthetic induction in response to irradiance. The extreme thermal sensitivity of Rca compromises net CO2 assimilation at moderately high temperatures. Given its central role in carbon assimilation, the improvement of Rubisco function and regulation is tightly linked with irradiance, nitrogen and water use efficiencies. Although past attempts have had limited success, novel technologies and an expanding knowledge base make the challenge of improving Rubisco activity in crops an achievable goal. Strategies to optimize Rubisco and its regulation are addressed in relation to their potential to improve crop resource use efficiency and climate resilience of photosynthesis.","DOI":"10.1111/pce.12425","ISSN":"1365-3040","journalAbbreviation":"Plant Cell Environ","language":"en","author":[{"family":"Carmo-Silva","given":"Elizabete"},{"family":"Scales","given":"Joanna C."},{"family":"Madgwick","given":"Pippa J."},{"family":"Parry","given":"Martin a. J."}],"issued":{"date-parts":[["2015",9,1]]}}},{"id":537,"uris":["http://zotero.org/users/2536149/items/55N226S6"],"uri":["http://zotero.org/users/2536149/items/55N226S6"],"itemData":{"id":537,"type":"article-journal","title":"Relationship between the Heat Tolerance of Photosynthesis and the Thermal Stability of Rubisco Activase in Plants from Contrasting Thermal Environments","container-title":"Plant Physiology","page":"1460-1470","volume":"134","issue":"4","source":"www.plantphysiol.org","abstract":"Inhibition of net photosynthesis (Pn) by moderate heat stress has been attributed to an inability of Rubisco activase to maintain Rubisco in an active form. To examine this proposal, the temperature response of Pn, Rubisco activation, chlorophyll fluorescence, and the activities of Rubisco and Rubisco activase were examined in species from contrasting environments. The temperature optimum of Rubisco activation was 10°C higher in the creosote bush (Larrea tridentata) compared with the Antarctic hairgrass (Deschampsia antarctica), resembling the temperature response of Pn. Pn increased markedly with increasing internal CO2 concentration in Antarctic hairgrass and creosote bush plants subjected to moderate heat stress even under nonphotorespiratory conditions. Nonphotochemical quenching of chlorophyll fluorescence, the effective quantum yield of photochemical energy conversion (ΔF/Fm′) and the maximum yield of PSII (Fv/Fm) were more sensitive to temperature in Antarctic hairgrass and two other species endemic to cold regions (i.e. Lysipomia pumila and spinach [Spinacea oleracea]) compared with creosote bush and three species (i.e. jojoba [Simmondsia chinensis], tobacco [Nicotiana tabacum], and cotton [Gossypium hirsutum]) from warm regions. The temperature response of activity and the rate of catalytic inactivation of Rubisco from creosote bush and Antarctic hairgrass were similar, whereas the optimum for ATP hydrolysis and Rubisco activation by recombinant creosote bush, cotton, and tobacco activase was 8°C to 10°C higher than for Antarctic hairgrass and spinach activase. These results support a role for activase in limiting photosynthesis at high temperature.","DOI":"10.1104/pp.103.038323","ISSN":", 1532-2548","note":"PMID: 15084731","journalAbbreviation":"Plant Physiol.","language":"en","author":[{"family":"Salvucci","given":"Michael E."},{"family":"Crafts-Brandner","given":"Steven J."}],"issued":{"date-parts":[["2004",4,1]]}}},{"id":541,"uris":["http://zotero.org/users/2536149/items/KDDQGU2B"],"uri":["http://zotero.org/users/2536149/items/KDDQGU2B"],"itemData":{"id":541,"type":"article-journal","title":"Increased heat sensitivity of photosynthesis in tobacco plants with reduced Rubisco activase","container-title":"Photosynthesis Research","page":"147-156","volume":"67","issue":"1-2","source":"link.springer.com","abstract":"High temperature inhibits photosynthesis by several mechanisms including deactivation of Rubisco. The inhibition of photosynthesis by high temperature and its relationship to Rubisco deactivation was studied using tobacco (Nicotiana tabaccum L. cv W38) transformed with a Rubisco activase gene inserted in the antisense orientation and untransformed controls. High temperature (42 °C) reduced photosynthesis in both lines of plants. However, photosynthesis recovered nearly completely in wild-type plants and very little in plants lacking Rubisco activase. The F0′ level of chlorophyll fluorescence decreased and qN increased in the control plants during heating. In the antisense plants, qN was always high and F0′ increased slightly during heat stress. NADP-malate dehydrogenase activation was unaffected by heat stress in control plants but was increased in the transgenic plants, consistent with a high redox status in the chloroplast. In wild-type plants, the inhibition of photosynthesis could be explained by a reversible decarbamylation of Rubisco and an acceptor-side limitation imposed on photosynthetic electron transport. However, in the anti-activase plants, carbamylation was low and constant and could not explain how photosynthesis was reduced at high temperature. Because ribulose bisphosphate was saturating at high temperature, the reduction in photosynthesis must have been caused by some impairment of Rubisco function not reflected in measurements of activation state or carbamylation status. This in vivo Rubisco impairment was not relieved upon return to lower temperature. We speculate that the reversible decarbamylation of Rubisco at moderately high temperature may be a protective mechanism by which the plant avoids more serious effects on Rubisco and the rest of the photosynthetic apparatus.","DOI":"10.1023/A:1010633823747","ISSN":"0166-8595, 1573-5079","journalAbbreviation":"Photosynthesis Research","language":"en","author":[{"family":"Sharkey","given":"Thomas D."},{"family":"Badger","given":"Murray R."},{"family":"Caemmerer","given":"Susanne","dropping-particle":"von"},{"family":"Andrews","given":"T. John"}],"issued":{"date-parts":[["2001",2,1]]}}},{"id":544,"uris":["http://zotero.org/users/2536149/items/HDJQVCFI"],"uri":["http://zotero.org/users/2536149/items/HDJQVCFI"],"itemData":{"id":544,"type":"chapter","title":"Strategies for Optimizing Photosynthesis with Biotechnology to Improve Crop \t\t\t\t\tYield","container-title":"Handbook of Photosynthesis, Third Edition","collection-title":"Books in Soils, Plants, and the Environment","publisher":"CRC Press","page":"741-759","number-of-volumes":"0","source":"crcnetbase.com (Atypon)","URL":"http://www.crcnetbase.com/doi/abs/10.1201/b19498-55","ISBN":"978-1-4822-3073-4","note":"DOI: 10.1201/b19498-55\nDOI: 10.1201/b19498-55","author":[{"family":"Yamori","given":"Wataru"},{"family":"Irving","given":"LouisJ"},{"family":"Adachi","given":"Shunsuke"},{"family":"Busch","given":"FlorianA"}],"issued":{"date-parts":[["2016",3,28]]},"accessed":{"date-parts":[["2017",3,20]]}}}],"schema":"https://github.com/citation-style-language/schema/raw/master/csl-citation.json"} </w:instrText>
      </w:r>
      <w:r w:rsidR="005D53B2">
        <w:rPr>
          <w:rFonts w:ascii="Times New Roman" w:eastAsia="Times New Roman" w:hAnsi="Times New Roman" w:cs="Times New Roman"/>
        </w:rPr>
        <w:fldChar w:fldCharType="separate"/>
      </w:r>
      <w:r w:rsidR="00863009" w:rsidRPr="00863009">
        <w:rPr>
          <w:rFonts w:ascii="Times New Roman" w:eastAsia="Times New Roman" w:hAnsi="Times New Roman" w:cs="Times New Roman"/>
          <w:vertAlign w:val="superscript"/>
        </w:rPr>
        <w:t>13–17</w:t>
      </w:r>
      <w:r w:rsidR="005D53B2">
        <w:rPr>
          <w:rFonts w:ascii="Times New Roman" w:eastAsia="Times New Roman" w:hAnsi="Times New Roman" w:cs="Times New Roman"/>
        </w:rPr>
        <w:fldChar w:fldCharType="end"/>
      </w:r>
      <w:r w:rsidR="00367FAD">
        <w:rPr>
          <w:rFonts w:ascii="Times New Roman" w:eastAsia="Times New Roman" w:hAnsi="Times New Roman" w:cs="Times New Roman"/>
        </w:rPr>
        <w:t>.</w:t>
      </w:r>
      <w:r w:rsidR="00845152">
        <w:rPr>
          <w:rFonts w:ascii="Times New Roman" w:eastAsia="Times New Roman" w:hAnsi="Times New Roman" w:cs="Times New Roman"/>
        </w:rPr>
        <w:t xml:space="preserve"> </w:t>
      </w:r>
      <w:r w:rsidR="00E75358">
        <w:rPr>
          <w:rFonts w:ascii="Times New Roman" w:eastAsia="Times New Roman" w:hAnsi="Times New Roman" w:cs="Times New Roman"/>
        </w:rPr>
        <w:t xml:space="preserve">Recombinant thermostable Rubisco activase increases </w:t>
      </w:r>
      <w:r w:rsidR="00E75358" w:rsidRPr="00D054CA">
        <w:rPr>
          <w:rFonts w:ascii="Times New Roman" w:eastAsia="Times New Roman" w:hAnsi="Times New Roman" w:cs="Times New Roman"/>
          <w:i/>
        </w:rPr>
        <w:t>Arabidopsis</w:t>
      </w:r>
      <w:r w:rsidR="00E75358">
        <w:rPr>
          <w:rFonts w:ascii="Times New Roman" w:eastAsia="Times New Roman" w:hAnsi="Times New Roman" w:cs="Times New Roman"/>
        </w:rPr>
        <w:t xml:space="preserve"> growth at high temperatures</w:t>
      </w:r>
      <w:r w:rsidR="00863009">
        <w:rPr>
          <w:rFonts w:ascii="Times New Roman" w:eastAsia="Times New Roman" w:hAnsi="Times New Roman" w:cs="Times New Roman"/>
        </w:rPr>
        <w:fldChar w:fldCharType="begin"/>
      </w:r>
      <w:r w:rsidR="00863009">
        <w:rPr>
          <w:rFonts w:ascii="Times New Roman" w:eastAsia="Times New Roman" w:hAnsi="Times New Roman" w:cs="Times New Roman"/>
        </w:rPr>
        <w:instrText xml:space="preserve"> ADDIN ZOTERO_ITEM CSL_CITATION {"citationID":"27i449n9ig","properties":{"formattedCitation":"{\\rtf \\super 18\\nosupersub{}}","plainCitation":"18"},"citationItems":[{"id":549,"uris":["http://zotero.org/users/2536149/items/RW4RFT2E"],"uri":["http://zotero.org/users/2536149/items/RW4RFT2E"],"itemData":{"id":549,"type":"article-journal","title":"Enhanced Thermostability of Arabidopsis Rubisco Activase Improves Photosynthesis and Growth Rates under Moderate Heat Stress","container-title":"The Plant Cell","page":"3230-3241","volume":"19","issue":"10","source":"www.plantcell.org","abstract":"Plant photosynthesis declines when the temperature exceeds its optimum range. Recent evidence indicates that the reduction in photosynthesis is linked to ribulose-1,5-bis-phosphate carboxylase/oxygenase (Rubisco) deactivation due to the inhibition of Rubisco activase (RCA) under moderately elevated temperatures. To test the hypothesis that thermostable RCA can improve photosynthesis under elevated temperatures, we used gene shuffling technology to generate several Arabidopsis thaliana RCA1 (short isoform) variants exhibiting improved thermostability. Wild-type RCA1 and selected thermostable RCA1 variants were introduced into an Arabidopsis RCA deletion (Δrca) line. In a long-term growth test at either constant 26°C or daily 4-h 30°C exposure, the transgenic lines with the thermostable RCA1 variants exhibited higher photosynthetic rates, improved development patterns, higher biomass, and increased seed yields compared with the lines expressing wild-type RCA1 and a slight improvement compared with untransformed Arabidopsis plants. These results provide clear evidence that RCA is a major limiting factor in plant photosynthesis under moderately elevated temperatures and a potential target for genetic manipulation to improve crop plants productivity under heat stress conditions.","DOI":"10.1105/tpc.107.054171","ISSN":", 1532-298X","note":"PMID: 17933901","journalAbbreviation":"Plant Cell","language":"en","author":[{"family":"Kurek","given":"Itzhak"},{"family":"Chang","given":"Thom Kai"},{"family":"Bertain","given":"Sean M."},{"family":"Madrigal","given":"Alfredo"},{"family":"Liu","given":"Lu"},{"family":"Lassner","given":"Michael W."},{"family":"Zhu","given":"Genhai"}],"issued":{"date-parts":[["2007",10,1]]}}}],"schema":"https://github.com/citation-style-language/schema/raw/master/csl-citation.json"} </w:instrText>
      </w:r>
      <w:r w:rsidR="00863009">
        <w:rPr>
          <w:rFonts w:ascii="Times New Roman" w:eastAsia="Times New Roman" w:hAnsi="Times New Roman" w:cs="Times New Roman"/>
        </w:rPr>
        <w:fldChar w:fldCharType="separate"/>
      </w:r>
      <w:r w:rsidR="00863009" w:rsidRPr="00863009">
        <w:rPr>
          <w:rFonts w:ascii="Times New Roman" w:eastAsia="Times New Roman" w:hAnsi="Times New Roman" w:cs="Times New Roman"/>
          <w:vertAlign w:val="superscript"/>
        </w:rPr>
        <w:t>18</w:t>
      </w:r>
      <w:r w:rsidR="00863009">
        <w:rPr>
          <w:rFonts w:ascii="Times New Roman" w:eastAsia="Times New Roman" w:hAnsi="Times New Roman" w:cs="Times New Roman"/>
        </w:rPr>
        <w:fldChar w:fldCharType="end"/>
      </w:r>
      <w:r w:rsidR="00E75358">
        <w:rPr>
          <w:rFonts w:ascii="Times New Roman" w:eastAsia="Times New Roman" w:hAnsi="Times New Roman" w:cs="Times New Roman"/>
        </w:rPr>
        <w:t>. Faster</w:t>
      </w:r>
      <w:r w:rsidR="00D054CA">
        <w:rPr>
          <w:rFonts w:ascii="Times New Roman" w:eastAsia="Times New Roman" w:hAnsi="Times New Roman" w:cs="Times New Roman"/>
        </w:rPr>
        <w:t xml:space="preserve"> growth at high temperatures by Australian wild rice versus cultivated rice has been attributed to a thermotolerant Rubisco activase variant in wild rice</w:t>
      </w:r>
      <w:r w:rsidR="005E3615">
        <w:rPr>
          <w:rFonts w:ascii="Times New Roman" w:eastAsia="Times New Roman" w:hAnsi="Times New Roman" w:cs="Times New Roman"/>
        </w:rPr>
        <w:fldChar w:fldCharType="begin"/>
      </w:r>
      <w:r w:rsidR="005E3615">
        <w:rPr>
          <w:rFonts w:ascii="Times New Roman" w:eastAsia="Times New Roman" w:hAnsi="Times New Roman" w:cs="Times New Roman"/>
        </w:rPr>
        <w:instrText xml:space="preserve"> ADDIN ZOTERO_ITEM CSL_CITATION {"citationID":"8kfo72bgj","properties":{"formattedCitation":"{\\rtf \\super 19\\nosupersub{}}","plainCitation":"19"},"citationItems":[{"id":531,"uris":["http://zotero.org/users/2536149/items/JF9X7369"],"uri":["http://zotero.org/users/2536149/items/JF9X7369"],"itemData":{"id":531,"type":"article-journal","title":"Heat tolerance in a wild Oryza species is attributed to maintenance of Rubisco activation by a thermally stable Rubisco activase ortholog","container-title":"New Phytologist","page":"899-911","volume":"211","issue":"3","source":"Wiley Online Library","abstract":"* The mechanistic basis of tolerance to heat stress was investigated in Oryza sativa and two wild rice species, Oryza meridionalis and Oryza australiensis. The wild relatives are endemic to the hot, arid Australian savannah.\n\n\n* Leaf elongation rates and gas exchange were measured during short periods of supra-optimal heat, revealing species differences. The Rubisco activase (RCA) gene from each species was sequenced. Using expressed recombinant RCA and leaf-extracted RCA, the kinetic properties of the two isoforms were studied under high temperatures.\n\n\n* Leaf elongation was undiminished at 45°C in O. australiensis. The net photosynthetic rate was almost 50% slower in O. sativa at 45°C than at 28°C, while in O. australiensis it was unaffected. Oryza meridionalis exhibited intermediate heat tolerance. Based on previous reports that RCA is heat-labile, the Rubisco activation state was measured. It correlated positively with leaf elongation rates across all three species and four periods of exposure to 45°C. Sequence analysis revealed numerous polymorphisms in the RCA amino acid sequence from O. australiensis. The O. australiensis RCA enzyme was thermally stable up to 42°C, contrasting with RCA from O. sativa, which was inhibited at 36°C.\n\n\n* We attribute heat tolerance in the wild species to thermal stability of RCA, enabling Rubisco to remain active.","DOI":"10.1111/nph.13963","ISSN":"1469-8137","journalAbbreviation":"New Phytol","language":"en","author":[{"family":"Scafaro","given":"Andrew P."},{"family":"Gallé","given":"Alexander"},{"family":"Van Rie","given":"Jeroen"},{"family":"Carmo-Silva","given":"Elizabete"},{"family":"Salvucci","given":"Michael E."},{"family":"Atwell","given":"Brian J."}],"issued":{"date-parts":[["2016",8,1]]}}}],"schema":"https://github.com/citation-style-language/schema/raw/master/csl-citation.json"} </w:instrText>
      </w:r>
      <w:r w:rsidR="005E3615">
        <w:rPr>
          <w:rFonts w:ascii="Times New Roman" w:eastAsia="Times New Roman" w:hAnsi="Times New Roman" w:cs="Times New Roman"/>
        </w:rPr>
        <w:fldChar w:fldCharType="separate"/>
      </w:r>
      <w:r w:rsidR="005E3615" w:rsidRPr="005E3615">
        <w:rPr>
          <w:rFonts w:ascii="Times New Roman" w:eastAsia="Times New Roman" w:hAnsi="Times New Roman" w:cs="Times New Roman"/>
          <w:vertAlign w:val="superscript"/>
        </w:rPr>
        <w:t>19</w:t>
      </w:r>
      <w:r w:rsidR="005E3615">
        <w:rPr>
          <w:rFonts w:ascii="Times New Roman" w:eastAsia="Times New Roman" w:hAnsi="Times New Roman" w:cs="Times New Roman"/>
        </w:rPr>
        <w:fldChar w:fldCharType="end"/>
      </w:r>
      <w:r w:rsidR="00E75358">
        <w:rPr>
          <w:rFonts w:ascii="Times New Roman" w:eastAsia="Times New Roman" w:hAnsi="Times New Roman" w:cs="Times New Roman"/>
        </w:rPr>
        <w:t xml:space="preserve">, demonstrating the potential for discovering important photosynthesis enzyme variants among Australian native plants. </w:t>
      </w:r>
    </w:p>
    <w:p w14:paraId="616F27E4" w14:textId="58490A01" w:rsidR="00E01106" w:rsidRDefault="005A6E2F" w:rsidP="002678F8">
      <w:pPr>
        <w:ind w:firstLine="426"/>
        <w:jc w:val="both"/>
        <w:outlineLvl w:val="0"/>
        <w:rPr>
          <w:rFonts w:ascii="Times New Roman" w:eastAsia="Times New Roman" w:hAnsi="Times New Roman" w:cs="Times New Roman"/>
        </w:rPr>
      </w:pPr>
      <w:r>
        <w:rPr>
          <w:rFonts w:ascii="Times New Roman" w:eastAsia="Times New Roman" w:hAnsi="Times New Roman" w:cs="Times New Roman"/>
        </w:rPr>
        <w:t xml:space="preserve">This proposal addresses the need for a faster way to identify potentially useful </w:t>
      </w:r>
      <w:r w:rsidR="00626627">
        <w:rPr>
          <w:rFonts w:ascii="Times New Roman" w:eastAsia="Times New Roman" w:hAnsi="Times New Roman" w:cs="Times New Roman"/>
        </w:rPr>
        <w:t>enzyme variants from among hundreds of genotypes</w:t>
      </w:r>
      <w:r>
        <w:rPr>
          <w:rFonts w:ascii="Times New Roman" w:eastAsia="Times New Roman" w:hAnsi="Times New Roman" w:cs="Times New Roman"/>
        </w:rPr>
        <w:t xml:space="preserve">. </w:t>
      </w:r>
      <w:r w:rsidR="00E01106">
        <w:rPr>
          <w:rFonts w:ascii="Times New Roman" w:eastAsia="Times New Roman" w:hAnsi="Times New Roman" w:cs="Times New Roman"/>
        </w:rPr>
        <w:t>Rubisco catalytic properties have been measured in less than 0.025% of plants</w:t>
      </w:r>
      <w:r w:rsidR="005E3615">
        <w:rPr>
          <w:rFonts w:ascii="Times New Roman" w:eastAsia="Times New Roman" w:hAnsi="Times New Roman" w:cs="Times New Roman"/>
        </w:rPr>
        <w:fldChar w:fldCharType="begin"/>
      </w:r>
      <w:r w:rsidR="005E3615">
        <w:rPr>
          <w:rFonts w:ascii="Times New Roman" w:eastAsia="Times New Roman" w:hAnsi="Times New Roman" w:cs="Times New Roman"/>
        </w:rPr>
        <w:instrText xml:space="preserve"> ADDIN ZOTERO_ITEM CSL_CITATION {"citationID":"r2fka3lr1","properties":{"formattedCitation":"{\\rtf \\super 6\\nosupersub{}}","plainCitation":"6"},"citationItems":[{"id":507,"uris":["http://zotero.org/users/2536149/items/2Q2WEN5D"],"uri":["http://zotero.org/users/2536149/items/2Q2WEN5D"],"itemData":{"id":507,"type":"article-journal","title":"Expanding knowledge of the Rubisco kinetics variability in plant species: environmental and evolutionary trends","container-title":"Plant, Cell &amp; Environment","page":"1989-2001","volume":"37","issue":"9","source":"Wiley Online Library","abstract":"The present study characterizes the kinetic properties of ribulose-1,5-bisphosphate carboxylase/oxygenase (Rubisco) from 28 terrestrial plant species, representing different phylogenetic lineages, environmental adaptations and photosynthetic mechanisms. Our findings confirm that past atmospheric CO2/O2 ratio changes and present environmental pressures have influenced Rubisco kinetics. One evolutionary adaptation to a decreasing atmospheric CO2/O2 ratio has been an increase in the affinity of Rubisco for CO2 (Kc falling), and a consequent decrease in the velocity of carboxylation (kcatc), which in turn has been ameliorated by an increase in the proportion of leaf protein accounted by Rubisco. The trade-off between Kc and kcatc was not universal among the species studied and deviations from this relationship occur in extant forms of Rubisco. In species adapted to particular environments, including carnivorous plants, crassulacean acid metabolism species and C3 plants from aquatic and arid habitats, Rubisco has evolved towards increased efficiency, as demonstrated by a higher kcatc/Kc ratio. This variability in kinetics was related to the amino acid sequence of the Rubisco large subunit. Phylogenetic analysis identified 13 residues under positive selection during evolution towards specific Rubisco kinetic parameters. This crucial information provides candidate amino acid replacements, which could be implemented to optimize crop photosynthesis under a range of environmental conditions.","DOI":"10.1111/pce.12335","ISSN":"1365-3040","shortTitle":"Expanding knowledge of the Rubisco kinetics variability in plant species","journalAbbreviation":"Plant Cell Environ","language":"en","author":[{"family":"Galmés","given":"Jeroni"},{"family":"Kapralov","given":"Maxim V."},{"family":"Andralojc","given":"P. John"},{"family":"Conesa","given":"Miquel À."},{"family":"Keys","given":"Alfred J."},{"family":"Parry","given":"Martin a. J."},{"family":"Flexas","given":"Jaume"}],"issued":{"date-parts":[["2014",9,1]]}}}],"schema":"https://github.com/citation-style-language/schema/raw/master/csl-citation.json"} </w:instrText>
      </w:r>
      <w:r w:rsidR="005E3615">
        <w:rPr>
          <w:rFonts w:ascii="Times New Roman" w:eastAsia="Times New Roman" w:hAnsi="Times New Roman" w:cs="Times New Roman"/>
        </w:rPr>
        <w:fldChar w:fldCharType="separate"/>
      </w:r>
      <w:r w:rsidR="005E3615" w:rsidRPr="005E3615">
        <w:rPr>
          <w:rFonts w:ascii="Times New Roman" w:eastAsia="Times New Roman" w:hAnsi="Times New Roman" w:cs="Times New Roman"/>
          <w:vertAlign w:val="superscript"/>
        </w:rPr>
        <w:t>6</w:t>
      </w:r>
      <w:r w:rsidR="005E3615">
        <w:rPr>
          <w:rFonts w:ascii="Times New Roman" w:eastAsia="Times New Roman" w:hAnsi="Times New Roman" w:cs="Times New Roman"/>
        </w:rPr>
        <w:fldChar w:fldCharType="end"/>
      </w:r>
      <w:r w:rsidR="005E3615">
        <w:rPr>
          <w:rFonts w:ascii="Times New Roman" w:eastAsia="Times New Roman" w:hAnsi="Times New Roman" w:cs="Times New Roman"/>
        </w:rPr>
        <w:t>,</w:t>
      </w:r>
      <w:r w:rsidR="00E01106">
        <w:rPr>
          <w:rFonts w:ascii="Times New Roman" w:eastAsia="Times New Roman" w:hAnsi="Times New Roman" w:cs="Times New Roman"/>
        </w:rPr>
        <w:t xml:space="preserve"> and </w:t>
      </w:r>
      <w:r w:rsidR="00604005">
        <w:rPr>
          <w:rFonts w:ascii="Times New Roman" w:eastAsia="Times New Roman" w:hAnsi="Times New Roman" w:cs="Times New Roman"/>
        </w:rPr>
        <w:t>none of the largest kinetics studies have exceeded 100 variants</w:t>
      </w:r>
      <w:r w:rsidR="005E3615">
        <w:rPr>
          <w:rFonts w:ascii="Times New Roman" w:eastAsia="Times New Roman" w:hAnsi="Times New Roman" w:cs="Times New Roman"/>
        </w:rPr>
        <w:fldChar w:fldCharType="begin"/>
      </w:r>
      <w:r w:rsidR="00216EFA">
        <w:rPr>
          <w:rFonts w:ascii="Times New Roman" w:eastAsia="Times New Roman" w:hAnsi="Times New Roman" w:cs="Times New Roman"/>
        </w:rPr>
        <w:instrText xml:space="preserve"> ADDIN ZOTERO_ITEM CSL_CITATION {"citationID":"2ega7qrm39","properties":{"formattedCitation":"{\\rtf \\super 6,8,10,12,20,21\\nosupersub{}}","plainCitation":"6,8,10,12,20,21"},"citationItems":[{"id":236,"uris":["http://zotero.org/users/2536149/items/7SMJKSZE"],"uri":["http://zotero.org/users/2536149/items/7SMJKSZE"],"itemData":{"id":236,"type":"article-journal","title":"Rubisco specificity factor tends to be larger in plant species from drier habitats and in species with persistent leaves","container-title":"Plant, Cell &amp; Environment","page":"571-579","volume":"28","issue":"5","source":"Wiley Online Library","abstract":"The specificity factor of Rubisco is a measure of the relative capacities of the enzyme to catalyse carboxylation and oxygenation of ribulose 1,5-bisphosphate and hence to control the relative rates of photosynthetic carbon assimilation and photorespiration. Specificity factors of purified Rubisco from 24 species of C3 plants found in diverse habitats with a wide range of environmental growth limitations by both water availability and temperature in the Balearic Islands were measured at 25 °C. The results suggest that specificity factors are more dependent on environmental pressure than on phylogenetic factors. Irrespective of phylogenetic relationships, higher specificity factors were found in species characteristically growing in dryer environments and in species that are hemideciduous or evergreen. Effects of temperature on specificity factor of the purified enzyme from 14 species were consistent with the concept that higher specificity factors were associated with an increase in the activation energy for oxygenation compared to carboxylation of the 2,3-enediolate of RuBP to the respective transition state intermediates. The results are discussed in terms of selection pressures leading to the differences in specificity factors and the value of the observations for identifying useful genetic manipulation to change Rubisco polypeptide subunits.","DOI":"10.1111/j.1365-3040.2005.01300.x","ISSN":"1365-3040","language":"en","author":[{"family":"Galmés","given":"Jeroni"},{"family":"Flexas","given":"Jaume"},{"family":"Keys","given":"Alfred J."},{"family":"Cifre","given":"Josep"},{"family":"Mitchell","given":"Rowan a. C."},{"family":"Madgwick","given":"Pippa J."},{"family":"Haslam","given":"Richard P."},{"family":"Medrano","given":"Hipólito"},{"family":"Parry","given":"Martin a. J."}],"issued":{"date-parts":[["2005",5,1]]}}},{"id":320,"uris":["http://zotero.org/users/2536149/items/HIVCDUMW"],"uri":["http://zotero.org/users/2536149/items/HIVCDUMW"],"itemData":{"id":320,"type":"article-journal","title":"Surveying Rubisco Diversity and Temperature Response to Improve Crop Photosynthetic Efficiency","container-title":"Plant Physiology","page":"707-717","volume":"172","issue":"2","source":"www.plantphysiol.org","abstract":"The threat to global food security of stagnating yields and population growth makes increasing crop productivity a critical goal over the coming decades. One key target for improving crop productivity and yields is increasing the efficiency of photosynthesis. Central to photosynthesis is Rubisco, which is a critical but often rate-limiting component. Here, we present full Rubisco catalytic properties measured at three temperatures for 75 plants species representing both crops and undomesticated plants from diverse climates. Some newly characterized Rubiscos were naturally “better” compared to crop enzymes and have the potential to improve crop photosynthetic efficiency. The temperature response of the various catalytic parameters was largely consistent across the diverse range of species, though absolute values showed significant variation in Rubisco catalysis, even between closely related species. An analysis of residue differences among the species characterized identified a number of candidate amino acid substitutions that will aid in advancing engineering of improved Rubisco in crop systems. This study provides new insights on the range of Rubisco catalysis and temperature response present in nature, and provides new information to include in models from leaf to canopy and ecosystem scale.","DOI":"10.1104/pp.16.00750","ISSN":", 1532-2548","note":"PMID: 27342312","journalAbbreviation":"Plant Physiol.","language":"en","author":[{"family":"Orr","given":"Douglas J."},{"family":"Alcântara","given":"André"},{"family":"Kapralov","given":"Maxim V."},{"family":"Andralojc","given":"P. John"},{"family":"Carmo-Silva","given":"Elizabete"},{"family":"Parry","given":"Martin A. J."}],"issued":{"date-parts":[["2016",10,1]]}}},{"id":504,"uris":["http://zotero.org/users/2536149/items/7QC2CU7G"],"uri":["http://zotero.org/users/2536149/items/7QC2CU7G"],"itemData":{"id":504,"type":"article-journal","title":"Rubisco catalytic properties of wild and domesticated relatives provide scope for improving wheat photosynthesis","container-title":"Journal of Experimental Botany","page":"1827-1838","volume":"67","issue":"6","source":"academic.oup.com","DOI":"10.1093/jxb/erv574","ISSN":"0022-0957","journalAbbreviation":"J Exp Bot","author":[{"family":"Prins","given":"Anneke"},{"family":"Orr","given":"Douglas J."},{"family":"Andralojc","given":"P. John"},{"family":"Reynolds","given":"Matthew P."},{"family":"Carmo-Silva","given":"Elizabete"},{"family":"Parry","given":"Martin A. J."}],"issued":{"date-parts":[["2016",3,1]]}}},{"id":510,"uris":["http://zotero.org/users/2536149/items/2PESR94X"],"uri":["http://zotero.org/users/2536149/items/2PESR94X"],"itemData":{"id":510,"type":"article-journal","title":"Environmentally driven evolution of Rubisco and improved photosynthesis and growth within the C3 genus Limonium (Plumbaginaceae)","container-title":"New Phytologist","page":"989-999","volume":"203","issue":"3","source":"Wiley Online Library","abstract":"* Carbon assimilation by most ecosystems requires ribulose-1,5-bisphosphate carboxylase/oxygenase (Rubisco). Its kinetic parameters are likely to have evolved in parallel with intracellular CO2 availability, with the result that faster forms of Rubisco occur in species with CO2-concentrating mechanisms.\n\n\n* The Rubisco catalytic properties were determined and evaluated in relation to growth and carbon assimilation capacity in Mediterranean Limonium species, inhabiting severe stress environments.\n\n\n* Significant kinetic differences between closely related species depended on two amino acid substitutions at functionally important residues 309 and 328 within the Rubisco large subunit. The Rubisco of species facing the largest CO2 restrictions during drought had relatively high affinity for CO2 (low Michaelis–Menten constant for CO2 (Kc)) but low maximum rates of carboxylation (kcatc ), while the opposite was found for species that maintained higher CO2 concentrations under similar conditions. Rubisco kinetic characteristics were correlated with photosynthetic rate in both well-watered and drought-stressed plants. Moreover, the drought-mediated decrease in plant biomass accumulation was consistently lower in species with higher Rubisco carboxylase catalytic efficiency (kcatc /Kc).\n\n\n* The present study is the first demonstration of Rubisco adaptation during species diversification within closely related C3 plants, revealing a direct relationship between Rubisco molecular evolution and the biomass accumulation of closely related species subjected to unfavourable conditions.","DOI":"10.1111/nph.12858","ISSN":"1469-8137","journalAbbreviation":"New Phytol","language":"en","author":[{"family":"Galmés","given":"Jeroni"},{"family":"Andralojc","given":"P. John"},{"family":"Kapralov","given":"Maxim V."},{"family":"Flexas","given":"Jaume"},{"family":"Keys","given":"Alfred J."},{"family":"Molins","given":"Arántzazu"},{"family":"Parry","given":"Martin A. J."},{"family":"Conesa","given":"Miquel À."}],"issued":{"date-parts":[["2014",8,1]]}}},{"id":507,"uris":["http://zotero.org/users/2536149/items/2Q2WEN5D"],"uri":["http://zotero.org/users/2536149/items/2Q2WEN5D"],"itemData":{"id":507,"type":"article-journal","title":"Expanding knowledge of the Rubisco kinetics variability in plant species: environmental and evolutionary trends","container-title":"Plant, Cell &amp; Environment","page":"1989-2001","volume":"37","issue":"9","source":"Wiley Online Library","abstract":"The present study characterizes the kinetic properties of ribulose-1,5-bisphosphate carboxylase/oxygenase (Rubisco) from 28 terrestrial plant species, representing different phylogenetic lineages, environmental adaptations and photosynthetic mechanisms. Our findings confirm that past atmospheric CO2/O2 ratio changes and present environmental pressures have influenced Rubisco kinetics. One evolutionary adaptation to a decreasing atmospheric CO2/O2 ratio has been an increase in the affinity of Rubisco for CO2 (Kc falling), and a consequent decrease in the velocity of carboxylation (kcatc), which in turn has been ameliorated by an increase in the proportion of leaf protein accounted by Rubisco. The trade-off between Kc and kcatc was not universal among the species studied and deviations from this relationship occur in extant forms of Rubisco. In species adapted to particular environments, including carnivorous plants, crassulacean acid metabolism species and C3 plants from aquatic and arid habitats, Rubisco has evolved towards increased efficiency, as demonstrated by a higher kcatc/Kc ratio. This variability in kinetics was related to the amino acid sequence of the Rubisco large subunit. Phylogenetic analysis identified 13 residues under positive selection during evolution towards specific Rubisco kinetic parameters. This crucial information provides candidate amino acid replacements, which could be implemented to optimize crop photosynthesis under a range of environmental conditions.","DOI":"10.1111/pce.12335","ISSN":"1365-3040","shortTitle":"Expanding knowledge of the Rubisco kinetics variability in plant species","journalAbbreviation":"Plant Cell Environ","language":"en","author":[{"family":"Galmés","given":"Jeroni"},{"family":"Kapralov","given":"Maxim V."},{"family":"Andralojc","given":"P. John"},{"family":"Conesa","given":"Miquel À."},{"family":"Keys","given":"Alfred J."},{"family":"Parry","given":"Martin a. J."},{"family":"Flexas","given":"Jaume"}],"issued":{"date-parts":[["2014",9,1]]}}},{"id":403,"uris":["http://zotero.org/users/2536149/items/W59PURMT"],"uri":["http://zotero.org/users/2536149/items/W59PURMT"],"itemData":{"id":403,"type":"article-journal","title":"Temperature responses of Rubisco from Paniceae grasses provide opportunities for improving C3 photosynthesis","container-title":"Nature Plants","page":"16186","volume":"2","source":"www.nature.com","abstract":"The CO2-fixing enzyme Rubisco from Paniceae grasses shows extensive variation in kinetic responses. Amino acid substitutions in the large subunit could be a route to tailoring the properties of crop Rubiscos to suit future climates.","DOI":"10.1038/nplants.2016.186","ISSN":"2055-0278","language":"en","author":[{"family":"Sharwood","given":"Robert E."},{"family":"Ghannoum","given":"Oula"},{"family":"Kapralov","given":"Maxim V."},{"family":"Gunn","given":"Laura H."},{"family":"Whitney","given":"Spencer M."}],"issued":{"date-parts":[["2016",11,28]]}}}],"schema":"https://github.com/citation-style-language/schema/raw/master/csl-citation.json"} </w:instrText>
      </w:r>
      <w:r w:rsidR="005E3615">
        <w:rPr>
          <w:rFonts w:ascii="Times New Roman" w:eastAsia="Times New Roman" w:hAnsi="Times New Roman" w:cs="Times New Roman"/>
        </w:rPr>
        <w:fldChar w:fldCharType="separate"/>
      </w:r>
      <w:r w:rsidR="00216EFA" w:rsidRPr="00216EFA">
        <w:rPr>
          <w:rFonts w:ascii="Times New Roman" w:eastAsia="Times New Roman" w:hAnsi="Times New Roman" w:cs="Times New Roman"/>
          <w:vertAlign w:val="superscript"/>
        </w:rPr>
        <w:t>6,8,10,12,20,21</w:t>
      </w:r>
      <w:r w:rsidR="005E3615">
        <w:rPr>
          <w:rFonts w:ascii="Times New Roman" w:eastAsia="Times New Roman" w:hAnsi="Times New Roman" w:cs="Times New Roman"/>
        </w:rPr>
        <w:fldChar w:fldCharType="end"/>
      </w:r>
      <w:r w:rsidR="00E01106">
        <w:rPr>
          <w:rFonts w:ascii="Times New Roman" w:eastAsia="Times New Roman" w:hAnsi="Times New Roman" w:cs="Times New Roman"/>
        </w:rPr>
        <w:t xml:space="preserve">, most likely because </w:t>
      </w:r>
      <w:r w:rsidR="00E01106" w:rsidRPr="00845152">
        <w:rPr>
          <w:rFonts w:ascii="Times New Roman" w:eastAsia="Times New Roman" w:hAnsi="Times New Roman" w:cs="Times New Roman"/>
          <w:i/>
        </w:rPr>
        <w:t>in vitro</w:t>
      </w:r>
      <w:r w:rsidR="00E01106">
        <w:rPr>
          <w:rFonts w:ascii="Times New Roman" w:eastAsia="Times New Roman" w:hAnsi="Times New Roman" w:cs="Times New Roman"/>
        </w:rPr>
        <w:t xml:space="preserve"> assays are laborious. </w:t>
      </w:r>
      <w:r w:rsidR="00845152">
        <w:rPr>
          <w:rFonts w:ascii="Times New Roman" w:eastAsia="Times New Roman" w:hAnsi="Times New Roman" w:cs="Times New Roman"/>
        </w:rPr>
        <w:t>Far fewer Rubisco activase variants have been characteri</w:t>
      </w:r>
      <w:r w:rsidR="007F5707">
        <w:rPr>
          <w:rFonts w:ascii="Times New Roman" w:eastAsia="Times New Roman" w:hAnsi="Times New Roman" w:cs="Times New Roman"/>
        </w:rPr>
        <w:t>s</w:t>
      </w:r>
      <w:r w:rsidR="00845152">
        <w:rPr>
          <w:rFonts w:ascii="Times New Roman" w:eastAsia="Times New Roman" w:hAnsi="Times New Roman" w:cs="Times New Roman"/>
        </w:rPr>
        <w:t xml:space="preserve">ed. </w:t>
      </w:r>
      <w:r w:rsidR="00E01106">
        <w:rPr>
          <w:rFonts w:ascii="Times New Roman" w:eastAsia="Times New Roman" w:hAnsi="Times New Roman" w:cs="Times New Roman"/>
        </w:rPr>
        <w:t xml:space="preserve">Also, </w:t>
      </w:r>
      <w:r w:rsidR="000F591F">
        <w:rPr>
          <w:rFonts w:ascii="Times New Roman" w:eastAsia="Times New Roman" w:hAnsi="Times New Roman" w:cs="Times New Roman"/>
        </w:rPr>
        <w:t xml:space="preserve">activity </w:t>
      </w:r>
      <w:r w:rsidR="000F591F" w:rsidRPr="00AF7202">
        <w:rPr>
          <w:rFonts w:ascii="Times New Roman" w:eastAsia="Times New Roman" w:hAnsi="Times New Roman" w:cs="Times New Roman"/>
          <w:i/>
        </w:rPr>
        <w:t>in vitro</w:t>
      </w:r>
      <w:r w:rsidR="000F591F">
        <w:rPr>
          <w:rFonts w:ascii="Times New Roman" w:eastAsia="Times New Roman" w:hAnsi="Times New Roman" w:cs="Times New Roman"/>
        </w:rPr>
        <w:t xml:space="preserve"> might not reflect </w:t>
      </w:r>
      <w:r w:rsidR="000F591F" w:rsidRPr="00AF7202">
        <w:rPr>
          <w:rFonts w:ascii="Times New Roman" w:eastAsia="Times New Roman" w:hAnsi="Times New Roman" w:cs="Times New Roman"/>
          <w:i/>
        </w:rPr>
        <w:t>in vivo</w:t>
      </w:r>
      <w:r w:rsidR="000F591F">
        <w:rPr>
          <w:rFonts w:ascii="Times New Roman" w:eastAsia="Times New Roman" w:hAnsi="Times New Roman" w:cs="Times New Roman"/>
        </w:rPr>
        <w:t xml:space="preserve"> activity</w:t>
      </w:r>
      <w:r w:rsidR="00E72761">
        <w:rPr>
          <w:rFonts w:ascii="Times New Roman" w:eastAsia="Times New Roman" w:hAnsi="Times New Roman" w:cs="Times New Roman"/>
        </w:rPr>
        <w:fldChar w:fldCharType="begin"/>
      </w:r>
      <w:r w:rsidR="00B87990">
        <w:rPr>
          <w:rFonts w:ascii="Times New Roman" w:eastAsia="Times New Roman" w:hAnsi="Times New Roman" w:cs="Times New Roman"/>
        </w:rPr>
        <w:instrText xml:space="preserve"> ADDIN ZOTERO_ITEM CSL_CITATION {"citationID":"2n5qhpl4ue","properties":{"formattedCitation":"{\\rtf \\super 8,22\\uc0\\u8211{}24\\nosupersub{}}","plainCitation":"8,22–24"},"citationItems":[{"id":320,"uris":["http://zotero.org/users/2536149/items/HIVCDUMW"],"uri":["http://zotero.org/users/2536149/items/HIVCDUMW"],"itemData":{"id":320,"type":"article-journal","title":"Surveying Rubisco Diversity and Temperature Response to Improve Crop Photosynthetic Efficiency","container-title":"Plant Physiology","page":"707-717","volume":"172","issue":"2","source":"www.plantphysiol.org","abstract":"The threat to global food security of stagnating yields and population growth makes increasing crop productivity a critical goal over the coming decades. One key target for improving crop productivity and yields is increasing the efficiency of photosynthesis. Central to photosynthesis is Rubisco, which is a critical but often rate-limiting component. Here, we present full Rubisco catalytic properties measured at three temperatures for 75 plants species representing both crops and undomesticated plants from diverse climates. Some newly characterized Rubiscos were naturally “better” compared to crop enzymes and have the potential to improve crop photosynthetic efficiency. The temperature response of the various catalytic parameters was largely consistent across the diverse range of species, though absolute values showed significant variation in Rubisco catalysis, even between closely related species. An analysis of residue differences among the species characterized identified a number of candidate amino acid substitutions that will aid in advancing engineering of improved Rubisco in crop systems. This study provides new insights on the range of Rubisco catalysis and temperature response present in nature, and provides new information to include in models from leaf to canopy and ecosystem scale.","DOI":"10.1104/pp.16.00750","ISSN":", 1532-2548","note":"PMID: 27342312","journalAbbreviation":"Plant Physiol.","language":"en","author":[{"family":"Orr","given":"Douglas J."},{"family":"Alcântara","given":"André"},{"family":"Kapralov","given":"Maxim V."},{"family":"Andralojc","given":"P. John"},{"family":"Carmo-Silva","given":"Elizabete"},{"family":"Parry","given":"Martin A. J."}],"issued":{"date-parts":[["2016",10,1]]}}},{"id":515,"uris":["http://zotero.org/users/2536149/items/3272ZRUT"],"uri":["http://zotero.org/users/2536149/items/3272ZRUT"],"itemData":{"id":515,"type":"article-journal","title":"Temperature responses of the Rubisco maximum carboxylase activity across domains of life: phylogenetic signals, trade-offs, and importance for carbon gain","container-title":"Photosynthesis Research","page":"183-201","volume":"123","issue":"2","source":"link.springer.com","abstract":"Temperature response of ribulose-1,5-bisphosphate carboxylase/oxygenase (Rubisco) catalytic properties directly determines the CO2 assimilation capacity of photosynthetic organisms as well as their survival in environments with different thermal conditions. Despite unquestionable importance of Rubisco, the comprehensive analysis summarizing temperature responses of Rubisco traits across lineages of carbon-fixing organisms is lacking. Here, we present a review of the temperature responses of Rubisco carboxylase specific activity (kccatkcatck_{\\text{cat}}^{\\text{c}}) within and across domains of life. In particular, we consider the variability of temperature responses, and their ecological, physiological, and evolutionary controls. We observed over two-fold differences in the energy of activation (ΔHa) among different groups of photosynthetic organisms, and found significant differences between C3 plants from cool habitats, C3 plants from warm habitats and C4 plants. According to phylogenetically independent contrast analysis, ΔHa was not related to the species optimum growth temperature (Tgrowth), but was positively correlated with Rubisco specificity factor (Sc/o) across all organisms. However, when only land plants were analyzed, ΔHa was positively correlated with both Tgrowth and Sc/o, indicating different trends for these traits in plants versus unicellular aquatic organisms, such as algae and bacteria. The optimum temperature (Topt) for kccatkcatck_{\\text{cat}}^{\\text{c}} correlated with Sc/o for land plants and for all organisms pooled, but the effect of Tgrowth on Topt was driven by species phylogeny. The overall phylogenetic signal was significant for all analyzed parameters, stressing the importance of considering the evolutionary framework and accounting for shared ancestry when deciphering relationships between Rubisco kinetic parameters. We argue that these findings have important implications for improving global photosynthesis models.","DOI":"10.1007/s11120-014-0067-8","ISSN":"0166-8595, 1573-5079","shortTitle":"Temperature responses of the Rubisco maximum carboxylase activity across domains of life","journalAbbreviation":"Photosynth Res","language":"en","author":[{"family":"Galmés","given":"J."},{"family":"Kapralov","given":"M. V."},{"family":"Copolovici","given":"L. O."},{"family":"Hermida-Carrera","given":"C."},{"family":"Niinemets","given":"Ü"}],"issued":{"date-parts":[["2015",2,1]]}}},{"id":534,"uris":["http://zotero.org/users/2536149/items/8D8H522U"],"uri":["http://zotero.org/users/2536149/items/8D8H522U"],"itemData":{"id":534,"type":"article-journal","title":"Modelling the reaction mechanism of ribulose-1,5-bisphosphate carboxylase/oxygenase and consequences for kinetic parameters","container-title":"Plant, Cell &amp; Environment","page":"1586-1596","volume":"36","issue":"9","source":"Wiley Online Library","abstract":"Although ribulose-1,5-bisphosphate carboxylase/oxygenase (Rubisco) was discovered nearly 60 years ago, the associated chemical mechanism of the reaction is still incompletely understood. The catalytic cycle consists of four major steps: ribulose-1,5-bisphosphate binding, enolization, CO2 or O2 addition and hydration, and cleavage of the intermediate. The use of individual rate constants for these elemental steps yields mathematical expressions for usual kinetic constants (kcat, Km), CO2 versus O2 specificity (Sc/o) as well as other chemical parameters such as the 12C/13C isotope effect. That said, most of them are not simple and thus the interpretation of experimental and observed values of kcat, Km and Sc/o may be more complicated than expected. That is, Rubisco effective catalysis depends on several kinetic parameters that are influenced by both the biological origin and the cellular medium (which, in turn, can vary with environmental conditions). In this brief review, we present the basic model of Rubisco kinetics and describe how subtle biochemical changes (which may have occurred along Evolution) can easily modify Rubisco catalysis.","DOI":"10.1111/pce.12066","ISSN":"1365-3040","journalAbbreviation":"Plant Cell Environ","language":"en","author":[{"family":"Tcherkez","given":"Guillaume"}],"issued":{"date-parts":[["2013",9,1]]}}},{"id":518,"uris":["http://zotero.org/users/2536149/items/ZDFT5PAU"],"uri":["http://zotero.org/users/2536149/items/ZDFT5PAU"],"itemData":{"id":518,"type":"article-journal","title":"Despite slow catalysis and confused substrate specificity, all ribulose bisphosphate carboxylases may be nearly perfectly optimized","container-title":"Proceedings of the National Academy of Sciences","page":"7246-7251","volume":"103","issue":"19","source":"www.pnas.org","abstract":"The cornerstone of autotrophy, the CO2-fixing enzyme, d-ribulose-1,5-bisphosphate carboxylase/oxygenase (Rubisco), is hamstrung by slow catalysis and confusion between CO2 and O2 as substrates, an “abominably perplexing” puzzle, in Darwin's parlance. Here we argue that these characteristics stem from difficulty in binding the featureless CO2 molecule, which forces specificity for the gaseous substrate to be determined largely or completely in the transition state. We hypothesize that natural selection for greater CO2/O2 specificity, in response to reducing atmospheric CO2:O2 ratios, has resulted in a transition state for CO2 addition in which the CO2 moiety closely resembles a carboxylate group. This maximizes the structural difference between the transition states for carboxylation and the competing oxygenation, allowing better differentiation between them. However, increasing structural similarity between the carboxylation transition state and its carboxyketone product exposes the carboxyketone to the strong binding required to stabilize the transition state and causes the carboxyketone intermediate to bind so tightly that its cleavage to products is slowed. We assert that all Rubiscos may be nearly perfectly adapted to the differing CO2, O2, and thermal conditions in their subcellular environments, optimizing this compromise between CO2/O2 specificity and the maximum rate of catalytic turnover. Our hypothesis explains the feeble rate enhancement displayed by Rubisco in processing the exogenously supplied carboxyketone intermediate, compared with its nonenzymatic hydrolysis, and the positive correlation between CO2/O2 specificity and 12C/13C fractionation. It further predicts that, because a more product-like transition state is more ordered (decreased entropy), the effectiveness of this strategy will deteriorate with increasing temperature.","DOI":"10.1073/pnas.0600605103","ISSN":"0027-8424, 1091-6490","note":"PMID: 16641091","journalAbbreviation":"PNAS","language":"en","author":[{"family":"Tcherkez","given":"Guillaume G. B."},{"family":"Farquhar","given":"Graham D."},{"family":"Andrews","given":"T. John"}],"issued":{"date-parts":[["2006",5,9]]}}}],"schema":"https://github.com/citation-style-language/schema/raw/master/csl-citation.json"} </w:instrText>
      </w:r>
      <w:r w:rsidR="00E72761">
        <w:rPr>
          <w:rFonts w:ascii="Times New Roman" w:eastAsia="Times New Roman" w:hAnsi="Times New Roman" w:cs="Times New Roman"/>
        </w:rPr>
        <w:fldChar w:fldCharType="separate"/>
      </w:r>
      <w:r w:rsidR="00B87990" w:rsidRPr="00B87990">
        <w:rPr>
          <w:rFonts w:ascii="Times New Roman" w:eastAsia="Times New Roman" w:hAnsi="Times New Roman" w:cs="Times New Roman"/>
          <w:vertAlign w:val="superscript"/>
        </w:rPr>
        <w:t>8,22–24</w:t>
      </w:r>
      <w:r w:rsidR="00E72761">
        <w:rPr>
          <w:rFonts w:ascii="Times New Roman" w:eastAsia="Times New Roman" w:hAnsi="Times New Roman" w:cs="Times New Roman"/>
        </w:rPr>
        <w:fldChar w:fldCharType="end"/>
      </w:r>
      <w:r w:rsidR="00845152">
        <w:rPr>
          <w:rFonts w:ascii="Times New Roman" w:eastAsia="Times New Roman" w:hAnsi="Times New Roman" w:cs="Times New Roman"/>
        </w:rPr>
        <w:t>.</w:t>
      </w:r>
    </w:p>
    <w:p w14:paraId="4915E7D0" w14:textId="163C37A7" w:rsidR="008C508A" w:rsidRDefault="008F6551" w:rsidP="002678F8">
      <w:pPr>
        <w:ind w:firstLine="426"/>
        <w:jc w:val="both"/>
        <w:outlineLvl w:val="0"/>
        <w:rPr>
          <w:rFonts w:ascii="Times New Roman" w:eastAsia="Times New Roman" w:hAnsi="Times New Roman" w:cs="Times New Roman"/>
        </w:rPr>
      </w:pPr>
      <w:r>
        <w:rPr>
          <w:rFonts w:ascii="Times New Roman" w:eastAsia="Times New Roman" w:hAnsi="Times New Roman" w:cs="Times New Roman"/>
        </w:rPr>
        <w:t xml:space="preserve">The </w:t>
      </w:r>
      <w:r w:rsidR="00D31BCB">
        <w:rPr>
          <w:rFonts w:ascii="Times New Roman" w:eastAsia="Times New Roman" w:hAnsi="Times New Roman" w:cs="Times New Roman"/>
        </w:rPr>
        <w:t xml:space="preserve">proposed </w:t>
      </w:r>
      <w:r w:rsidR="00B16224">
        <w:rPr>
          <w:rFonts w:ascii="Times New Roman" w:eastAsia="Times New Roman" w:hAnsi="Times New Roman" w:cs="Times New Roman"/>
        </w:rPr>
        <w:t xml:space="preserve">two-step </w:t>
      </w:r>
      <w:r>
        <w:rPr>
          <w:rFonts w:ascii="Times New Roman" w:eastAsia="Times New Roman" w:hAnsi="Times New Roman" w:cs="Times New Roman"/>
        </w:rPr>
        <w:t xml:space="preserve">screening strategy will utilize absolute protein quantification by combining </w:t>
      </w:r>
      <w:r w:rsidR="00245F6E">
        <w:rPr>
          <w:rFonts w:ascii="Times New Roman" w:eastAsia="Times New Roman" w:hAnsi="Times New Roman" w:cs="Times New Roman"/>
        </w:rPr>
        <w:t xml:space="preserve">two </w:t>
      </w:r>
      <w:r w:rsidR="00BF7941">
        <w:rPr>
          <w:rFonts w:ascii="Times New Roman" w:eastAsia="Times New Roman" w:hAnsi="Times New Roman" w:cs="Times New Roman"/>
        </w:rPr>
        <w:t xml:space="preserve">proteomics </w:t>
      </w:r>
      <w:r>
        <w:rPr>
          <w:rFonts w:ascii="Times New Roman" w:eastAsia="Times New Roman" w:hAnsi="Times New Roman" w:cs="Times New Roman"/>
        </w:rPr>
        <w:t xml:space="preserve">methods that have been </w:t>
      </w:r>
      <w:r w:rsidR="00234562">
        <w:rPr>
          <w:rFonts w:ascii="Times New Roman" w:eastAsia="Times New Roman" w:hAnsi="Times New Roman" w:cs="Times New Roman"/>
        </w:rPr>
        <w:t>extensively</w:t>
      </w:r>
      <w:r>
        <w:rPr>
          <w:rFonts w:ascii="Times New Roman" w:eastAsia="Times New Roman" w:hAnsi="Times New Roman" w:cs="Times New Roman"/>
        </w:rPr>
        <w:t xml:space="preserve"> used in medical research, </w:t>
      </w:r>
      <w:r w:rsidR="00245F6E">
        <w:rPr>
          <w:rFonts w:ascii="Times New Roman" w:eastAsia="Times New Roman" w:hAnsi="Times New Roman" w:cs="Times New Roman"/>
        </w:rPr>
        <w:t>SWATH</w:t>
      </w:r>
      <w:r w:rsidR="008C508A">
        <w:rPr>
          <w:rFonts w:ascii="Times New Roman" w:eastAsia="Times New Roman" w:hAnsi="Times New Roman" w:cs="Times New Roman"/>
        </w:rPr>
        <w:fldChar w:fldCharType="begin"/>
      </w:r>
      <w:r w:rsidR="00304EFA">
        <w:rPr>
          <w:rFonts w:ascii="Times New Roman" w:eastAsia="Times New Roman" w:hAnsi="Times New Roman" w:cs="Times New Roman"/>
        </w:rPr>
        <w:instrText xml:space="preserve"> ADDIN ZOTERO_ITEM CSL_CITATION {"citationID":"2l2kn1qjmb","properties":{"formattedCitation":"{\\rtf \\super 25,26\\nosupersub{}}","plainCitation":"25,26"},"citationItems":[{"id":72,"uris":["http://zotero.org/users/2536149/items/3IUDXPHS"],"uri":["http://zotero.org/users/2536149/items/3IUDXPHS"],"itemData":{"id":72,"type":"article-journal","title":"Targeted Data Extraction of the MS/MS Spectra Generated by Data-independent Acquisition: A New Concept for Consistent and Accurate Proteome Analysis","container-title":"Molecular &amp; Cellular Proteomics","page":"O111.016717","volume":"11","issue":"6","source":"www.mcponline.org","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76, 1535-9484","note":"00578 \nPMID: 22261725","shortTitle":"Targeted Data Extraction of the MS/MS Spectra Generated by Data-independent Acquisition","journalAbbreviation":"Mol Cell Proteomics","language":"en","author":[{"family":"Gillet","given":"Ludovic C."},{"family":"Navarro","given":"Pedro"},{"family":"Tate","given":"Stephen"},{"family":"Röst","given":"Hannes"},{"family":"Selevsek","given":"Nathalie"},{"family":"Reiter","given":"Lukas"},{"family":"Bonner","given":"Ron"},{"family":"Aebersold","given":"Ruedi"}],"issued":{"date-parts":[["2012",6,1]]}}},{"id":350,"uris":["http://zotero.org/users/2536149/items/EG3IN77B"],"uri":["http://zotero.org/users/2536149/items/EG3IN77B"],"itemData":{"id":350,"type":"article-journal","title":"Mass spectrometric protein maps for biomarker discovery and clinical research","container-title":"Expert Review of Molecular Diagnostics","page":"811-825","volume":"13","issue":"8","source":"PubMed Central","abstract":"Among the wide range of proteomic technologies, targeted mass spectrometry (MS) has shown great potential for biomarker studies. To extend the degree of multiplexing achieved by selected reaction monitoring (SRM), we recently developed SWATH MS. SWATH MS is a variant of the emerging class of data-independent acquisition (DIA) methods and essentially converts the molecules in a physical sample into perpetually re-usable digital maps. The thus generated SWATH maps are then mined using a targeted data extraction strategy, allowing us to profile disease-related proteomes at a high degree of reproducibility. The successful application of both SRM and SWATH MS requires the a priori generation of reference spectral maps that provide coordinates for quantification. Herein, we demonstrate that the application of the mass spectrometric reference maps and the acquisition of personalized SWATH maps hold a particular promise for accelerating the current process of biomarker discovery.","DOI":"10.1586/14737159.2013.845089","ISSN":"1473-7159","note":"PMID: 24138574\nPMCID: PMC3833812","journalAbbreviation":"Expert Rev Mol Diagn","author":[{"family":"Liu","given":"Yansheng"},{"family":"Hüttenhain","given":"Ruth"},{"family":"Collins","given":"Ben"},{"family":"Aebersold","given":"Ruedi"}],"issued":{"date-parts":[["2013",11]]}}}],"schema":"https://github.com/citation-style-language/schema/raw/master/csl-citation.json"} </w:instrText>
      </w:r>
      <w:r w:rsidR="008C508A">
        <w:rPr>
          <w:rFonts w:ascii="Times New Roman" w:eastAsia="Times New Roman" w:hAnsi="Times New Roman" w:cs="Times New Roman"/>
        </w:rPr>
        <w:fldChar w:fldCharType="separate"/>
      </w:r>
      <w:r w:rsidR="00304EFA" w:rsidRPr="00304EFA">
        <w:rPr>
          <w:rFonts w:ascii="Times New Roman" w:eastAsia="Times New Roman" w:hAnsi="Times New Roman" w:cs="Times New Roman"/>
          <w:vertAlign w:val="superscript"/>
        </w:rPr>
        <w:t>25,26</w:t>
      </w:r>
      <w:r w:rsidR="008C508A">
        <w:rPr>
          <w:rFonts w:ascii="Times New Roman" w:eastAsia="Times New Roman" w:hAnsi="Times New Roman" w:cs="Times New Roman"/>
        </w:rPr>
        <w:fldChar w:fldCharType="end"/>
      </w:r>
      <w:r w:rsidR="00245F6E">
        <w:rPr>
          <w:rFonts w:ascii="Times New Roman" w:eastAsia="Times New Roman" w:hAnsi="Times New Roman" w:cs="Times New Roman"/>
        </w:rPr>
        <w:t xml:space="preserve"> and QconCAT</w:t>
      </w:r>
      <w:r w:rsidR="00E511E9">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2odlvukhrf","properties":{"formattedCitation":"{\\rtf \\super 27\\nosupersub{}}","plainCitation":"27"},"citationItems":[{"id":34,"uris":["http://zotero.org/users/2536149/items/IZHXBZ5N"],"uri":["http://zotero.org/users/2536149/items/IZHXBZ5N"],"itemData":{"id":34,"type":"article-journal","title":"Multiplexed absolute quantification for proteomics using concatenated signature peptides encoded by QconCAT genes","container-title":"Nature Protocols","page":"1029-1043","volume":"1","issue":"2","source":"www.nature.com","abstract":"An important area of proteomics involves the need for quantification, whether relative or absolute. Many methods now exist for relative quantification, but to support biomarker proteomics and systems biology, absolute quantification rather than relative quantification is required. Absolute quantification usually involves the concomitant mass spectrometric determination of signature proteotypic peptides and stable isotope-labeled analogs. However, the availability of standard labeled signature peptides in accurately known amounts is a limitation to the widespread adoption of this approach. We describe the design and synthesis of artificial QconCAT proteins that are concatamers of tryptic peptides for several proteins. This protocol details the methods for the design, expression, labeling, purification, characterization and use of the QconCATs in the absolute quantification of complex protein mixtures. The total time required to complete this protocol (from the receipt of the QconCAT expression plasmid to the absolute quantification of the set of proteins encoded by the QconCAT protein in an analyte sample) is ~29 d.","DOI":"10.1038/nprot.2006.129","ISSN":"1754-2189","journalAbbreviation":"Nat. Protocols","language":"en","author":[{"family":"Pratt","given":"Julie M."},{"family":"Simpson","given":"Deborah M."},{"family":"Doherty","given":"Mary K."},{"family":"Rivers","given":"Jenny"},{"family":"Gaskell","given":"Simon J."},{"family":"Beynon","given":"Robert J."}],"issued":{"date-parts":[["2006",8]]}}}],"schema":"https://github.com/citation-style-language/schema/raw/master/csl-citation.json"} </w:instrText>
      </w:r>
      <w:r w:rsidR="00E511E9">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27</w:t>
      </w:r>
      <w:r w:rsidR="00E511E9">
        <w:rPr>
          <w:rFonts w:ascii="Times New Roman" w:eastAsia="Times New Roman" w:hAnsi="Times New Roman" w:cs="Times New Roman"/>
        </w:rPr>
        <w:fldChar w:fldCharType="end"/>
      </w:r>
      <w:r w:rsidR="00245F6E">
        <w:rPr>
          <w:rFonts w:ascii="Times New Roman" w:eastAsia="Times New Roman" w:hAnsi="Times New Roman" w:cs="Times New Roman"/>
        </w:rPr>
        <w:t xml:space="preserve">, </w:t>
      </w:r>
      <w:r>
        <w:rPr>
          <w:rFonts w:ascii="Times New Roman" w:eastAsia="Times New Roman" w:hAnsi="Times New Roman" w:cs="Times New Roman"/>
        </w:rPr>
        <w:t xml:space="preserve">but </w:t>
      </w:r>
      <w:r w:rsidR="00587546">
        <w:rPr>
          <w:rFonts w:ascii="Times New Roman" w:eastAsia="Times New Roman" w:hAnsi="Times New Roman" w:cs="Times New Roman"/>
        </w:rPr>
        <w:t>have had limited use in plant research</w:t>
      </w:r>
      <w:r w:rsidR="00304EFA">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29bno0te2m","properties":{"formattedCitation":"{\\rtf \\super 28,29\\nosupersub{}}","plainCitation":"28,29"},"citationItems":[{"id":398,"uris":["http://zotero.org/users/2536149/items/4GCKCZN7"],"uri":["http://zotero.org/users/2536149/items/4GCKCZN7"],"itemData":{"id":398,"type":"article-journal","title":"Advances in plant proteomics toward improvement of crop productivity and stress resistance","container-title":"Frontiers in Plant Science","volume":"6","source":"Frontiers","abstract":"Abiotic and biotic stresses constrain plant growth and development negatively impacting crop production. Plants have developed stress-specific adaptations as well as simultaneous responses to a combination of various abiotic stresses with pathogen infection. The efficiency of stress-induced adaptive responses is dependent on activation of molecular signaling pathways and intracellular networks by modulating expression, or abundance, and/or posttranslational modification of proteins primarily associated with defense mechanisms. In this review, we summarize and evaluate the contribution of proteomic studies to our understanding of stress response mechanisms in different plant organs and tissues. Advanced quantitative proteomic techniques have improved the coverage of total proteomes and sub-proteomes from small amounts of starting material, and characterized post-translational modifications as well as protein–protein interactions at the cellular level, providing detailed information on organ- and tissue-specific regulatory mechanisms responding to a variety of individual stresses or stress combinations during plant life cycle. In particular, we address the tissue-specific signaling networks localized to various organelles that participate in stress-related physiological plasticity and adaptive mechanisms, such as photosynthetic efficiency, symbiotic nitrogen fixation, plant growth, tolerance and common responses to environmental stresses. We also provide an update on the progress of proteomics with major crop species and discuss the current challenges and limitations inherent to proteomics techniques and data interpretation for non-model organisms. Future directions in proteomics research towards crop improvement are further discussed.","URL":"http://journal.frontiersin.org/article/10.3389/fpls.2015.00209/abstract","DOI":"10.3389/fpls.2015.00209","ISSN":"1664-462X","journalAbbreviation":"Front. Plant Sci.","language":"English","author":[{"family":"Hu","given":"Junjie"},{"family":"Rampitsch","given":"Christof"},{"family":"Bykova","given":"Natalia V."}],"issued":{"date-parts":[["2015"]]},"accessed":{"date-parts":[["2017",3,16]]}}},{"id":389,"uris":["http://zotero.org/users/2536149/items/M5A978ZE"],"uri":["http://zotero.org/users/2536149/items/M5A978ZE"],"itemData":{"id":389,"type":"article-journal","title":"Quantitation of Vacuolar Sugar Transporter Abundance Changes Using QconCAT Synthtetic Peptides","container-title":"Frontiers in Plant Science","volume":"7","source":"Frontiers","abstract":"Measurements of protein abundance changes are important for biological conclusions on protein-related processes such as activity or complex formation. Proteomic analyses in general are almost routine tasks in many laboratories. However, a precise and quantitative description of (absolute) protein abundance changes requires careful experimental design and high data quality. A vast choice of metabolic labeling and label-free quantitation protocols are available, but the trade-off between quantitative precision and proteome coverage of quantified proteins as well as missing value problems remain. Here, we provide an example of a targeted proteomic approach using artificial standard proteins consisting of concatenated peptides of interest (QconCAT) to specifically quantify abiotic stress-induced abundance changes in low abundant vacuolar transporters. An advantage of this approach lies in the reliable quantitation of a limited set of low-abundant target proteins throughout different conditions. We show that vacuolar ATPase AVP1, sugar transporters of the ERDL (early responsive to dehydration-like) family, and TMT2 (tonoplast monosaccharide transporter 2) are increased in abundance upon salt stress.","URL":"http://journal.frontiersin.org/article/10.3389/fpls.2016.00411/abstract","DOI":"10.3389/fpls.2016.00411","ISSN":"1664-462X","journalAbbreviation":"Front. Plant Sci.","language":"English","author":[{"family":"Pertl-Obermeyer","given":"Heidi"},{"family":"Trentmann","given":"Oliver"},{"family":"Duscha","given":"Kerstin"},{"family":"Neuhaus","given":"H. Ekkehard"},{"family":"Schulze","given":"Waltraud X."}],"issued":{"date-parts":[["2016"]]},"accessed":{"date-parts":[["2017",3,13]]}}}],"schema":"https://github.com/citation-style-language/schema/raw/master/csl-citation.json"} </w:instrText>
      </w:r>
      <w:r w:rsidR="00304EFA">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28,29</w:t>
      </w:r>
      <w:r w:rsidR="00304EFA">
        <w:rPr>
          <w:rFonts w:ascii="Times New Roman" w:eastAsia="Times New Roman" w:hAnsi="Times New Roman" w:cs="Times New Roman"/>
        </w:rPr>
        <w:fldChar w:fldCharType="end"/>
      </w:r>
      <w:r w:rsidR="00A343E8">
        <w:rPr>
          <w:rFonts w:ascii="Times New Roman" w:eastAsia="Times New Roman" w:hAnsi="Times New Roman" w:cs="Times New Roman"/>
        </w:rPr>
        <w:t>.</w:t>
      </w:r>
      <w:r w:rsidR="00B52C2F">
        <w:rPr>
          <w:rFonts w:ascii="Times New Roman" w:eastAsia="Times New Roman" w:hAnsi="Times New Roman" w:cs="Times New Roman"/>
        </w:rPr>
        <w:t xml:space="preserve"> </w:t>
      </w:r>
      <w:r w:rsidR="00E511E9">
        <w:rPr>
          <w:rFonts w:ascii="Times New Roman" w:eastAsia="Times New Roman" w:hAnsi="Times New Roman" w:cs="Times New Roman"/>
        </w:rPr>
        <w:t>In s</w:t>
      </w:r>
      <w:r w:rsidR="00245F6E">
        <w:rPr>
          <w:rFonts w:ascii="Times New Roman" w:eastAsia="Times New Roman" w:hAnsi="Times New Roman" w:cs="Times New Roman"/>
        </w:rPr>
        <w:t>tep 1</w:t>
      </w:r>
      <w:r w:rsidR="00E511E9">
        <w:rPr>
          <w:rFonts w:ascii="Times New Roman" w:eastAsia="Times New Roman" w:hAnsi="Times New Roman" w:cs="Times New Roman"/>
        </w:rPr>
        <w:t>,</w:t>
      </w:r>
      <w:r w:rsidR="00B52C2F">
        <w:rPr>
          <w:rFonts w:ascii="Times New Roman" w:eastAsia="Times New Roman" w:hAnsi="Times New Roman" w:cs="Times New Roman"/>
        </w:rPr>
        <w:t xml:space="preserve"> photosynthesis enzymes will be quantified across genotypes by focusing on highly conserved peptides, thereby avoiding interference from unknown genetic variation. Conserved enz</w:t>
      </w:r>
      <w:r w:rsidR="00245F6E">
        <w:rPr>
          <w:rFonts w:ascii="Times New Roman" w:eastAsia="Times New Roman" w:hAnsi="Times New Roman" w:cs="Times New Roman"/>
        </w:rPr>
        <w:t xml:space="preserve">yme abundance ratios across 1700 genotypes, and how environmental variables affect them, </w:t>
      </w:r>
      <w:r w:rsidR="00B16224">
        <w:rPr>
          <w:rFonts w:ascii="Times New Roman" w:eastAsia="Times New Roman" w:hAnsi="Times New Roman" w:cs="Times New Roman"/>
        </w:rPr>
        <w:t xml:space="preserve">will be established in order to detect outliers suggestive of abnormal </w:t>
      </w:r>
      <w:r w:rsidR="00407FCD">
        <w:rPr>
          <w:rFonts w:ascii="Times New Roman" w:eastAsia="Times New Roman" w:hAnsi="Times New Roman" w:cs="Times New Roman"/>
        </w:rPr>
        <w:t>enzyme</w:t>
      </w:r>
      <w:r w:rsidR="00B16224">
        <w:rPr>
          <w:rFonts w:ascii="Times New Roman" w:eastAsia="Times New Roman" w:hAnsi="Times New Roman" w:cs="Times New Roman"/>
        </w:rPr>
        <w:t xml:space="preserve"> activity</w:t>
      </w:r>
      <w:r w:rsidR="00245F6E">
        <w:rPr>
          <w:rFonts w:ascii="Times New Roman" w:eastAsia="Times New Roman" w:hAnsi="Times New Roman" w:cs="Times New Roman"/>
        </w:rPr>
        <w:t xml:space="preserve"> (Aim 1)</w:t>
      </w:r>
      <w:r w:rsidR="00B16224">
        <w:rPr>
          <w:rFonts w:ascii="Times New Roman" w:eastAsia="Times New Roman" w:hAnsi="Times New Roman" w:cs="Times New Roman"/>
        </w:rPr>
        <w:t xml:space="preserve">. </w:t>
      </w:r>
      <w:r w:rsidR="00E511E9">
        <w:rPr>
          <w:rFonts w:ascii="Times New Roman" w:eastAsia="Times New Roman" w:hAnsi="Times New Roman" w:cs="Times New Roman"/>
        </w:rPr>
        <w:t>In step 2,</w:t>
      </w:r>
      <w:r w:rsidR="00245F6E">
        <w:rPr>
          <w:rFonts w:ascii="Times New Roman" w:eastAsia="Times New Roman" w:hAnsi="Times New Roman" w:cs="Times New Roman"/>
        </w:rPr>
        <w:t xml:space="preserve"> the specific isoforms of Rubisco and Rubisco activase from outlier genotypes will be quantified using unique peptides</w:t>
      </w:r>
      <w:r w:rsidR="00B16224">
        <w:rPr>
          <w:rFonts w:ascii="Times New Roman" w:eastAsia="Times New Roman" w:hAnsi="Times New Roman" w:cs="Times New Roman"/>
        </w:rPr>
        <w:t xml:space="preserve"> </w:t>
      </w:r>
      <w:r w:rsidR="00245F6E">
        <w:rPr>
          <w:rFonts w:ascii="Times New Roman" w:eastAsia="Times New Roman" w:hAnsi="Times New Roman" w:cs="Times New Roman"/>
        </w:rPr>
        <w:t xml:space="preserve">derived from RNA sequence data. Then the catalytic properties of selected isoforms will be compared to </w:t>
      </w:r>
      <w:r w:rsidR="000F3534">
        <w:rPr>
          <w:rFonts w:ascii="Times New Roman" w:eastAsia="Times New Roman" w:hAnsi="Times New Roman" w:cs="Times New Roman"/>
        </w:rPr>
        <w:t xml:space="preserve">isoform </w:t>
      </w:r>
      <w:r w:rsidR="00BF7941">
        <w:rPr>
          <w:rFonts w:ascii="Times New Roman" w:eastAsia="Times New Roman" w:hAnsi="Times New Roman" w:cs="Times New Roman"/>
        </w:rPr>
        <w:t>abundance data</w:t>
      </w:r>
      <w:r w:rsidR="00245F6E">
        <w:rPr>
          <w:rFonts w:ascii="Times New Roman" w:eastAsia="Times New Roman" w:hAnsi="Times New Roman" w:cs="Times New Roman"/>
        </w:rPr>
        <w:t xml:space="preserve"> to test the hypothesis of Aim 2. </w:t>
      </w:r>
      <w:r w:rsidR="008C508A">
        <w:rPr>
          <w:rFonts w:ascii="Times New Roman" w:eastAsia="Times New Roman" w:hAnsi="Times New Roman" w:cs="Times New Roman"/>
        </w:rPr>
        <w:br w:type="page"/>
      </w:r>
    </w:p>
    <w:p w14:paraId="1A7903FA" w14:textId="1B777B06" w:rsidR="00F92CB3" w:rsidRPr="006E51F3" w:rsidRDefault="008514EB" w:rsidP="002678F8">
      <w:pPr>
        <w:spacing w:after="120"/>
        <w:jc w:val="both"/>
        <w:outlineLvl w:val="0"/>
        <w:rPr>
          <w:rFonts w:ascii="Times New Roman" w:eastAsia="Times New Roman" w:hAnsi="Times New Roman" w:cs="Times New Roman"/>
          <w:b/>
        </w:rPr>
      </w:pPr>
      <w:r w:rsidRPr="006E51F3">
        <w:rPr>
          <w:rFonts w:ascii="Times New Roman" w:eastAsia="Times New Roman" w:hAnsi="Times New Roman" w:cs="Times New Roman"/>
          <w:b/>
        </w:rPr>
        <w:lastRenderedPageBreak/>
        <w:t>PROJECT QUALITY AND INNOVATION</w:t>
      </w:r>
    </w:p>
    <w:p w14:paraId="62C8F69B" w14:textId="35468A08" w:rsidR="00A45367" w:rsidRDefault="00A45367" w:rsidP="003804AE">
      <w:pPr>
        <w:spacing w:after="120"/>
        <w:jc w:val="both"/>
        <w:rPr>
          <w:rFonts w:ascii="Times New Roman" w:eastAsia="Times New Roman" w:hAnsi="Times New Roman" w:cs="Times New Roman"/>
        </w:rPr>
      </w:pPr>
      <w:r w:rsidRPr="00A45367">
        <w:rPr>
          <w:rFonts w:ascii="Times New Roman" w:eastAsia="Times New Roman" w:hAnsi="Times New Roman" w:cs="Times New Roman"/>
        </w:rPr>
        <w:t xml:space="preserve">This project will </w:t>
      </w:r>
      <w:r w:rsidR="00BA5D9C">
        <w:rPr>
          <w:rFonts w:ascii="Times New Roman" w:eastAsia="Times New Roman" w:hAnsi="Times New Roman" w:cs="Times New Roman"/>
        </w:rPr>
        <w:t>innovate</w:t>
      </w:r>
      <w:r w:rsidRPr="00A45367">
        <w:rPr>
          <w:rFonts w:ascii="Times New Roman" w:eastAsia="Times New Roman" w:hAnsi="Times New Roman" w:cs="Times New Roman"/>
        </w:rPr>
        <w:t xml:space="preserve"> in three ways:</w:t>
      </w:r>
    </w:p>
    <w:p w14:paraId="52A98328" w14:textId="3423049F" w:rsidR="009D6326" w:rsidRPr="00962C82" w:rsidRDefault="009D6326" w:rsidP="00A157C3">
      <w:pPr>
        <w:numPr>
          <w:ilvl w:val="0"/>
          <w:numId w:val="2"/>
        </w:numPr>
        <w:tabs>
          <w:tab w:val="clear" w:pos="720"/>
        </w:tabs>
        <w:ind w:left="284" w:hanging="284"/>
        <w:jc w:val="both"/>
        <w:rPr>
          <w:rFonts w:ascii="Times New Roman" w:eastAsia="Times New Roman" w:hAnsi="Times New Roman" w:cs="Times New Roman"/>
        </w:rPr>
      </w:pPr>
      <w:r w:rsidRPr="00962C82">
        <w:rPr>
          <w:rFonts w:ascii="Times New Roman" w:eastAsia="Times New Roman" w:hAnsi="Times New Roman" w:cs="Times New Roman"/>
          <w:i/>
          <w:iCs/>
        </w:rPr>
        <w:t xml:space="preserve">It will produce new knowledge </w:t>
      </w:r>
      <w:r w:rsidR="001F1932">
        <w:rPr>
          <w:rFonts w:ascii="Times New Roman" w:eastAsia="Times New Roman" w:hAnsi="Times New Roman" w:cs="Times New Roman"/>
          <w:i/>
          <w:iCs/>
        </w:rPr>
        <w:t>about</w:t>
      </w:r>
      <w:r w:rsidRPr="00962C82">
        <w:rPr>
          <w:rFonts w:ascii="Times New Roman" w:eastAsia="Times New Roman" w:hAnsi="Times New Roman" w:cs="Times New Roman"/>
          <w:i/>
          <w:iCs/>
        </w:rPr>
        <w:t xml:space="preserve"> the influences of genetics and environment on the absolute amounts of key photosynthesis enzymes and their isoforms. </w:t>
      </w:r>
      <w:r w:rsidR="000B0DB8" w:rsidRPr="00962C82">
        <w:rPr>
          <w:rFonts w:ascii="Times New Roman" w:eastAsia="Times New Roman" w:hAnsi="Times New Roman" w:cs="Times New Roman"/>
        </w:rPr>
        <w:t>Recently developed</w:t>
      </w:r>
      <w:r w:rsidRPr="00962C82">
        <w:rPr>
          <w:rFonts w:ascii="Times New Roman" w:eastAsia="Times New Roman" w:hAnsi="Times New Roman" w:cs="Times New Roman"/>
        </w:rPr>
        <w:t xml:space="preserve">, rapid, absolute protein quantification methods will be used across </w:t>
      </w:r>
      <w:r w:rsidR="00601398">
        <w:rPr>
          <w:rFonts w:ascii="Times New Roman" w:eastAsia="Times New Roman" w:hAnsi="Times New Roman" w:cs="Times New Roman"/>
        </w:rPr>
        <w:t>12</w:t>
      </w:r>
      <w:r w:rsidRPr="00962C82">
        <w:rPr>
          <w:rFonts w:ascii="Times New Roman" w:eastAsia="Times New Roman" w:hAnsi="Times New Roman" w:cs="Times New Roman"/>
        </w:rPr>
        <w:t xml:space="preserve">0 genotypes of the important </w:t>
      </w:r>
      <w:r w:rsidR="00CA5887" w:rsidRPr="00962C82">
        <w:rPr>
          <w:rFonts w:ascii="Times New Roman" w:eastAsia="Times New Roman" w:hAnsi="Times New Roman" w:cs="Times New Roman"/>
        </w:rPr>
        <w:t>plantation timber</w:t>
      </w:r>
      <w:r w:rsidRPr="00962C82">
        <w:rPr>
          <w:rFonts w:ascii="Times New Roman" w:eastAsia="Times New Roman" w:hAnsi="Times New Roman" w:cs="Times New Roman"/>
        </w:rPr>
        <w:t xml:space="preserve"> species </w:t>
      </w:r>
      <w:r w:rsidRPr="00962C82">
        <w:rPr>
          <w:rFonts w:ascii="Times New Roman" w:eastAsia="Times New Roman" w:hAnsi="Times New Roman" w:cs="Times New Roman"/>
          <w:i/>
          <w:iCs/>
        </w:rPr>
        <w:t>Eucalyptus camaldulensis</w:t>
      </w:r>
      <w:r w:rsidRPr="00962C82">
        <w:rPr>
          <w:rFonts w:ascii="Times New Roman" w:eastAsia="Times New Roman" w:hAnsi="Times New Roman" w:cs="Times New Roman"/>
        </w:rPr>
        <w:t xml:space="preserve">, 31 additional eucalypt species, and 70 species </w:t>
      </w:r>
      <w:r w:rsidR="00665899" w:rsidRPr="00962C82">
        <w:rPr>
          <w:rFonts w:ascii="Times New Roman" w:eastAsia="Times New Roman" w:hAnsi="Times New Roman" w:cs="Times New Roman"/>
        </w:rPr>
        <w:t>of</w:t>
      </w:r>
      <w:r w:rsidRPr="00962C82">
        <w:rPr>
          <w:rFonts w:ascii="Times New Roman" w:eastAsia="Times New Roman" w:hAnsi="Times New Roman" w:cs="Times New Roman"/>
        </w:rPr>
        <w:t xml:space="preserve"> </w:t>
      </w:r>
      <w:r w:rsidRPr="00962C82">
        <w:rPr>
          <w:rFonts w:ascii="Times New Roman" w:eastAsia="Times New Roman" w:hAnsi="Times New Roman" w:cs="Times New Roman"/>
          <w:i/>
          <w:iCs/>
        </w:rPr>
        <w:t>Acacia</w:t>
      </w:r>
      <w:r w:rsidRPr="00962C82">
        <w:rPr>
          <w:rFonts w:ascii="Times New Roman" w:eastAsia="Times New Roman" w:hAnsi="Times New Roman" w:cs="Times New Roman"/>
        </w:rPr>
        <w:t xml:space="preserve"> and Proteaceae.</w:t>
      </w:r>
    </w:p>
    <w:p w14:paraId="4C19701F" w14:textId="7C61DBD3" w:rsidR="009D6326" w:rsidRDefault="009D6326" w:rsidP="00A157C3">
      <w:pPr>
        <w:numPr>
          <w:ilvl w:val="0"/>
          <w:numId w:val="2"/>
        </w:numPr>
        <w:tabs>
          <w:tab w:val="clear" w:pos="720"/>
        </w:tabs>
        <w:ind w:left="284" w:hanging="284"/>
        <w:jc w:val="both"/>
        <w:rPr>
          <w:rFonts w:ascii="Times New Roman" w:eastAsia="Times New Roman" w:hAnsi="Times New Roman" w:cs="Times New Roman"/>
        </w:rPr>
      </w:pPr>
      <w:r w:rsidRPr="00A45367">
        <w:rPr>
          <w:rFonts w:ascii="Times New Roman" w:eastAsia="Times New Roman" w:hAnsi="Times New Roman" w:cs="Times New Roman"/>
          <w:i/>
          <w:iCs/>
        </w:rPr>
        <w:t xml:space="preserve">It will quantify the correlations between </w:t>
      </w:r>
      <w:r w:rsidRPr="00A45367">
        <w:rPr>
          <w:rFonts w:ascii="Times New Roman" w:eastAsia="Times New Roman" w:hAnsi="Times New Roman" w:cs="Times New Roman"/>
        </w:rPr>
        <w:t xml:space="preserve">in vivo </w:t>
      </w:r>
      <w:r w:rsidRPr="00A45367">
        <w:rPr>
          <w:rFonts w:ascii="Times New Roman" w:eastAsia="Times New Roman" w:hAnsi="Times New Roman" w:cs="Times New Roman"/>
          <w:i/>
          <w:iCs/>
        </w:rPr>
        <w:t xml:space="preserve">enzyme amounts and </w:t>
      </w:r>
      <w:r w:rsidRPr="00A45367">
        <w:rPr>
          <w:rFonts w:ascii="Times New Roman" w:eastAsia="Times New Roman" w:hAnsi="Times New Roman" w:cs="Times New Roman"/>
        </w:rPr>
        <w:t xml:space="preserve">in vitro </w:t>
      </w:r>
      <w:r w:rsidRPr="00A45367">
        <w:rPr>
          <w:rFonts w:ascii="Times New Roman" w:eastAsia="Times New Roman" w:hAnsi="Times New Roman" w:cs="Times New Roman"/>
          <w:i/>
          <w:iCs/>
        </w:rPr>
        <w:t>enzyme kinetics parameters.</w:t>
      </w:r>
      <w:r w:rsidRPr="00A45367">
        <w:rPr>
          <w:rFonts w:ascii="Times New Roman" w:eastAsia="Times New Roman" w:hAnsi="Times New Roman" w:cs="Times New Roman"/>
        </w:rPr>
        <w:t xml:space="preserve"> A subset of Rubisco and Rubisco activase isoforms will be selected based on their abundance relative to other metabolically linked enzymes, and their catalytic parameters measured </w:t>
      </w:r>
      <w:r w:rsidRPr="00A45367">
        <w:rPr>
          <w:rFonts w:ascii="Times New Roman" w:eastAsia="Times New Roman" w:hAnsi="Times New Roman" w:cs="Times New Roman"/>
          <w:i/>
          <w:iCs/>
        </w:rPr>
        <w:t>in vitro</w:t>
      </w:r>
      <w:r w:rsidRPr="00A45367">
        <w:rPr>
          <w:rFonts w:ascii="Times New Roman" w:eastAsia="Times New Roman" w:hAnsi="Times New Roman" w:cs="Times New Roman"/>
        </w:rPr>
        <w:t xml:space="preserve"> to establish links between </w:t>
      </w:r>
      <w:r w:rsidRPr="00A45367">
        <w:rPr>
          <w:rFonts w:ascii="Times New Roman" w:eastAsia="Times New Roman" w:hAnsi="Times New Roman" w:cs="Times New Roman"/>
          <w:i/>
          <w:iCs/>
        </w:rPr>
        <w:t xml:space="preserve">in vivo </w:t>
      </w:r>
      <w:r w:rsidR="006F071B">
        <w:rPr>
          <w:rFonts w:ascii="Times New Roman" w:eastAsia="Times New Roman" w:hAnsi="Times New Roman" w:cs="Times New Roman"/>
        </w:rPr>
        <w:t>isoform</w:t>
      </w:r>
      <w:r w:rsidRPr="00A45367">
        <w:rPr>
          <w:rFonts w:ascii="Times New Roman" w:eastAsia="Times New Roman" w:hAnsi="Times New Roman" w:cs="Times New Roman"/>
          <w:i/>
          <w:iCs/>
        </w:rPr>
        <w:t xml:space="preserve"> </w:t>
      </w:r>
      <w:r w:rsidRPr="00A45367">
        <w:rPr>
          <w:rFonts w:ascii="Times New Roman" w:eastAsia="Times New Roman" w:hAnsi="Times New Roman" w:cs="Times New Roman"/>
        </w:rPr>
        <w:t xml:space="preserve">amounts and </w:t>
      </w:r>
      <w:r w:rsidR="006F071B">
        <w:rPr>
          <w:rFonts w:ascii="Times New Roman" w:eastAsia="Times New Roman" w:hAnsi="Times New Roman" w:cs="Times New Roman"/>
        </w:rPr>
        <w:t>their</w:t>
      </w:r>
      <w:r w:rsidRPr="00A45367">
        <w:rPr>
          <w:rFonts w:ascii="Times New Roman" w:eastAsia="Times New Roman" w:hAnsi="Times New Roman" w:cs="Times New Roman"/>
        </w:rPr>
        <w:t xml:space="preserve"> kinetic</w:t>
      </w:r>
      <w:r w:rsidR="008E5A92">
        <w:rPr>
          <w:rFonts w:ascii="Times New Roman" w:eastAsia="Times New Roman" w:hAnsi="Times New Roman" w:cs="Times New Roman"/>
        </w:rPr>
        <w:t xml:space="preserve"> properties</w:t>
      </w:r>
      <w:r w:rsidRPr="00A45367">
        <w:rPr>
          <w:rFonts w:ascii="Times New Roman" w:eastAsia="Times New Roman" w:hAnsi="Times New Roman" w:cs="Times New Roman"/>
        </w:rPr>
        <w:t>.</w:t>
      </w:r>
    </w:p>
    <w:p w14:paraId="06EF1FE5" w14:textId="67C420B1" w:rsidR="009D6326" w:rsidRPr="00A45367" w:rsidRDefault="009D6326" w:rsidP="003804AE">
      <w:pPr>
        <w:numPr>
          <w:ilvl w:val="0"/>
          <w:numId w:val="2"/>
        </w:numPr>
        <w:tabs>
          <w:tab w:val="clear" w:pos="720"/>
        </w:tabs>
        <w:spacing w:after="120"/>
        <w:ind w:left="284" w:hanging="284"/>
        <w:jc w:val="both"/>
        <w:rPr>
          <w:rFonts w:ascii="Times New Roman" w:eastAsia="Times New Roman" w:hAnsi="Times New Roman" w:cs="Times New Roman"/>
        </w:rPr>
      </w:pPr>
      <w:r w:rsidRPr="00A45367">
        <w:rPr>
          <w:rFonts w:ascii="Times New Roman" w:eastAsia="Times New Roman" w:hAnsi="Times New Roman" w:cs="Times New Roman"/>
          <w:i/>
          <w:iCs/>
        </w:rPr>
        <w:t xml:space="preserve">It will establish new proteomics methods, applicable across all vascular plants, for rapidly identifying </w:t>
      </w:r>
      <w:r w:rsidR="00CD092C">
        <w:rPr>
          <w:rFonts w:ascii="Times New Roman" w:eastAsia="Times New Roman" w:hAnsi="Times New Roman" w:cs="Times New Roman"/>
          <w:i/>
          <w:iCs/>
        </w:rPr>
        <w:t xml:space="preserve">enzyme isoforms </w:t>
      </w:r>
      <w:r w:rsidRPr="00A45367">
        <w:rPr>
          <w:rFonts w:ascii="Times New Roman" w:eastAsia="Times New Roman" w:hAnsi="Times New Roman" w:cs="Times New Roman"/>
          <w:i/>
          <w:iCs/>
        </w:rPr>
        <w:t xml:space="preserve">potentially beneficial </w:t>
      </w:r>
      <w:r w:rsidR="00CD092C">
        <w:rPr>
          <w:rFonts w:ascii="Times New Roman" w:eastAsia="Times New Roman" w:hAnsi="Times New Roman" w:cs="Times New Roman"/>
          <w:i/>
          <w:iCs/>
        </w:rPr>
        <w:t>to crop plant improvement</w:t>
      </w:r>
      <w:r w:rsidRPr="00A45367">
        <w:rPr>
          <w:rFonts w:ascii="Times New Roman" w:eastAsia="Times New Roman" w:hAnsi="Times New Roman" w:cs="Times New Roman"/>
          <w:i/>
          <w:iCs/>
        </w:rPr>
        <w:t xml:space="preserve"> from among hundreds of genotypes.</w:t>
      </w:r>
      <w:r w:rsidRPr="00A45367">
        <w:rPr>
          <w:rFonts w:ascii="Times New Roman" w:eastAsia="Times New Roman" w:hAnsi="Times New Roman" w:cs="Times New Roman"/>
        </w:rPr>
        <w:t xml:space="preserve"> </w:t>
      </w:r>
    </w:p>
    <w:p w14:paraId="7757F83F" w14:textId="44116864" w:rsidR="00903E53" w:rsidRDefault="00903E53" w:rsidP="00DC68BA">
      <w:pPr>
        <w:jc w:val="both"/>
        <w:rPr>
          <w:rFonts w:ascii="Times New Roman" w:eastAsia="Times New Roman" w:hAnsi="Times New Roman" w:cs="Times New Roman"/>
        </w:rPr>
      </w:pPr>
      <w:r>
        <w:rPr>
          <w:rFonts w:ascii="Times New Roman" w:eastAsia="Times New Roman" w:hAnsi="Times New Roman" w:cs="Times New Roman"/>
        </w:rPr>
        <w:t xml:space="preserve">Crop scientists are limited in their ability to screen large populations for beneficial enzyme isoforms because existing approaches are time consuming or they </w:t>
      </w:r>
      <w:r w:rsidR="00BD469A">
        <w:rPr>
          <w:rFonts w:ascii="Times New Roman" w:eastAsia="Times New Roman" w:hAnsi="Times New Roman" w:cs="Times New Roman"/>
        </w:rPr>
        <w:t>im</w:t>
      </w:r>
      <w:r>
        <w:rPr>
          <w:rFonts w:ascii="Times New Roman" w:eastAsia="Times New Roman" w:hAnsi="Times New Roman" w:cs="Times New Roman"/>
        </w:rPr>
        <w:t xml:space="preserve">precisely resolve consequential genetic differences from phylogenetic noise. This project will address those problems by using new proteomics methods I have developed to rapidly find </w:t>
      </w:r>
      <w:r w:rsidR="00962C82">
        <w:rPr>
          <w:rFonts w:ascii="Times New Roman" w:eastAsia="Times New Roman" w:hAnsi="Times New Roman" w:cs="Times New Roman"/>
        </w:rPr>
        <w:t>phenotypically consequential</w:t>
      </w:r>
      <w:r>
        <w:rPr>
          <w:rFonts w:ascii="Times New Roman" w:eastAsia="Times New Roman" w:hAnsi="Times New Roman" w:cs="Times New Roman"/>
        </w:rPr>
        <w:t xml:space="preserve"> isoform variants among large numbers of samples.</w:t>
      </w:r>
    </w:p>
    <w:p w14:paraId="02192C48" w14:textId="2C50ADF0" w:rsidR="005D0C3A" w:rsidRDefault="004B1785" w:rsidP="006A26F5">
      <w:pPr>
        <w:spacing w:after="120"/>
        <w:ind w:firstLine="426"/>
        <w:jc w:val="both"/>
        <w:rPr>
          <w:rFonts w:ascii="Times New Roman" w:eastAsia="Times New Roman" w:hAnsi="Times New Roman" w:cs="Times New Roman"/>
        </w:rPr>
      </w:pPr>
      <w:r>
        <w:rPr>
          <w:rFonts w:ascii="Times New Roman" w:eastAsia="Times New Roman" w:hAnsi="Times New Roman" w:cs="Times New Roman"/>
        </w:rPr>
        <w:t>The ability to screen</w:t>
      </w:r>
      <w:r w:rsidR="00A45367" w:rsidRPr="00A45367">
        <w:rPr>
          <w:rFonts w:ascii="Times New Roman" w:eastAsia="Times New Roman" w:hAnsi="Times New Roman" w:cs="Times New Roman"/>
        </w:rPr>
        <w:t xml:space="preserve"> large numbers of genotypes by absolute enzyme quantification will complement and improve upon genomic and transcriptomic approaches because physiology is a product of enzyme kinetics and amounts, which are</w:t>
      </w:r>
      <w:r w:rsidR="00982CE9">
        <w:rPr>
          <w:rFonts w:ascii="Times New Roman" w:eastAsia="Times New Roman" w:hAnsi="Times New Roman" w:cs="Times New Roman"/>
        </w:rPr>
        <w:t>, at best,</w:t>
      </w:r>
      <w:r w:rsidR="00A45367" w:rsidRPr="00A45367">
        <w:rPr>
          <w:rFonts w:ascii="Times New Roman" w:eastAsia="Times New Roman" w:hAnsi="Times New Roman" w:cs="Times New Roman"/>
        </w:rPr>
        <w:t xml:space="preserve"> </w:t>
      </w:r>
      <w:r w:rsidR="00982CE9">
        <w:rPr>
          <w:rFonts w:ascii="Times New Roman" w:eastAsia="Times New Roman" w:hAnsi="Times New Roman" w:cs="Times New Roman"/>
        </w:rPr>
        <w:t>imprecisely</w:t>
      </w:r>
      <w:r w:rsidR="00A45367" w:rsidRPr="00A45367">
        <w:rPr>
          <w:rFonts w:ascii="Times New Roman" w:eastAsia="Times New Roman" w:hAnsi="Times New Roman" w:cs="Times New Roman"/>
        </w:rPr>
        <w:t xml:space="preserve"> reflected in sequencing data. My approach aims to </w:t>
      </w:r>
      <w:r w:rsidR="00A045FC">
        <w:rPr>
          <w:rFonts w:ascii="Times New Roman" w:eastAsia="Times New Roman" w:hAnsi="Times New Roman" w:cs="Times New Roman"/>
        </w:rPr>
        <w:t>identify important</w:t>
      </w:r>
      <w:r w:rsidR="00A45367" w:rsidRPr="00A45367">
        <w:rPr>
          <w:rFonts w:ascii="Times New Roman" w:eastAsia="Times New Roman" w:hAnsi="Times New Roman" w:cs="Times New Roman"/>
        </w:rPr>
        <w:t xml:space="preserve"> genetic variants much faster than reverse or forward genetics</w:t>
      </w:r>
      <w:r w:rsidR="00C51D83">
        <w:rPr>
          <w:rFonts w:ascii="Times New Roman" w:eastAsia="Times New Roman" w:hAnsi="Times New Roman" w:cs="Times New Roman"/>
        </w:rPr>
        <w:t>, or enzyme kinetics assays,</w:t>
      </w:r>
      <w:r w:rsidR="00A45367" w:rsidRPr="00A45367">
        <w:rPr>
          <w:rFonts w:ascii="Times New Roman" w:eastAsia="Times New Roman" w:hAnsi="Times New Roman" w:cs="Times New Roman"/>
        </w:rPr>
        <w:t xml:space="preserve"> based on </w:t>
      </w:r>
      <w:r w:rsidR="00A45367" w:rsidRPr="005D0C3A">
        <w:rPr>
          <w:rFonts w:ascii="Times New Roman" w:eastAsia="Times New Roman" w:hAnsi="Times New Roman" w:cs="Times New Roman"/>
        </w:rPr>
        <w:t>the assumption that</w:t>
      </w:r>
      <w:r w:rsidR="00A45367" w:rsidRPr="00A45367">
        <w:rPr>
          <w:rFonts w:ascii="Times New Roman" w:eastAsia="Times New Roman" w:hAnsi="Times New Roman" w:cs="Times New Roman"/>
        </w:rPr>
        <w:t xml:space="preserve"> </w:t>
      </w:r>
      <w:r w:rsidR="00A45367" w:rsidRPr="000F24F6">
        <w:rPr>
          <w:rFonts w:ascii="Times New Roman" w:eastAsia="Times New Roman" w:hAnsi="Times New Roman" w:cs="Times New Roman"/>
          <w:i/>
        </w:rPr>
        <w:t>amounts</w:t>
      </w:r>
      <w:r w:rsidR="00A45367" w:rsidRPr="00661B3A">
        <w:rPr>
          <w:rFonts w:ascii="Times New Roman" w:eastAsia="Times New Roman" w:hAnsi="Times New Roman" w:cs="Times New Roman"/>
        </w:rPr>
        <w:t xml:space="preserve"> of photosynthesis enzyme</w:t>
      </w:r>
      <w:r w:rsidR="00ED7C91" w:rsidRPr="00661B3A">
        <w:rPr>
          <w:rFonts w:ascii="Times New Roman" w:eastAsia="Times New Roman" w:hAnsi="Times New Roman" w:cs="Times New Roman"/>
        </w:rPr>
        <w:t xml:space="preserve"> isoforms</w:t>
      </w:r>
      <w:r w:rsidR="00A45367" w:rsidRPr="00661B3A">
        <w:rPr>
          <w:rFonts w:ascii="Times New Roman" w:eastAsia="Times New Roman" w:hAnsi="Times New Roman" w:cs="Times New Roman"/>
        </w:rPr>
        <w:t xml:space="preserve"> reflect </w:t>
      </w:r>
      <w:r w:rsidR="000F24F6">
        <w:rPr>
          <w:rFonts w:ascii="Times New Roman" w:eastAsia="Times New Roman" w:hAnsi="Times New Roman" w:cs="Times New Roman"/>
        </w:rPr>
        <w:t>their activity</w:t>
      </w:r>
      <w:r w:rsidR="00AB3663">
        <w:rPr>
          <w:rFonts w:ascii="Times New Roman" w:eastAsia="Times New Roman" w:hAnsi="Times New Roman" w:cs="Times New Roman"/>
        </w:rPr>
        <w:t>. It uses proteomics to bridge sequence data and physiology:</w:t>
      </w:r>
      <w:r w:rsidR="00A45367" w:rsidRPr="00661B3A">
        <w:rPr>
          <w:rFonts w:ascii="Times New Roman" w:eastAsia="Times New Roman" w:hAnsi="Times New Roman" w:cs="Times New Roman"/>
        </w:rPr>
        <w:t xml:space="preserve"> </w:t>
      </w:r>
      <w:r w:rsidR="00A45367" w:rsidRPr="001C40C9">
        <w:rPr>
          <w:rFonts w:ascii="Times New Roman" w:eastAsia="Times New Roman" w:hAnsi="Times New Roman" w:cs="Times New Roman"/>
        </w:rPr>
        <w:t>enzyme sequence link</w:t>
      </w:r>
      <w:r w:rsidR="00A045FC" w:rsidRPr="001C40C9">
        <w:rPr>
          <w:rFonts w:ascii="Times New Roman" w:eastAsia="Times New Roman" w:hAnsi="Times New Roman" w:cs="Times New Roman"/>
        </w:rPr>
        <w:t>s</w:t>
      </w:r>
      <w:r w:rsidR="00A45367" w:rsidRPr="001C40C9">
        <w:rPr>
          <w:rFonts w:ascii="Times New Roman" w:eastAsia="Times New Roman" w:hAnsi="Times New Roman" w:cs="Times New Roman"/>
        </w:rPr>
        <w:t xml:space="preserve"> </w:t>
      </w:r>
      <w:r w:rsidR="00D60EA7">
        <w:rPr>
          <w:rFonts w:ascii="Times New Roman" w:eastAsia="Times New Roman" w:hAnsi="Times New Roman" w:cs="Times New Roman"/>
        </w:rPr>
        <w:t xml:space="preserve">to </w:t>
      </w:r>
      <w:r w:rsidR="00A45367" w:rsidRPr="001C40C9">
        <w:rPr>
          <w:rFonts w:ascii="Times New Roman" w:eastAsia="Times New Roman" w:hAnsi="Times New Roman" w:cs="Times New Roman"/>
        </w:rPr>
        <w:t>genotype</w:t>
      </w:r>
      <w:r w:rsidR="00D60EA7">
        <w:rPr>
          <w:rFonts w:ascii="Times New Roman" w:eastAsia="Times New Roman" w:hAnsi="Times New Roman" w:cs="Times New Roman"/>
        </w:rPr>
        <w:t>,</w:t>
      </w:r>
      <w:r w:rsidR="00A45367" w:rsidRPr="001C40C9">
        <w:rPr>
          <w:rFonts w:ascii="Times New Roman" w:eastAsia="Times New Roman" w:hAnsi="Times New Roman" w:cs="Times New Roman"/>
        </w:rPr>
        <w:t xml:space="preserve"> enzyme amount</w:t>
      </w:r>
      <w:r w:rsidR="00D60EA7">
        <w:rPr>
          <w:rFonts w:ascii="Times New Roman" w:eastAsia="Times New Roman" w:hAnsi="Times New Roman" w:cs="Times New Roman"/>
        </w:rPr>
        <w:t xml:space="preserve"> links to</w:t>
      </w:r>
      <w:r w:rsidR="00A45367" w:rsidRPr="001C40C9">
        <w:rPr>
          <w:rFonts w:ascii="Times New Roman" w:eastAsia="Times New Roman" w:hAnsi="Times New Roman" w:cs="Times New Roman"/>
        </w:rPr>
        <w:t xml:space="preserve"> phenotype</w:t>
      </w:r>
      <w:r w:rsidR="00903E53">
        <w:rPr>
          <w:rFonts w:ascii="Times New Roman" w:eastAsia="Times New Roman" w:hAnsi="Times New Roman" w:cs="Times New Roman"/>
        </w:rPr>
        <w:t>.</w:t>
      </w:r>
    </w:p>
    <w:p w14:paraId="00FEF090" w14:textId="7161A9E2" w:rsidR="005D0C3A" w:rsidRPr="00903E53" w:rsidRDefault="00903E53" w:rsidP="00DC68BA">
      <w:pPr>
        <w:jc w:val="both"/>
        <w:outlineLvl w:val="0"/>
        <w:rPr>
          <w:rFonts w:ascii="Times New Roman" w:eastAsia="Times New Roman" w:hAnsi="Times New Roman" w:cs="Times New Roman"/>
          <w:b/>
        </w:rPr>
      </w:pPr>
      <w:r w:rsidRPr="00903E53">
        <w:rPr>
          <w:rFonts w:ascii="Times New Roman" w:eastAsia="Times New Roman" w:hAnsi="Times New Roman" w:cs="Times New Roman"/>
          <w:b/>
        </w:rPr>
        <w:t>Theoretical framework</w:t>
      </w:r>
    </w:p>
    <w:p w14:paraId="0F0CB4DD" w14:textId="0A55A799" w:rsidR="004F7437" w:rsidRDefault="00B34D3F" w:rsidP="003804AE">
      <w:pPr>
        <w:spacing w:after="120"/>
        <w:jc w:val="both"/>
        <w:rPr>
          <w:rFonts w:ascii="Times New Roman" w:eastAsia="Times New Roman" w:hAnsi="Times New Roman" w:cs="Times New Roman"/>
        </w:rPr>
      </w:pPr>
      <w:r>
        <w:rPr>
          <w:rFonts w:ascii="Times New Roman" w:eastAsia="Times New Roman" w:hAnsi="Times New Roman" w:cs="Times New Roman"/>
        </w:rPr>
        <w:t>Two key assumptions underpin</w:t>
      </w:r>
      <w:r w:rsidR="00661B3A">
        <w:rPr>
          <w:rFonts w:ascii="Times New Roman" w:eastAsia="Times New Roman" w:hAnsi="Times New Roman" w:cs="Times New Roman"/>
        </w:rPr>
        <w:t xml:space="preserve"> this project:</w:t>
      </w:r>
    </w:p>
    <w:p w14:paraId="74DAA07B" w14:textId="1511C251" w:rsidR="00272BE7" w:rsidRPr="00E9608F" w:rsidRDefault="00661B3A" w:rsidP="003804AE">
      <w:pPr>
        <w:pStyle w:val="ListParagraph"/>
        <w:numPr>
          <w:ilvl w:val="0"/>
          <w:numId w:val="3"/>
        </w:numPr>
        <w:spacing w:after="120"/>
        <w:ind w:left="284" w:hanging="284"/>
        <w:jc w:val="both"/>
        <w:rPr>
          <w:rFonts w:ascii="Times New Roman" w:eastAsia="Times New Roman" w:hAnsi="Times New Roman" w:cs="Times New Roman"/>
        </w:rPr>
      </w:pPr>
      <w:r w:rsidRPr="009221C7">
        <w:rPr>
          <w:rFonts w:ascii="Times New Roman" w:eastAsia="Times New Roman" w:hAnsi="Times New Roman" w:cs="Times New Roman"/>
          <w:i/>
        </w:rPr>
        <w:t xml:space="preserve">Amounts of photosynthesis </w:t>
      </w:r>
      <w:r w:rsidR="009221C7" w:rsidRPr="009221C7">
        <w:rPr>
          <w:rFonts w:ascii="Times New Roman" w:eastAsia="Times New Roman" w:hAnsi="Times New Roman" w:cs="Times New Roman"/>
          <w:i/>
        </w:rPr>
        <w:t xml:space="preserve">enzymes are coordinated so that there are no bottlenecks under average conditions of photosynthesis. </w:t>
      </w:r>
      <w:r w:rsidR="00AB2134">
        <w:rPr>
          <w:rFonts w:ascii="Times New Roman" w:eastAsia="Times New Roman" w:hAnsi="Times New Roman" w:cs="Times New Roman"/>
        </w:rPr>
        <w:t xml:space="preserve">Metabolic flux is governed by collections of enzymes and </w:t>
      </w:r>
      <w:r w:rsidR="000A6AAD">
        <w:rPr>
          <w:rFonts w:ascii="Times New Roman" w:eastAsia="Times New Roman" w:hAnsi="Times New Roman" w:cs="Times New Roman"/>
        </w:rPr>
        <w:t xml:space="preserve">no one enzyme amount limits </w:t>
      </w:r>
      <w:r w:rsidR="00563F0D">
        <w:rPr>
          <w:rFonts w:ascii="Times New Roman" w:eastAsia="Times New Roman" w:hAnsi="Times New Roman" w:cs="Times New Roman"/>
        </w:rPr>
        <w:t>that flux</w:t>
      </w:r>
      <w:r w:rsidR="00563F0D">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1gb57jdijp","properties":{"formattedCitation":"{\\rtf \\super 30,31\\nosupersub{}}","plainCitation":"30,31"},"citationItems":[{"id":471,"uris":["http://zotero.org/users/2536149/items/HD4TUC8J"],"uri":["http://zotero.org/users/2536149/items/HD4TUC8J"],"itemData":{"id":471,"type":"article-journal","title":"Control limits for accumulation of plant metabolites: brute force is no substitute for understanding","container-title":"Plant Biotechnology Journal","page":"253-267","volume":"11","issue":"2","source":"Wiley Online Library","abstract":"Which factors limit metabolite accumulation in plant cells? Are theories on flux control effective at explaining the results? Many biotechnologists cling to the idea that every pathway has a rate limiting enzyme and target such enzymes first in order to modulate fluxes. This often translates into large effects on metabolite concentration, but disappointing small increases in flux. Rate limiting enzymes do exist, but are rare and quite opposite to what predicted by biochemistry. In many cases however, flux control is shared among many enzymes. Flux control and concentration control can (and must) be distinguished and quantified for effective manipulation. Flux control for several ‘building blocks’ of metabolism is placed on the demand side, and therefore increasing demand can be very successful. Tampering with supply, particularly desensitizing supply enzymes, is usually not very effective, if not dangerous, because supply regulatory mechanisms function to control metabolite homeostasis. Some important, but usually unnoticed, metabolic constraints shape the responses of metabolic systems to manipulation: mass conservation, cellular resource allocation and, most prominently, energy supply, particularly in heterotrophic tissues. The theoretical basis for this view shall be explored with recent examples gathered from the manipulation of several metabolites (vitamins, carotenoids, amino acids, sugars, fatty acids, polyhydroxyalkanoates, fructans and sugar alcohols). Some guiding principles are suggested for an even more successful engineering of plant metabolism.","DOI":"10.1111/pbi.12035","ISSN":"1467-7652","shortTitle":"Control limits for accumulation of plant metabolites","journalAbbreviation":"Plant Biotechnol J","language":"en","author":[{"family":"Morandini","given":"Piero"}],"issued":{"date-parts":[["2013",2,1]]}}},{"id":474,"uris":["http://zotero.org/users/2536149/items/HNSMN8XG"],"uri":["http://zotero.org/users/2536149/items/HNSMN8XG"],"itemData":{"id":474,"type":"article-journal","title":"Metabolic Networks: How to Identify Key Components in the Regulation of Metabolism and Growth","container-title":"Plant Physiology","page":"428-444","volume":"152","issue":"2","source":"www.plantphysiol.org","DOI":"10.1104/pp.109.150821","ISSN":", 1532-2548","note":"PMID: 20018593","shortTitle":"Metabolic Networks","journalAbbreviation":"Plant Physiol.","language":"en","author":[{"family":"Stitt","given":"Mark"},{"family":"Sulpice","given":"Ronan"},{"family":"Keurentjes","given":"Joost"}],"issued":{"date-parts":[["2010",2,1]]}}}],"schema":"https://github.com/citation-style-language/schema/raw/master/csl-citation.json"} </w:instrText>
      </w:r>
      <w:r w:rsidR="00563F0D">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0,31</w:t>
      </w:r>
      <w:r w:rsidR="00563F0D">
        <w:rPr>
          <w:rFonts w:ascii="Times New Roman" w:eastAsia="Times New Roman" w:hAnsi="Times New Roman" w:cs="Times New Roman"/>
        </w:rPr>
        <w:fldChar w:fldCharType="end"/>
      </w:r>
      <w:r w:rsidR="00563F0D">
        <w:rPr>
          <w:rFonts w:ascii="Times New Roman" w:eastAsia="Times New Roman" w:hAnsi="Times New Roman" w:cs="Times New Roman"/>
        </w:rPr>
        <w:t>, including Rubisco</w:t>
      </w:r>
      <w:r w:rsidR="00563F0D">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2ne95gheer","properties":{"formattedCitation":"{\\rtf \\super 32\\nosupersub{}}","plainCitation":"32"},"citationItems":[{"id":371,"uris":["http://zotero.org/users/2536149/items/NXNFMS9Q"],"uri":["http://zotero.org/users/2536149/items/NXNFMS9Q"],"itemData":{"id":371,"type":"article-journal","title":"Models of Photosynthesis","container-title":"Plant Physiology","page":"42-45","volume":"125","issue":"1","source":"www.plantphysiol.org","DOI":"10.1104/pp.125.1.42","ISSN":", 1532-2548","note":"PMID: 11154292","journalAbbreviation":"Plant Physiol.","language":"en","author":[{"family":"Farquhar","given":"Graham D."},{"family":"Caemmerer","given":"Susanne","dropping-particle":"von"},{"family":"Berry","given":"Joseph A."}],"issued":{"date-parts":[["2001",1,1]]}}}],"schema":"https://github.com/citation-style-language/schema/raw/master/csl-citation.json"} </w:instrText>
      </w:r>
      <w:r w:rsidR="00563F0D">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2</w:t>
      </w:r>
      <w:r w:rsidR="00563F0D">
        <w:rPr>
          <w:rFonts w:ascii="Times New Roman" w:eastAsia="Times New Roman" w:hAnsi="Times New Roman" w:cs="Times New Roman"/>
        </w:rPr>
        <w:fldChar w:fldCharType="end"/>
      </w:r>
      <w:r w:rsidR="00AB2134">
        <w:rPr>
          <w:rFonts w:ascii="Times New Roman" w:eastAsia="Times New Roman" w:hAnsi="Times New Roman" w:cs="Times New Roman"/>
        </w:rPr>
        <w:t xml:space="preserve">. </w:t>
      </w:r>
      <w:r w:rsidR="009221C7" w:rsidRPr="00E9608F">
        <w:rPr>
          <w:rFonts w:ascii="Times New Roman" w:eastAsia="Times New Roman" w:hAnsi="Times New Roman" w:cs="Times New Roman"/>
        </w:rPr>
        <w:t xml:space="preserve">This assumption is supported by </w:t>
      </w:r>
      <w:r w:rsidR="00263EBF">
        <w:rPr>
          <w:rFonts w:ascii="Times New Roman" w:eastAsia="Times New Roman" w:hAnsi="Times New Roman" w:cs="Times New Roman"/>
        </w:rPr>
        <w:t>large-</w:t>
      </w:r>
      <w:r w:rsidR="009221C7" w:rsidRPr="00E9608F">
        <w:rPr>
          <w:rFonts w:ascii="Times New Roman" w:eastAsia="Times New Roman" w:hAnsi="Times New Roman" w:cs="Times New Roman"/>
        </w:rPr>
        <w:t>scale physiology and modelling experiments that demonstrate a coordination between electron transport by the light-dependent reactions (</w:t>
      </w:r>
      <w:r w:rsidR="009221C7" w:rsidRPr="00E9608F">
        <w:rPr>
          <w:rFonts w:ascii="Times New Roman" w:eastAsia="Times New Roman" w:hAnsi="Times New Roman" w:cs="Times New Roman"/>
          <w:i/>
        </w:rPr>
        <w:t>J</w:t>
      </w:r>
      <w:r w:rsidR="009221C7" w:rsidRPr="00E9608F">
        <w:rPr>
          <w:rFonts w:ascii="Times New Roman" w:eastAsia="Times New Roman" w:hAnsi="Times New Roman" w:cs="Times New Roman"/>
          <w:vertAlign w:val="subscript"/>
        </w:rPr>
        <w:t>max</w:t>
      </w:r>
      <w:r w:rsidR="009221C7" w:rsidRPr="00E9608F">
        <w:rPr>
          <w:rFonts w:ascii="Times New Roman" w:eastAsia="Times New Roman" w:hAnsi="Times New Roman" w:cs="Times New Roman"/>
        </w:rPr>
        <w:t>) and carbon fixing by Rubisco (</w:t>
      </w:r>
      <w:r w:rsidR="009221C7" w:rsidRPr="00E9608F">
        <w:rPr>
          <w:rFonts w:ascii="Times New Roman" w:eastAsia="Times New Roman" w:hAnsi="Times New Roman" w:cs="Times New Roman"/>
          <w:i/>
        </w:rPr>
        <w:t>V</w:t>
      </w:r>
      <w:r w:rsidR="009221C7" w:rsidRPr="00E9608F">
        <w:rPr>
          <w:rFonts w:ascii="Times New Roman" w:eastAsia="Times New Roman" w:hAnsi="Times New Roman" w:cs="Times New Roman"/>
          <w:vertAlign w:val="subscript"/>
        </w:rPr>
        <w:t>cmax</w:t>
      </w:r>
      <w:r w:rsidR="009221C7" w:rsidRPr="00E9608F">
        <w:rPr>
          <w:rFonts w:ascii="Times New Roman" w:eastAsia="Times New Roman" w:hAnsi="Times New Roman" w:cs="Times New Roman"/>
        </w:rPr>
        <w:t xml:space="preserve">) </w:t>
      </w:r>
      <w:r w:rsidR="00EE6690" w:rsidRPr="00E9608F">
        <w:rPr>
          <w:rFonts w:ascii="Times New Roman" w:eastAsia="Times New Roman" w:hAnsi="Times New Roman" w:cs="Times New Roman"/>
        </w:rPr>
        <w:t>so that neither is limiting</w:t>
      </w:r>
      <w:r w:rsidR="00276F1E">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ui095G3U","properties":{"formattedCitation":"{\\rtf \\super 33\\uc0\\u8211{}36\\nosupersub{}}","plainCitation":"33–36"},"citationItems":[{"id":356,"uris":["http://zotero.org/users/2536149/items/J94MU3MP"],"uri":["http://zotero.org/users/2536149/items/J94MU3MP"],"itemData":{"id":356,"type":"article-journal","title":"The Coordination of Leaf Photosynthesis Links C and N Fluxes in C3 Plant Species","container-title":"PLOS ONE","page":"e38345","volume":"7","issue":"6","source":"PLoS Journals","abstract":"Photosynthetic capacity is one of the most sensitive parameters in vegetation models and its relationship to leaf nitrogen content links the carbon and nitrogen cycles. Process understanding for reliably predicting photosynthetic capacity is still missing. To advance this understanding we have tested across C3 plant species the coordination hypothesis, which assumes nitrogen allocation to photosynthetic processes such that photosynthesis tends to be co-limited by ribulose-1,5-bisphosphate (RuBP) carboxylation and regeneration. The coordination hypothesis yields an analytical solution to predict photosynthetic capacity and calculate area-based leaf nitrogen content (Na). The resulting model linking leaf photosynthesis, stomata conductance and nitrogen investment provides testable hypotheses about the physiological regulation of these processes. Based on a dataset of 293 observations for 31 species grown under a range of environmental conditions, we confirm the coordination hypothesis: under mean environmental conditions experienced by leaves during the preceding month, RuBP carboxylation equals RuBP regeneration. We identify three key parameters for photosynthetic coordination: specific leaf area and two photosynthetic traits (k3, which modulates N investment and is the ratio of RuBP carboxylation/oxygenation capacity () to leaf photosynthetic N content (Npa); and Jfac, which modulates photosynthesis for a given k3 and is the ratio of RuBP regeneration capacity (Jmax) to). With species-specific parameter values of SLA, k3 and Jfac, our leaf photosynthesis coordination model accounts for 93% of the total variance in Na across species and environmental conditions. A calibration by plant functional type of k3 and Jfac still leads to accurate model prediction of Na, while SLA calibration is essentially required at species level. Observed variations in k3 and Jfac are partly explained by environmental and phylogenetic constraints, while SLA variation is partly explained by phylogeny. These results open a new avenue for predicting photosynthetic capacity and leaf nitrogen content in vegetation models.","DOI":"10.1371/journal.pone.0038345","ISSN":"1932-6203","journalAbbreviation":"PLOS ONE","author":[{"family":"Maire","given":"Vincent"},{"family":"Martre","given":"Pierre"},{"family":"Kattge","given":"Jens"},{"family":"Gastal","given":"François"},{"family":"Esser","given":"Gerd"},{"family":"Fontaine","given":"Sébastien"},{"family":"Soussana","given":"Jean-François"}],"issued":{"date-parts":[["2012",6,7]]}}},{"id":353,"uris":["http://zotero.org/users/2536149/items/T2FKRAI7"],"uri":["http://zotero.org/users/2536149/items/T2FKRAI7"],"itemData":{"id":353,"type":"article-journal","title":"The relationship of leaf photosynthetic traits – Vcmax and Jmax – to leaf nitrogen, leaf phosphorus, and specific leaf area: a meta-analysis and modeling study","container-title":"Ecology and Evolution","page":"3218-3235","volume":"4","issue":"16","source":"PubMed Central","abstract":"Great uncertainty exists in the global exchange of carbon between the atmosphere and the terrestrial biosphere. An important source of this uncertainty lies in the dependency of photosynthesis on the maximum rate of carboxylation (Vcmax) and the maximum rate of electron transport (Jmax). Understanding and making accurate prediction of C fluxes thus requires accurate characterization of these rates and their relationship with plant nutrient status over large geographic scales. Plant nutrient status is indicated by the traits: leaf nitrogen (N), leaf phosphorus (P), and specific leaf area (SLA). Correlations between Vcmax and Jmax and leaf nitrogen (N) are typically derived from local to global scales, while correlations with leaf phosphorus (P) and specific leaf area (SLA) have typically been derived at a local scale. Thus, there is no global-scale relationship between Vcmax and Jmax and P or SLA limiting the ability of global-scale carbon flux models do not account for P or SLA. We gathered published data from 24 studies to reveal global relationships of Vcmax and Jmax with leaf N, P, and SLA. Vcmax was strongly related to leaf N, and increasing leaf P substantially increased the sensitivity of Vcmax to leaf N. Jmax was strongly related to Vcmax, and neither leaf N, P, or SLA had a substantial impact on the relationship. Although more data are needed to expand the applicability of the relationship, we show leaf P is a globally important determinant of photosynthetic rates. In a model of photosynthesis, we showed that at high leaf N (3 gm−2), increasing leaf P from 0.05 to 0.22 gm−2 nearly doubled assimilation rates. Finally, we show that plants may employ a conservative strategy of Jmax to Vcmax coordination that restricts photoinhibition when carboxylation is limiting at the expense of maximizing photosynthetic rates when light is limiting.","DOI":"10.1002/ece3.1173","ISSN":"2045-7758","note":"PMID: 25473475\nPMCID: PMC4222209","shortTitle":"The relationship of leaf photosynthetic traits – Vcmax and Jmax – to leaf nitrogen, leaf phosphorus, and specific leaf area","journalAbbreviation":"Ecol Evol","author":[{"family":"Walker","given":"Anthony P"},{"family":"Beckerman","given":"Andrew P"},{"family":"Gu","given":"Lianhong"},{"family":"Kattge","given":"Jens"},{"family":"Cernusak","given":"Lucas A"},{"family":"Domingues","given":"Tomas F"},{"family":"Scales","given":"Joanna C"},{"family":"Wohlfahrt","given":"Georg"},{"family":"Wullschleger","given":"Stan D"},{"family":"Woodward","given":"F Ian"}],"issued":{"date-parts":[["2014",8]]}}},{"id":363,"uris":["http://zotero.org/users/2536149/items/PKS35FUR"],"uri":["http://zotero.org/users/2536149/items/PKS35FUR"],"itemData":{"id":363,"type":"article-journal","title":"Optimal allocation of leaf-level nitrogen: Implications for covariation of Vcmax and Jmax and photosynthetic downregulation","container-title":"Journal of Geophysical Research: Biogeosciences","page":"2016JG003473","volume":"121","issue":"9","source":"Wiley Online Library","abstract":"The maximum rate of carboxylation, Vcmax, and the maximum rate of electron transport, Jmax, describe leaf-level capacities of the photosynthetic system and are critical in determining the net fluxes of carbon dioxide and water vapor in the terrestrial biosphere. Although both Vcmax and Jmax exhibit high spatial and temporal variability, most descriptions of photosynthesis in terrestrial biosphere models assume constant values for Vcmax and Jmax at a reference temperature ignoring intraseasonal, interannual, and water stress-induced variations. Although general patterns of variation of Vcmax and Jmax have been correlated across groups of species, climates, and nitrogen concentrations, scant theoretical support has been provided to explain these variations. We present a new approach to determine Vcmax and Jmax based on the assumption that a limited amount of leaf nitrogen is allocated optimally among the various components of the photosynthetic system in such a way that expected carbon assimilation is maximized. The optimal allocation is constrained by available nitrogen and responds dynamically to the near-term environmental conditions of light and water supply and to their variability. The resulting optimal allocations of a finite supply of nitrogen replicate observed relationships in nature, including the ratio of Jmax/Vcmax, the relationship of leaf nitrogen to Vcmax, and the changes in nitrogen allocation under varying water availability and light environments. This optimal allocation approach provides a mechanism to describe the response of leaf-level photosynthetic capacity to varying environmental and resource supply conditions that can be incorporated into terrestrial biosphere models providing improved estimates of carbon and water fluxes in the soil-plant-atmosphere continuum.","DOI":"10.1002/2016JG003473","ISSN":"2169-8961","shortTitle":"Optimal allocation of leaf-level nitrogen","journalAbbreviation":"J. Geophys. Res. Biogeosci.","language":"en","author":[{"family":"Quebbeman","given":"J. A."},{"family":"Ramirez","given":"J. A."}],"issued":{"date-parts":[["2016",9,1]]}}},{"id":481,"uris":["http://zotero.org/users/2536149/items/5H7JJB54"],"uri":["http://zotero.org/users/2536149/items/5H7JJB54"],"itemData":{"id":481,"type":"article-journal","title":"Leaf nitrogen from first principles: field evidence for adaptive variation with climate","container-title":"Biogeosciences","page":"481-495","volume":"14","issue":"2","source":"Copernicus Online Journals","DOI":"10.5194/bg-14-481-2017","ISSN":"1726-4189","shortTitle":"Leaf nitrogen from first principles","journalAbbreviation":"Biogeosciences","author":[{"family":"Dong","given":"N."},{"family":"Prentice","given":"I. C."},{"family":"Evans","given":"B. J."},{"family":"Caddy-Retalic","given":"S."},{"family":"Lowe","given":"A. J."},{"family":"Wright","given":"I. J."}],"issued":{"date-parts":[["2017",1,30]]}}}],"schema":"https://github.com/citation-style-language/schema/raw/master/csl-citation.json"} </w:instrText>
      </w:r>
      <w:r w:rsidR="00276F1E">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3–36</w:t>
      </w:r>
      <w:r w:rsidR="00276F1E">
        <w:rPr>
          <w:rFonts w:ascii="Times New Roman" w:eastAsia="Times New Roman" w:hAnsi="Times New Roman" w:cs="Times New Roman"/>
        </w:rPr>
        <w:fldChar w:fldCharType="end"/>
      </w:r>
      <w:r w:rsidR="00EE6690" w:rsidRPr="00E9608F">
        <w:rPr>
          <w:rFonts w:ascii="Times New Roman" w:eastAsia="Times New Roman" w:hAnsi="Times New Roman" w:cs="Times New Roman"/>
        </w:rPr>
        <w:t>. The flux</w:t>
      </w:r>
      <w:r w:rsidR="00D60EA7" w:rsidRPr="00E9608F">
        <w:rPr>
          <w:rFonts w:ascii="Times New Roman" w:eastAsia="Times New Roman" w:hAnsi="Times New Roman" w:cs="Times New Roman"/>
        </w:rPr>
        <w:t>es</w:t>
      </w:r>
      <w:r w:rsidR="00EE6690" w:rsidRPr="00E9608F">
        <w:rPr>
          <w:rFonts w:ascii="Times New Roman" w:eastAsia="Times New Roman" w:hAnsi="Times New Roman" w:cs="Times New Roman"/>
        </w:rPr>
        <w:t xml:space="preserve"> of ATP and NADPH from the light</w:t>
      </w:r>
      <w:r w:rsidR="00D60EA7" w:rsidRPr="00E9608F">
        <w:rPr>
          <w:rFonts w:ascii="Times New Roman" w:eastAsia="Times New Roman" w:hAnsi="Times New Roman" w:cs="Times New Roman"/>
        </w:rPr>
        <w:t>-dependent</w:t>
      </w:r>
      <w:r w:rsidR="00EE6690" w:rsidRPr="00E9608F">
        <w:rPr>
          <w:rFonts w:ascii="Times New Roman" w:eastAsia="Times New Roman" w:hAnsi="Times New Roman" w:cs="Times New Roman"/>
        </w:rPr>
        <w:t xml:space="preserve"> reactions </w:t>
      </w:r>
      <w:r w:rsidR="00272BE7" w:rsidRPr="00E9608F">
        <w:rPr>
          <w:rFonts w:ascii="Times New Roman" w:eastAsia="Times New Roman" w:hAnsi="Times New Roman" w:cs="Times New Roman"/>
        </w:rPr>
        <w:t xml:space="preserve">occur at rates coordinated </w:t>
      </w:r>
      <w:r w:rsidR="00D60EA7" w:rsidRPr="00E9608F">
        <w:rPr>
          <w:rFonts w:ascii="Times New Roman" w:eastAsia="Times New Roman" w:hAnsi="Times New Roman" w:cs="Times New Roman"/>
        </w:rPr>
        <w:t>with</w:t>
      </w:r>
      <w:r w:rsidR="00272BE7" w:rsidRPr="00E9608F">
        <w:rPr>
          <w:rFonts w:ascii="Times New Roman" w:eastAsia="Times New Roman" w:hAnsi="Times New Roman" w:cs="Times New Roman"/>
        </w:rPr>
        <w:t xml:space="preserve"> their consumption in the Calvin cycle</w:t>
      </w:r>
      <w:r w:rsidR="004D2039" w:rsidRPr="00E9608F">
        <w:rPr>
          <w:rFonts w:ascii="Times New Roman" w:eastAsia="Times New Roman" w:hAnsi="Times New Roman" w:cs="Times New Roman"/>
        </w:rPr>
        <w:t xml:space="preserve">, thus </w:t>
      </w:r>
      <w:proofErr w:type="spellStart"/>
      <w:r w:rsidR="004D2039" w:rsidRPr="00E9608F">
        <w:rPr>
          <w:rFonts w:ascii="Times New Roman" w:eastAsia="Times New Roman" w:hAnsi="Times New Roman" w:cs="Times New Roman"/>
        </w:rPr>
        <w:t>maximi</w:t>
      </w:r>
      <w:r w:rsidR="007F5707">
        <w:rPr>
          <w:rFonts w:ascii="Times New Roman" w:eastAsia="Times New Roman" w:hAnsi="Times New Roman" w:cs="Times New Roman"/>
        </w:rPr>
        <w:t>s</w:t>
      </w:r>
      <w:r w:rsidR="004D2039" w:rsidRPr="00E9608F">
        <w:rPr>
          <w:rFonts w:ascii="Times New Roman" w:eastAsia="Times New Roman" w:hAnsi="Times New Roman" w:cs="Times New Roman"/>
        </w:rPr>
        <w:t>ing</w:t>
      </w:r>
      <w:proofErr w:type="spellEnd"/>
      <w:r w:rsidR="004D2039" w:rsidRPr="00E9608F">
        <w:rPr>
          <w:rFonts w:ascii="Times New Roman" w:eastAsia="Times New Roman" w:hAnsi="Times New Roman" w:cs="Times New Roman"/>
        </w:rPr>
        <w:t xml:space="preserve"> carbon assimilation per total investment in photosynthesis proteins</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1r4hurb4v2","properties":{"formattedCitation":"{\\rtf \\super 35\\nosupersub{}}","plainCitation":"35"},"citationItems":[{"id":363,"uris":["http://zotero.org/users/2536149/items/PKS35FUR"],"uri":["http://zotero.org/users/2536149/items/PKS35FUR"],"itemData":{"id":363,"type":"article-journal","title":"Optimal allocation of leaf-level nitrogen: Implications for covariation of Vcmax and Jmax and photosynthetic downregulation","container-title":"Journal of Geophysical Research: Biogeosciences","page":"2016JG003473","volume":"121","issue":"9","source":"Wiley Online Library","abstract":"The maximum rate of carboxylation, Vcmax, and the maximum rate of electron transport, Jmax, describe leaf-level capacities of the photosynthetic system and are critical in determining the net fluxes of carbon dioxide and water vapor in the terrestrial biosphere. Although both Vcmax and Jmax exhibit high spatial and temporal variability, most descriptions of photosynthesis in terrestrial biosphere models assume constant values for Vcmax and Jmax at a reference temperature ignoring intraseasonal, interannual, and water stress-induced variations. Although general patterns of variation of Vcmax and Jmax have been correlated across groups of species, climates, and nitrogen concentrations, scant theoretical support has been provided to explain these variations. We present a new approach to determine Vcmax and Jmax based on the assumption that a limited amount of leaf nitrogen is allocated optimally among the various components of the photosynthetic system in such a way that expected carbon assimilation is maximized. The optimal allocation is constrained by available nitrogen and responds dynamically to the near-term environmental conditions of light and water supply and to their variability. The resulting optimal allocations of a finite supply of nitrogen replicate observed relationships in nature, including the ratio of Jmax/Vcmax, the relationship of leaf nitrogen to Vcmax, and the changes in nitrogen allocation under varying water availability and light environments. This optimal allocation approach provides a mechanism to describe the response of leaf-level photosynthetic capacity to varying environmental and resource supply conditions that can be incorporated into terrestrial biosphere models providing improved estimates of carbon and water fluxes in the soil-plant-atmosphere continuum.","DOI":"10.1002/2016JG003473","ISSN":"2169-8961","shortTitle":"Optimal allocation of leaf-level nitrogen","journalAbbreviation":"J. Geophys. Res. Biogeosci.","language":"en","author":[{"family":"Quebbeman","given":"J. A."},{"family":"Ramirez","given":"J. A."}],"issued":{"date-parts":[["2016",9,1]]}}}],"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5</w:t>
      </w:r>
      <w:r w:rsidR="00465D68">
        <w:rPr>
          <w:rFonts w:ascii="Times New Roman" w:eastAsia="Times New Roman" w:hAnsi="Times New Roman" w:cs="Times New Roman"/>
        </w:rPr>
        <w:fldChar w:fldCharType="end"/>
      </w:r>
      <w:r w:rsidR="00272BE7" w:rsidRPr="00E9608F">
        <w:rPr>
          <w:rFonts w:ascii="Times New Roman" w:eastAsia="Times New Roman" w:hAnsi="Times New Roman" w:cs="Times New Roman"/>
        </w:rPr>
        <w:t>.</w:t>
      </w:r>
      <w:r w:rsidR="00324716" w:rsidRPr="00E9608F">
        <w:rPr>
          <w:rFonts w:ascii="Times New Roman" w:eastAsia="Times New Roman" w:hAnsi="Times New Roman" w:cs="Times New Roman"/>
        </w:rPr>
        <w:t xml:space="preserve"> At times the fluxes might be out of balance</w:t>
      </w:r>
      <w:r w:rsidR="006D3409" w:rsidRPr="00E9608F">
        <w:rPr>
          <w:rFonts w:ascii="Times New Roman" w:eastAsia="Times New Roman" w:hAnsi="Times New Roman" w:cs="Times New Roman"/>
        </w:rPr>
        <w:t xml:space="preserve"> (</w:t>
      </w:r>
      <w:r w:rsidR="00660E03" w:rsidRPr="00660E03">
        <w:rPr>
          <w:rFonts w:ascii="Times New Roman" w:eastAsia="Times New Roman" w:hAnsi="Times New Roman" w:cs="Times New Roman"/>
          <w:i/>
        </w:rPr>
        <w:t>e.g.</w:t>
      </w:r>
      <w:r w:rsidR="00660E03">
        <w:rPr>
          <w:rFonts w:ascii="Times New Roman" w:eastAsia="Times New Roman" w:hAnsi="Times New Roman" w:cs="Times New Roman"/>
        </w:rPr>
        <w:t xml:space="preserve">, </w:t>
      </w:r>
      <w:r w:rsidR="006D3409" w:rsidRPr="00E9608F">
        <w:rPr>
          <w:rFonts w:ascii="Times New Roman" w:eastAsia="Times New Roman" w:hAnsi="Times New Roman" w:cs="Times New Roman"/>
        </w:rPr>
        <w:t>low light, temporary drought)</w:t>
      </w:r>
      <w:r w:rsidR="00324716" w:rsidRPr="00E9608F">
        <w:rPr>
          <w:rFonts w:ascii="Times New Roman" w:eastAsia="Times New Roman" w:hAnsi="Times New Roman" w:cs="Times New Roman"/>
        </w:rPr>
        <w:t>, but on average they are coordinated. Photosynthesis protein amounts are not adjusted to environmental conditions instantaneously, but instead reflect environmental conditions for approximately the preceding month</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4g9n37fd8","properties":{"formattedCitation":"{\\rtf \\super 33,34\\nosupersub{}}","plainCitation":"33,34"},"citationItems":[{"id":356,"uris":["http://zotero.org/users/2536149/items/J94MU3MP"],"uri":["http://zotero.org/users/2536149/items/J94MU3MP"],"itemData":{"id":356,"type":"article-journal","title":"The Coordination of Leaf Photosynthesis Links C and N Fluxes in C3 Plant Species","container-title":"PLOS ONE","page":"e38345","volume":"7","issue":"6","source":"PLoS Journals","abstract":"Photosynthetic capacity is one of the most sensitive parameters in vegetation models and its relationship to leaf nitrogen content links the carbon and nitrogen cycles. Process understanding for reliably predicting photosynthetic capacity is still missing. To advance this understanding we have tested across C3 plant species the coordination hypothesis, which assumes nitrogen allocation to photosynthetic processes such that photosynthesis tends to be co-limited by ribulose-1,5-bisphosphate (RuBP) carboxylation and regeneration. The coordination hypothesis yields an analytical solution to predict photosynthetic capacity and calculate area-based leaf nitrogen content (Na). The resulting model linking leaf photosynthesis, stomata conductance and nitrogen investment provides testable hypotheses about the physiological regulation of these processes. Based on a dataset of 293 observations for 31 species grown under a range of environmental conditions, we confirm the coordination hypothesis: under mean environmental conditions experienced by leaves during the preceding month, RuBP carboxylation equals RuBP regeneration. We identify three key parameters for photosynthetic coordination: specific leaf area and two photosynthetic traits (k3, which modulates N investment and is the ratio of RuBP carboxylation/oxygenation capacity () to leaf photosynthetic N content (Npa); and Jfac, which modulates photosynthesis for a given k3 and is the ratio of RuBP regeneration capacity (Jmax) to). With species-specific parameter values of SLA, k3 and Jfac, our leaf photosynthesis coordination model accounts for 93% of the total variance in Na across species and environmental conditions. A calibration by plant functional type of k3 and Jfac still leads to accurate model prediction of Na, while SLA calibration is essentially required at species level. Observed variations in k3 and Jfac are partly explained by environmental and phylogenetic constraints, while SLA variation is partly explained by phylogeny. These results open a new avenue for predicting photosynthetic capacity and leaf nitrogen content in vegetation models.","DOI":"10.1371/journal.pone.0038345","ISSN":"1932-6203","journalAbbreviation":"PLOS ONE","author":[{"family":"Maire","given":"Vincent"},{"family":"Martre","given":"Pierre"},{"family":"Kattge","given":"Jens"},{"family":"Gastal","given":"François"},{"family":"Esser","given":"Gerd"},{"family":"Fontaine","given":"Sébastien"},{"family":"Soussana","given":"Jean-François"}],"issued":{"date-parts":[["2012",6,7]]}}},{"id":353,"uris":["http://zotero.org/users/2536149/items/T2FKRAI7"],"uri":["http://zotero.org/users/2536149/items/T2FKRAI7"],"itemData":{"id":353,"type":"article-journal","title":"The relationship of leaf photosynthetic traits – Vcmax and Jmax – to leaf nitrogen, leaf phosphorus, and specific leaf area: a meta-analysis and modeling study","container-title":"Ecology and Evolution","page":"3218-3235","volume":"4","issue":"16","source":"PubMed Central","abstract":"Great uncertainty exists in the global exchange of carbon between the atmosphere and the terrestrial biosphere. An important source of this uncertainty lies in the dependency of photosynthesis on the maximum rate of carboxylation (Vcmax) and the maximum rate of electron transport (Jmax). Understanding and making accurate prediction of C fluxes thus requires accurate characterization of these rates and their relationship with plant nutrient status over large geographic scales. Plant nutrient status is indicated by the traits: leaf nitrogen (N), leaf phosphorus (P), and specific leaf area (SLA). Correlations between Vcmax and Jmax and leaf nitrogen (N) are typically derived from local to global scales, while correlations with leaf phosphorus (P) and specific leaf area (SLA) have typically been derived at a local scale. Thus, there is no global-scale relationship between Vcmax and Jmax and P or SLA limiting the ability of global-scale carbon flux models do not account for P or SLA. We gathered published data from 24 studies to reveal global relationships of Vcmax and Jmax with leaf N, P, and SLA. Vcmax was strongly related to leaf N, and increasing leaf P substantially increased the sensitivity of Vcmax to leaf N. Jmax was strongly related to Vcmax, and neither leaf N, P, or SLA had a substantial impact on the relationship. Although more data are needed to expand the applicability of the relationship, we show leaf P is a globally important determinant of photosynthetic rates. In a model of photosynthesis, we showed that at high leaf N (3 gm−2), increasing leaf P from 0.05 to 0.22 gm−2 nearly doubled assimilation rates. Finally, we show that plants may employ a conservative strategy of Jmax to Vcmax coordination that restricts photoinhibition when carboxylation is limiting at the expense of maximizing photosynthetic rates when light is limiting.","DOI":"10.1002/ece3.1173","ISSN":"2045-7758","note":"PMID: 25473475\nPMCID: PMC4222209","shortTitle":"The relationship of leaf photosynthetic traits – Vcmax and Jmax – to leaf nitrogen, leaf phosphorus, and specific leaf area","journalAbbreviation":"Ecol Evol","author":[{"family":"Walker","given":"Anthony P"},{"family":"Beckerman","given":"Andrew P"},{"family":"Gu","given":"Lianhong"},{"family":"Kattge","given":"Jens"},{"family":"Cernusak","given":"Lucas A"},{"family":"Domingues","given":"Tomas F"},{"family":"Scales","given":"Joanna C"},{"family":"Wohlfahrt","given":"Georg"},{"family":"Wullschleger","given":"Stan D"},{"family":"Woodward","given":"F Ian"}],"issued":{"date-parts":[["2014",8]]}}}],"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3,34</w:t>
      </w:r>
      <w:r w:rsidR="00465D68">
        <w:rPr>
          <w:rFonts w:ascii="Times New Roman" w:eastAsia="Times New Roman" w:hAnsi="Times New Roman" w:cs="Times New Roman"/>
        </w:rPr>
        <w:fldChar w:fldCharType="end"/>
      </w:r>
      <w:r w:rsidR="00324716" w:rsidRPr="00E9608F">
        <w:rPr>
          <w:rFonts w:ascii="Times New Roman" w:eastAsia="Times New Roman" w:hAnsi="Times New Roman" w:cs="Times New Roman"/>
        </w:rPr>
        <w:t>.</w:t>
      </w:r>
      <w:r w:rsidR="00272BE7" w:rsidRPr="00E9608F">
        <w:rPr>
          <w:rFonts w:ascii="Times New Roman" w:eastAsia="Times New Roman" w:hAnsi="Times New Roman" w:cs="Times New Roman"/>
        </w:rPr>
        <w:t xml:space="preserve"> </w:t>
      </w:r>
    </w:p>
    <w:p w14:paraId="261275AE" w14:textId="5A0A8088" w:rsidR="00D60EA7" w:rsidRPr="00B307F7" w:rsidRDefault="00272BE7" w:rsidP="003804AE">
      <w:pPr>
        <w:pStyle w:val="ListParagraph"/>
        <w:numPr>
          <w:ilvl w:val="0"/>
          <w:numId w:val="3"/>
        </w:numPr>
        <w:spacing w:after="120"/>
        <w:ind w:left="284" w:hanging="284"/>
        <w:jc w:val="both"/>
        <w:rPr>
          <w:rFonts w:ascii="Times New Roman" w:eastAsia="Times New Roman" w:hAnsi="Times New Roman" w:cs="Times New Roman"/>
        </w:rPr>
      </w:pPr>
      <w:r w:rsidRPr="00B307F7">
        <w:rPr>
          <w:rFonts w:ascii="Times New Roman" w:eastAsia="Times New Roman" w:hAnsi="Times New Roman" w:cs="Times New Roman"/>
          <w:i/>
        </w:rPr>
        <w:t>Amounts of Calvin cycle enzymes relative to each other are conserved, but vary predictably with environmental conditions, leaf traits, and whole plant traits.</w:t>
      </w:r>
      <w:r w:rsidRPr="00B307F7">
        <w:rPr>
          <w:rFonts w:ascii="Times New Roman" w:eastAsia="Times New Roman" w:hAnsi="Times New Roman" w:cs="Times New Roman"/>
        </w:rPr>
        <w:t xml:space="preserve"> </w:t>
      </w:r>
      <w:r w:rsidR="00766011" w:rsidRPr="00B307F7">
        <w:rPr>
          <w:rFonts w:ascii="Times New Roman" w:eastAsia="Times New Roman" w:hAnsi="Times New Roman" w:cs="Times New Roman"/>
        </w:rPr>
        <w:t>Large-scale cross</w:t>
      </w:r>
      <w:r w:rsidR="008351D1" w:rsidRPr="00B307F7">
        <w:rPr>
          <w:rFonts w:ascii="Times New Roman" w:eastAsia="Times New Roman" w:hAnsi="Times New Roman" w:cs="Times New Roman"/>
        </w:rPr>
        <w:t>-species</w:t>
      </w:r>
      <w:r w:rsidR="00E65AA2" w:rsidRPr="00B307F7">
        <w:rPr>
          <w:rFonts w:ascii="Times New Roman" w:eastAsia="Times New Roman" w:hAnsi="Times New Roman" w:cs="Times New Roman"/>
        </w:rPr>
        <w:t xml:space="preserve"> conservation of photosynthesis protein amounts relative to each other has not been previously studied, most likely because </w:t>
      </w:r>
      <w:r w:rsidR="00B307F7" w:rsidRPr="00B307F7">
        <w:rPr>
          <w:rFonts w:ascii="Times New Roman" w:eastAsia="Times New Roman" w:hAnsi="Times New Roman" w:cs="Times New Roman"/>
        </w:rPr>
        <w:t>of technological limitations</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6PeHjUpy","properties":{"formattedCitation":"{\\rtf \\super 37,38\\nosupersub{}}","plainCitation":"37,38"},"citationItems":[{"id":378,"uris":["http://zotero.org/users/2536149/items/XNM8VX52"],"uri":["http://zotero.org/users/2536149/items/XNM8VX52"],"itemData":{"id":378,"type":"article-journal","title":"Network Analysis of Enzyme Activities and Metabolite Levels and Their Relationship to Biomass in a Large Panel of Arabidopsis Accessions","container-title":"The Plant Cell","page":"2872-2893","volume":"22","issue":"8","source":"www.plantcell.org","abstract":"Natural genetic diversity provides a powerful resource to investigate how networks respond to multiple simultaneous changes. In this work, we profile maximum catalytic activities of 37 enzymes from central metabolism and generate a matrix to investigate species-wide connectivity between metabolites, enzymes, and biomass. Most enzyme activities change in a highly coordinated manner, especially those in the Calvin-Benson cycle. Metabolites show coordinated changes in defined sectors of metabolism. Little connectivity was observed between maximum enzyme activities and metabolites, even after applying multivariate analysis methods. Measurements of posttranscriptional regulation will be required to relate these two functional levels. Individual enzyme activities correlate only weakly with biomass. However, when they are used to estimate protein abundances, and the latter are summed and expressed as a fraction of total protein, a significant positive correlation to biomass is observed. The correlation is additive to that obtained between starch and biomass. Thus, biomass is predicted by two independent integrative metabolic biomarkers: preferential investment in photosynthetic machinery and optimization of carbon use.","DOI":"10.1105/tpc.110.076653","ISSN":", 1532-298X","note":"PMID: 20699391","journalAbbreviation":"Plant Cell","language":"en","author":[{"family":"Sulpice","given":"Ronan"},{"family":"Trenkamp","given":"Sandra"},{"family":"Steinfath","given":"Matthias"},{"family":"Usadel","given":"Bjorn"},{"family":"Gibon","given":"Yves"},{"family":"Witucka-Wall","given":"Hanna"},{"family":"Pyl","given":"Eva-Theresa"},{"family":"Tschoep","given":"Hendrik"},{"family":"Steinhauser","given":"Marie Caroline"},{"family":"Guenther","given":"Manuela"},{"family":"Hoehne","given":"Melanie"},{"family":"Rohwer","given":"Johann M."},{"family":"Altmann","given":"Thomas"},{"family":"Fernie","given":"Alisdair R."},{"family":"Stitt","given":"Mark"}],"issued":{"date-parts":[["2010",8,1]]}}},{"id":430,"uris":["http://zotero.org/users/2536149/items/P7DCFRWP"],"uri":["http://zotero.org/users/2536149/items/P7DCFRWP"],"itemData":{"id":430,"type":"article-journal","title":"Photosynthetic complex stoichiometry dynamics in higher plants: environmental acclimation and photosynthetic flux control","container-title":"Frontiers in Plant Science","volume":"5","source":"Frontiers","abstract":"The composition of the photosynthetic apparatus of higher plants is dynamically adjusted to long-term changes in environmental conditions such as growth light intensity and light quality, and to changing metabolic demands for ATP and NADPH imposed by stresses and leaf ageing. By changing photosynthetic complex stoichiometry, a long-term imbalance between the photosynthetic production of ATP and NADPH and their metabolic consumption is avoided, and cytotoxic side reactions are minimized. Otherwise, an excess capacity of the light reactions, relative to the demands of primary metabolism, could result in a disturbance of cellular redox homeostasis and an increased production of reactive oxygen species, leading to the destruction of the photosynthetic apparatus and the initiation of cell death programs. In this review, changes of the abundances of the different constituents of the photosynthetic apparatus in response to environmental conditions and during leaf ontogenesis are summarized. The contributions of the different photosynthetic complexes to photosynthetic flux control and the regulation of electron transport are discussed.","URL":"http://journal.frontiersin.org/article/10.3389/fpls.2014.00188/abstract","DOI":"10.3389/fpls.2014.00188","ISSN":"1664-462X","shortTitle":"Photosynthetic complex stoichiometry dynamics in higher plants","journalAbbreviation":"Front. Plant Sci.","language":"English","author":[{"family":"Schöttler","given":"Mark A."},{"family":"Tóth","given":"Szilvia Z."}],"issued":{"date-parts":[["2014"]]},"accessed":{"date-parts":[["2017",3,16]]}}}],"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7,38</w:t>
      </w:r>
      <w:r w:rsidR="00465D68">
        <w:rPr>
          <w:rFonts w:ascii="Times New Roman" w:eastAsia="Times New Roman" w:hAnsi="Times New Roman" w:cs="Times New Roman"/>
        </w:rPr>
        <w:fldChar w:fldCharType="end"/>
      </w:r>
      <w:r w:rsidR="00E65AA2" w:rsidRPr="00B307F7">
        <w:rPr>
          <w:rFonts w:ascii="Times New Roman" w:eastAsia="Times New Roman" w:hAnsi="Times New Roman" w:cs="Times New Roman"/>
        </w:rPr>
        <w:t>.</w:t>
      </w:r>
      <w:r w:rsidR="00E1142B">
        <w:rPr>
          <w:rFonts w:ascii="Times New Roman" w:eastAsia="Times New Roman" w:hAnsi="Times New Roman" w:cs="Times New Roman"/>
        </w:rPr>
        <w:t xml:space="preserve"> </w:t>
      </w:r>
      <w:r w:rsidR="005E1C0E">
        <w:rPr>
          <w:rFonts w:ascii="Times New Roman" w:eastAsia="Times New Roman" w:hAnsi="Times New Roman" w:cs="Times New Roman"/>
        </w:rPr>
        <w:t>However, a</w:t>
      </w:r>
      <w:r w:rsidR="003656F3">
        <w:rPr>
          <w:rFonts w:ascii="Times New Roman" w:eastAsia="Times New Roman" w:hAnsi="Times New Roman" w:cs="Times New Roman"/>
        </w:rPr>
        <w:t xml:space="preserve">mounts of </w:t>
      </w:r>
      <w:r w:rsidR="00F65CB5">
        <w:rPr>
          <w:rFonts w:ascii="Times New Roman" w:eastAsia="Times New Roman" w:hAnsi="Times New Roman" w:cs="Times New Roman"/>
        </w:rPr>
        <w:t>enzymes</w:t>
      </w:r>
      <w:r w:rsidR="003656F3">
        <w:rPr>
          <w:rFonts w:ascii="Times New Roman" w:eastAsia="Times New Roman" w:hAnsi="Times New Roman" w:cs="Times New Roman"/>
        </w:rPr>
        <w:t xml:space="preserve"> common </w:t>
      </w:r>
      <w:r w:rsidR="00F65CB5">
        <w:rPr>
          <w:rFonts w:ascii="Times New Roman" w:eastAsia="Times New Roman" w:hAnsi="Times New Roman" w:cs="Times New Roman"/>
        </w:rPr>
        <w:t>to</w:t>
      </w:r>
      <w:r w:rsidR="003656F3">
        <w:rPr>
          <w:rFonts w:ascii="Times New Roman" w:eastAsia="Times New Roman" w:hAnsi="Times New Roman" w:cs="Times New Roman"/>
        </w:rPr>
        <w:t xml:space="preserve"> </w:t>
      </w:r>
      <w:r w:rsidR="00F65CB5">
        <w:rPr>
          <w:rFonts w:ascii="Times New Roman" w:eastAsia="Times New Roman" w:hAnsi="Times New Roman" w:cs="Times New Roman"/>
        </w:rPr>
        <w:t xml:space="preserve">all </w:t>
      </w:r>
      <w:r w:rsidR="003656F3">
        <w:rPr>
          <w:rFonts w:ascii="Times New Roman" w:eastAsia="Times New Roman" w:hAnsi="Times New Roman" w:cs="Times New Roman"/>
        </w:rPr>
        <w:t>life</w:t>
      </w:r>
      <w:r w:rsidR="00E1142B">
        <w:rPr>
          <w:rFonts w:ascii="Times New Roman" w:eastAsia="Times New Roman" w:hAnsi="Times New Roman" w:cs="Times New Roman"/>
        </w:rPr>
        <w:t xml:space="preserve"> are more conserved than </w:t>
      </w:r>
      <w:r w:rsidR="003656F3">
        <w:rPr>
          <w:rFonts w:ascii="Times New Roman" w:eastAsia="Times New Roman" w:hAnsi="Times New Roman" w:cs="Times New Roman"/>
        </w:rPr>
        <w:t xml:space="preserve">amounts of corresponding transcripts </w:t>
      </w:r>
      <w:r w:rsidR="00955BCC">
        <w:rPr>
          <w:rFonts w:ascii="Times New Roman" w:eastAsia="Times New Roman" w:hAnsi="Times New Roman" w:cs="Times New Roman"/>
        </w:rPr>
        <w:t>across diverse taxa (fly, nematode, yeast, primate, bacteria, rice)</w:t>
      </w:r>
      <w:r w:rsidR="00E1142B">
        <w:rPr>
          <w:rFonts w:ascii="Times New Roman" w:eastAsia="Times New Roman" w:hAnsi="Times New Roman" w:cs="Times New Roman"/>
        </w:rPr>
        <w:t xml:space="preserve">, demonstrating that protein amounts are </w:t>
      </w:r>
      <w:r w:rsidR="00955BCC">
        <w:rPr>
          <w:rFonts w:ascii="Times New Roman" w:eastAsia="Times New Roman" w:hAnsi="Times New Roman" w:cs="Times New Roman"/>
        </w:rPr>
        <w:t>highly</w:t>
      </w:r>
      <w:r w:rsidR="00E1142B">
        <w:rPr>
          <w:rFonts w:ascii="Times New Roman" w:eastAsia="Times New Roman" w:hAnsi="Times New Roman" w:cs="Times New Roman"/>
        </w:rPr>
        <w:t xml:space="preserve"> constrained by evolutionary pressure</w:t>
      </w:r>
      <w:r w:rsidR="00E1142B">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4c2e4ff6n","properties":{"formattedCitation":"{\\rtf \\super 39\\uc0\\u8211{}41\\nosupersub{}}","plainCitation":"39–41"},"citationItems":[{"id":451,"uris":["http://zotero.org/users/2536149/items/5G6CU4J9"],"uri":["http://zotero.org/users/2536149/items/5G6CU4J9"],"itemData":{"id":451,"type":"article-journal","title":"Protein Expression Under Pressure","container-title":"Science","page":"1052-1053","volume":"342","issue":"6162","source":"science.sciencemag.org","abstract":"Cellular protein concentrations are generally under stronger evolutionary pressure than mRNA concentrations. [Also see Report by Khan et al.]\nCellular protein concentrations are generally under stronger evolutionary pressure than mRNA concentrations. [Also see Report by Khan et al.]","DOI":"10.1126/science.1247833","ISSN":"0036-8075, 1095-9203","note":"PMID: 24288321","language":"en","author":[{"family":"Vogel","given":"Christine"}],"issued":{"date-parts":[["2013",11,29]]}}},{"id":455,"uris":["http://zotero.org/users/2536149/items/8GJMK7BP"],"uri":["http://zotero.org/users/2536149/items/8GJMK7BP"],"itemData":{"id":455,"type":"article-journal","title":"Protein abundances are more conserved than mRNA abundances across diverse taxa","container-title":"Proteomics","page":"4209-4212","volume":"10","issue":"23","source":"PubMed","abstract":"Proteins play major roles in most biological processes; as a consequence, protein expression levels are highly regulated. While extensive post-transcriptional, translational and protein degradation control clearly influence protein concentration and functionality, it is often thought that protein abundances are primarily determined by the abundances of the corresponding mRNAs. Hence surprisingly, a recent study showed that abundances of orthologous nematode and fly proteins correlate better than their corresponding mRNA abundances. We tested if this phenomenon is general by collecting and testing matching large-scale protein and mRNA expression data sets from seven different species: two bacteria, yeast, nematode, fly, human, and rice. We find that steady-state abundances of proteins show significantly higher correlation across these diverse phylogenetic taxa than the abundances of their corresponding mRNAs (p=0.0008, paired Wilcoxon). These data support the presence of strong selective pressure to maintain protein abundances during evolution, even when mRNA abundances diverge.","DOI":"10.1002/pmic.201000327","ISSN":"1615-9861","note":"PMID: 21089048\nPMCID: PMC3113407","journalAbbreviation":"Proteomics","language":"eng","author":[{"family":"Laurent","given":"Jon M."},{"family":"Vogel","given":"Christine"},{"family":"Kwon","given":"Taejoon"},{"family":"Craig","given":"Stephanie A."},{"family":"Boutz","given":"Daniel R."},{"family":"Huse","given":"Holly K."},{"family":"Nozue","given":"Kazunari"},{"family":"Walia","given":"Harkamal"},{"family":"Whiteley","given":"Marvin"},{"family":"Ronald","given":"Pamela C."},{"family":"Marcotte","given":"Edward M."}],"issued":{"date-parts":[["2010",12]]}}},{"id":445,"uris":["http://zotero.org/users/2536149/items/7XTH2VRB"],"uri":["http://zotero.org/users/2536149/items/7XTH2VRB"],"itemData":{"id":445,"type":"article-journal","title":"Primate Transcript and Protein Expression Levels Evolve Under Compensatory Selection Pressures","container-title":"Science","page":"1100-1104","volume":"342","issue":"6162","source":"science.sciencemag.org","abstract":"Don't Ape Protein Variation\nChanges in DNA and messenger RNA (mRNA) expression levels have been used to estimate evolutionary changes between species. However protein expression levels may better reflect selection on divergent and constrained phenotypes. Khan et al. (p. 1100, published online 17 October; see the Perspective by Vogel) measured the differences among and within species between mRNA expression and protein levels in humans, chimpanzees, and rhesus macaques, identifying protein transcripts that seem to be under lineage-specific constraint between humans and chimpanzees.\nChanges in gene regulation have likely played an important role in the evolution of primates. Differences in messenger RNA (mRNA) expression levels across primates have often been documented; however, it is not yet known to what extent measurements of divergence in mRNA levels reflect divergence in protein expression levels, which are probably more important in determining phenotypic differences. We used high-resolution, quantitative mass spectrometry to collect protein expression measurements from human, chimpanzee, and rhesus macaque lymphoblastoid cell lines and compared them to transcript expression data from the same samples. We found dozens of genes with significant expression differences between species at the mRNA level yet little or no difference in protein expression. Overall, our data suggest that protein expression levels evolve under stronger evolutionary constraint than mRNA levels.\nIn humans, chimpanzees, and macaques, protein expression levels evolve under stronger evolutionary constraint than messenger RNA levels. [Also see Perspective by Vogel]\nIn humans, chimpanzees, and macaques, protein expression levels evolve under stronger evolutionary constraint than messenger RNA levels. [Also see Perspective by Vogel]","DOI":"10.1126/science.1242379","ISSN":"0036-8075, 1095-9203","note":"PMID: 24136357","language":"en","author":[{"family":"Khan","given":"Zia"},{"family":"Ford","given":"Michael J."},{"family":"Cusanovich","given":"Darren A."},{"family":"Mitrano","given":"Amy"},{"family":"Pritchard","given":"Jonathan K."},{"family":"Gilad","given":"Yoav"}],"issued":{"date-parts":[["2013",11,29]]}}}],"schema":"https://github.com/citation-style-language/schema/raw/master/csl-citation.json"} </w:instrText>
      </w:r>
      <w:r w:rsidR="00E1142B">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9–41</w:t>
      </w:r>
      <w:r w:rsidR="00E1142B">
        <w:rPr>
          <w:rFonts w:ascii="Times New Roman" w:eastAsia="Times New Roman" w:hAnsi="Times New Roman" w:cs="Times New Roman"/>
        </w:rPr>
        <w:fldChar w:fldCharType="end"/>
      </w:r>
      <w:r w:rsidR="00955BCC">
        <w:rPr>
          <w:rFonts w:ascii="Times New Roman" w:eastAsia="Times New Roman" w:hAnsi="Times New Roman" w:cs="Times New Roman"/>
        </w:rPr>
        <w:t>.</w:t>
      </w:r>
      <w:r w:rsidR="00E1142B">
        <w:rPr>
          <w:rFonts w:ascii="Times New Roman" w:eastAsia="Times New Roman" w:hAnsi="Times New Roman" w:cs="Times New Roman"/>
        </w:rPr>
        <w:t xml:space="preserve"> </w:t>
      </w:r>
      <w:r w:rsidR="00955BCC">
        <w:rPr>
          <w:rFonts w:ascii="Times New Roman" w:eastAsia="Times New Roman" w:hAnsi="Times New Roman" w:cs="Times New Roman"/>
        </w:rPr>
        <w:t>Conserved e</w:t>
      </w:r>
      <w:r w:rsidR="00E101BA">
        <w:rPr>
          <w:rFonts w:ascii="Times New Roman" w:eastAsia="Times New Roman" w:hAnsi="Times New Roman" w:cs="Times New Roman"/>
        </w:rPr>
        <w:t xml:space="preserve">nzyme activity levels </w:t>
      </w:r>
      <w:r w:rsidR="00B307F7" w:rsidRPr="00B307F7">
        <w:rPr>
          <w:rFonts w:ascii="Times New Roman" w:eastAsia="Times New Roman" w:hAnsi="Times New Roman" w:cs="Times New Roman"/>
        </w:rPr>
        <w:t>differ</w:t>
      </w:r>
      <w:r w:rsidR="00955BCC">
        <w:rPr>
          <w:rFonts w:ascii="Times New Roman" w:eastAsia="Times New Roman" w:hAnsi="Times New Roman" w:cs="Times New Roman"/>
        </w:rPr>
        <w:t xml:space="preserve"> </w:t>
      </w:r>
      <w:r w:rsidR="00B307F7" w:rsidRPr="00B307F7">
        <w:rPr>
          <w:rFonts w:ascii="Times New Roman" w:eastAsia="Times New Roman" w:hAnsi="Times New Roman" w:cs="Times New Roman"/>
        </w:rPr>
        <w:t xml:space="preserve">across </w:t>
      </w:r>
      <w:r w:rsidR="00B307F7" w:rsidRPr="00B307F7">
        <w:rPr>
          <w:rFonts w:ascii="Times New Roman" w:eastAsia="Times New Roman" w:hAnsi="Times New Roman" w:cs="Times New Roman"/>
          <w:i/>
        </w:rPr>
        <w:t>Arabidopsis</w:t>
      </w:r>
      <w:r w:rsidR="00B307F7" w:rsidRPr="00B307F7">
        <w:rPr>
          <w:rFonts w:ascii="Times New Roman" w:eastAsia="Times New Roman" w:hAnsi="Times New Roman" w:cs="Times New Roman"/>
        </w:rPr>
        <w:t xml:space="preserve"> genotypes, but those</w:t>
      </w:r>
      <w:r w:rsidR="00766011" w:rsidRPr="00B307F7">
        <w:rPr>
          <w:rFonts w:ascii="Times New Roman" w:eastAsia="Times New Roman" w:hAnsi="Times New Roman" w:cs="Times New Roman"/>
        </w:rPr>
        <w:t xml:space="preserve"> </w:t>
      </w:r>
      <w:r w:rsidR="00B307F7" w:rsidRPr="00B307F7">
        <w:rPr>
          <w:rFonts w:ascii="Times New Roman" w:eastAsia="Times New Roman" w:hAnsi="Times New Roman" w:cs="Times New Roman"/>
        </w:rPr>
        <w:t>differences covary among related enzymes</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30s4geefe","properties":{"formattedCitation":"{\\rtf \\super 37\\nosupersub{}}","plainCitation":"37"},"citationItems":[{"id":378,"uris":["http://zotero.org/users/2536149/items/XNM8VX52"],"uri":["http://zotero.org/users/2536149/items/XNM8VX52"],"itemData":{"id":378,"type":"article-journal","title":"Network Analysis of Enzyme Activities and Metabolite Levels and Their Relationship to Biomass in a Large Panel of Arabidopsis Accessions","container-title":"The Plant Cell","page":"2872-2893","volume":"22","issue":"8","source":"www.plantcell.org","abstract":"Natural genetic diversity provides a powerful resource to investigate how networks respond to multiple simultaneous changes. In this work, we profile maximum catalytic activities of 37 enzymes from central metabolism and generate a matrix to investigate species-wide connectivity between metabolites, enzymes, and biomass. Most enzyme activities change in a highly coordinated manner, especially those in the Calvin-Benson cycle. Metabolites show coordinated changes in defined sectors of metabolism. Little connectivity was observed between maximum enzyme activities and metabolites, even after applying multivariate analysis methods. Measurements of posttranscriptional regulation will be required to relate these two functional levels. Individual enzyme activities correlate only weakly with biomass. However, when they are used to estimate protein abundances, and the latter are summed and expressed as a fraction of total protein, a significant positive correlation to biomass is observed. The correlation is additive to that obtained between starch and biomass. Thus, biomass is predicted by two independent integrative metabolic biomarkers: preferential investment in photosynthetic machinery and optimization of carbon use.","DOI":"10.1105/tpc.110.076653","ISSN":", 1532-298X","note":"PMID: 20699391","journalAbbreviation":"Plant Cell","language":"en","author":[{"family":"Sulpice","given":"Ronan"},{"family":"Trenkamp","given":"Sandra"},{"family":"Steinfath","given":"Matthias"},{"family":"Usadel","given":"Bjorn"},{"family":"Gibon","given":"Yves"},{"family":"Witucka-Wall","given":"Hanna"},{"family":"Pyl","given":"Eva-Theresa"},{"family":"Tschoep","given":"Hendrik"},{"family":"Steinhauser","given":"Marie Caroline"},{"family":"Guenther","given":"Manuela"},{"family":"Hoehne","given":"Melanie"},{"family":"Rohwer","given":"Johann M."},{"family":"Altmann","given":"Thomas"},{"family":"Fernie","given":"Alisdair R."},{"family":"Stitt","given":"Mark"}],"issued":{"date-parts":[["2010",8,1]]}}}],"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7</w:t>
      </w:r>
      <w:r w:rsidR="00465D68">
        <w:rPr>
          <w:rFonts w:ascii="Times New Roman" w:eastAsia="Times New Roman" w:hAnsi="Times New Roman" w:cs="Times New Roman"/>
        </w:rPr>
        <w:fldChar w:fldCharType="end"/>
      </w:r>
      <w:r w:rsidR="00B307F7" w:rsidRPr="00B307F7">
        <w:rPr>
          <w:rFonts w:ascii="Times New Roman" w:eastAsia="Times New Roman" w:hAnsi="Times New Roman" w:cs="Times New Roman"/>
        </w:rPr>
        <w:t xml:space="preserve">. </w:t>
      </w:r>
      <w:r w:rsidR="00B307F7">
        <w:rPr>
          <w:rFonts w:ascii="Times New Roman" w:eastAsia="Times New Roman" w:hAnsi="Times New Roman" w:cs="Times New Roman"/>
        </w:rPr>
        <w:t>Amounts of photosynthesis metabolites are conserved across vascular plants and vary predictably with physiological measurements, with some interspecific differences</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vt0ukr2r4","properties":{"formattedCitation":"{\\rtf \\super 42\\nosupersub{}}","plainCitation":"42"},"citationItems":[{"id":359,"uris":["http://zotero.org/users/2536149/items/M3ADA8AI"],"uri":["http://zotero.org/users/2536149/items/M3ADA8AI"],"itemData":{"id":359,"type":"article-journal","title":"Relationships of Leaf Net Photosynthesis, Stomatal Conductance, and Mesophyll Conductance to Primary Metabolism: A Multispecies Meta-Analysis Approach","container-title":"Plant Physiology","page":"265-279","volume":"171","issue":"1","source":"www.plantphysiol.org","abstract":"Plant metabolism drives plant development and plant-environment responses, and data readouts from this cellular level could provide insights in the underlying molecular processes. Existing studies have already related key in vivo leaf gas-exchange parameters with structural traits and nutrient components across multiple species. However, insights in the relationships of leaf gas-exchange with leaf primary metabolism are still limited. We investigated these relationships through a multispecies meta-analysis approach based on data sets from 17 published studies describing net photosynthesis (A) and stomatal (gs) and mesophyll (gm) conductances, alongside the 53 data profiles from primary metabolism of 14 species grown in different experiments. Modeling results highlighted the conserved patterns between the different species. Consideration of species-specific effects increased the explanatory power of the models for some metabolites, including Glc-6-P, Fru-6-P, malate, fumarate, Xyl, and ribose. Significant relationships of A with sugars and phosphorylated intermediates were observed. While gs was related to sugars, organic acids, myo-inositol, and shikimate, gm showed a more complex pattern in comparison to the two other traits. Some metabolites, such as malate and Man, appeared in the models for both conductances, suggesting a metabolic coregulation between gs and gm. The resulting statistical models provide the first hints for coregulation patterns involving primary metabolism plus leaf water and carbon balances that are conserved across plant species, as well as species-specific trends that can be used to determine new biotechnological targets for crop improvement.","DOI":"10.1104/pp.15.01660","ISSN":", 1532-2548","note":"PMID: 26977088","shortTitle":"Relationships of Leaf Net Photosynthesis, Stomatal Conductance, and Mesophyll Conductance to Primary Metabolism","journalAbbreviation":"Plant Physiol.","language":"en","author":[{"family":"Gago","given":"Jorge"},{"family":"Daloso","given":"Danilo de Menezes"},{"family":"Figueroa","given":"Carlos María"},{"family":"Flexas","given":"Jaume"},{"family":"Fernie","given":"Alisdair Robert"},{"family":"Nikoloski","given":"Zoran"}],"issued":{"date-parts":[["2016",5,1]]}}}],"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42</w:t>
      </w:r>
      <w:r w:rsidR="00465D68">
        <w:rPr>
          <w:rFonts w:ascii="Times New Roman" w:eastAsia="Times New Roman" w:hAnsi="Times New Roman" w:cs="Times New Roman"/>
        </w:rPr>
        <w:fldChar w:fldCharType="end"/>
      </w:r>
      <w:r w:rsidR="00B307F7">
        <w:rPr>
          <w:rFonts w:ascii="Times New Roman" w:eastAsia="Times New Roman" w:hAnsi="Times New Roman" w:cs="Times New Roman"/>
        </w:rPr>
        <w:t xml:space="preserve">. </w:t>
      </w:r>
      <w:r w:rsidR="005E1C0E">
        <w:rPr>
          <w:rFonts w:ascii="Times New Roman" w:eastAsia="Times New Roman" w:hAnsi="Times New Roman" w:cs="Times New Roman"/>
        </w:rPr>
        <w:t>Leaf biochemistry responds similarly to changing environmental conditions across plant species, but with varying amplitude</w:t>
      </w:r>
      <w:r w:rsidR="005E1C0E">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1ot8vngi48","properties":{"formattedCitation":"{\\rtf \\super 38\\nosupersub{}}","plainCitation":"38"},"citationItems":[{"id":430,"uris":["http://zotero.org/users/2536149/items/P7DCFRWP"],"uri":["http://zotero.org/users/2536149/items/P7DCFRWP"],"itemData":{"id":430,"type":"article-journal","title":"Photosynthetic complex stoichiometry dynamics in higher plants: environmental acclimation and photosynthetic flux control","container-title":"Frontiers in Plant Science","volume":"5","source":"Frontiers","abstract":"The composition of the photosynthetic apparatus of higher plants is dynamically adjusted to long-term changes in environmental conditions such as growth light intensity and light quality, and to changing metabolic demands for ATP and NADPH imposed by stresses and leaf ageing. By changing photosynthetic complex stoichiometry, a long-term imbalance between the photosynthetic production of ATP and NADPH and their metabolic consumption is avoided, and cytotoxic side reactions are minimized. Otherwise, an excess capacity of the light reactions, relative to the demands of primary metabolism, could result in a disturbance of cellular redox homeostasis and an increased production of reactive oxygen species, leading to the destruction of the photosynthetic apparatus and the initiation of cell death programs. In this review, changes of the abundances of the different constituents of the photosynthetic apparatus in response to environmental conditions and during leaf ontogenesis are summarized. The contributions of the different photosynthetic complexes to photosynthetic flux control and the regulation of electron transport are discussed.","URL":"http://journal.frontiersin.org/article/10.3389/fpls.2014.00188/abstract","DOI":"10.3389/fpls.2014.00188","ISSN":"1664-462X","shortTitle":"Photosynthetic complex stoichiometry dynamics in higher plants","journalAbbreviation":"Front. Plant Sci.","language":"English","author":[{"family":"Schöttler","given":"Mark A."},{"family":"Tóth","given":"Szilvia Z."}],"issued":{"date-parts":[["2014"]]},"accessed":{"date-parts":[["2017",3,16]]}}}],"schema":"https://github.com/citation-style-language/schema/raw/master/csl-citation.json"} </w:instrText>
      </w:r>
      <w:r w:rsidR="005E1C0E">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8</w:t>
      </w:r>
      <w:r w:rsidR="005E1C0E">
        <w:rPr>
          <w:rFonts w:ascii="Times New Roman" w:eastAsia="Times New Roman" w:hAnsi="Times New Roman" w:cs="Times New Roman"/>
        </w:rPr>
        <w:fldChar w:fldCharType="end"/>
      </w:r>
      <w:r w:rsidR="005E1C0E">
        <w:rPr>
          <w:rFonts w:ascii="Times New Roman" w:eastAsia="Times New Roman" w:hAnsi="Times New Roman" w:cs="Times New Roman"/>
        </w:rPr>
        <w:t xml:space="preserve">. </w:t>
      </w:r>
      <w:r w:rsidR="00B307F7" w:rsidRPr="00B307F7">
        <w:rPr>
          <w:rFonts w:ascii="Times New Roman" w:eastAsia="Times New Roman" w:hAnsi="Times New Roman" w:cs="Times New Roman"/>
        </w:rPr>
        <w:t>Th</w:t>
      </w:r>
      <w:r w:rsidR="00A157C3">
        <w:rPr>
          <w:rFonts w:ascii="Times New Roman" w:eastAsia="Times New Roman" w:hAnsi="Times New Roman" w:cs="Times New Roman"/>
        </w:rPr>
        <w:t>e</w:t>
      </w:r>
      <w:r w:rsidR="00B307F7" w:rsidRPr="00B307F7">
        <w:rPr>
          <w:rFonts w:ascii="Times New Roman" w:eastAsia="Times New Roman" w:hAnsi="Times New Roman" w:cs="Times New Roman"/>
        </w:rPr>
        <w:t>se observations</w:t>
      </w:r>
      <w:r w:rsidR="00B307F7">
        <w:rPr>
          <w:rFonts w:ascii="Times New Roman" w:eastAsia="Times New Roman" w:hAnsi="Times New Roman" w:cs="Times New Roman"/>
        </w:rPr>
        <w:t xml:space="preserve"> suggest</w:t>
      </w:r>
      <w:r w:rsidR="002115D7" w:rsidRPr="00B307F7">
        <w:rPr>
          <w:rFonts w:ascii="Times New Roman" w:eastAsia="Times New Roman" w:hAnsi="Times New Roman" w:cs="Times New Roman"/>
        </w:rPr>
        <w:t xml:space="preserve"> that </w:t>
      </w:r>
      <w:r w:rsidR="00955BCC">
        <w:rPr>
          <w:rFonts w:ascii="Times New Roman" w:eastAsia="Times New Roman" w:hAnsi="Times New Roman" w:cs="Times New Roman"/>
        </w:rPr>
        <w:t xml:space="preserve">photosynthesis </w:t>
      </w:r>
      <w:r w:rsidR="00B307F7" w:rsidRPr="00B307F7">
        <w:rPr>
          <w:rFonts w:ascii="Times New Roman" w:eastAsia="Times New Roman" w:hAnsi="Times New Roman" w:cs="Times New Roman"/>
        </w:rPr>
        <w:t>enzyme</w:t>
      </w:r>
      <w:r w:rsidR="002115D7" w:rsidRPr="00B307F7">
        <w:rPr>
          <w:rFonts w:ascii="Times New Roman" w:eastAsia="Times New Roman" w:hAnsi="Times New Roman" w:cs="Times New Roman"/>
        </w:rPr>
        <w:t xml:space="preserve"> amounts </w:t>
      </w:r>
      <w:r w:rsidR="00B307F7" w:rsidRPr="00B307F7">
        <w:rPr>
          <w:rFonts w:ascii="Times New Roman" w:eastAsia="Times New Roman" w:hAnsi="Times New Roman" w:cs="Times New Roman"/>
        </w:rPr>
        <w:t xml:space="preserve">relative to each </w:t>
      </w:r>
      <w:r w:rsidR="002115D7" w:rsidRPr="00B307F7">
        <w:rPr>
          <w:rFonts w:ascii="Times New Roman" w:eastAsia="Times New Roman" w:hAnsi="Times New Roman" w:cs="Times New Roman"/>
        </w:rPr>
        <w:t>should be conserved</w:t>
      </w:r>
      <w:r w:rsidR="00B307F7" w:rsidRPr="00B307F7">
        <w:rPr>
          <w:rFonts w:ascii="Times New Roman" w:eastAsia="Times New Roman" w:hAnsi="Times New Roman" w:cs="Times New Roman"/>
        </w:rPr>
        <w:t xml:space="preserve"> across </w:t>
      </w:r>
      <w:r w:rsidR="00541A77">
        <w:rPr>
          <w:rFonts w:ascii="Times New Roman" w:eastAsia="Times New Roman" w:hAnsi="Times New Roman" w:cs="Times New Roman"/>
        </w:rPr>
        <w:t>vascular plants</w:t>
      </w:r>
      <w:r w:rsidR="00B307F7" w:rsidRPr="00B307F7">
        <w:rPr>
          <w:rFonts w:ascii="Times New Roman" w:eastAsia="Times New Roman" w:hAnsi="Times New Roman" w:cs="Times New Roman"/>
        </w:rPr>
        <w:t xml:space="preserve">, but </w:t>
      </w:r>
      <w:r w:rsidR="00A157C3">
        <w:rPr>
          <w:rFonts w:ascii="Times New Roman" w:eastAsia="Times New Roman" w:hAnsi="Times New Roman" w:cs="Times New Roman"/>
        </w:rPr>
        <w:t xml:space="preserve">also </w:t>
      </w:r>
      <w:r w:rsidR="00B307F7" w:rsidRPr="00B307F7">
        <w:rPr>
          <w:rFonts w:ascii="Times New Roman" w:eastAsia="Times New Roman" w:hAnsi="Times New Roman" w:cs="Times New Roman"/>
        </w:rPr>
        <w:t>vary</w:t>
      </w:r>
      <w:r w:rsidR="00B307F7">
        <w:rPr>
          <w:rFonts w:ascii="Times New Roman" w:eastAsia="Times New Roman" w:hAnsi="Times New Roman" w:cs="Times New Roman"/>
        </w:rPr>
        <w:t xml:space="preserve"> around those conserved relationships for genetic and environmental reasons.</w:t>
      </w:r>
    </w:p>
    <w:p w14:paraId="6CA044C3" w14:textId="10A568B5" w:rsidR="00F41E59" w:rsidRDefault="00C170E1" w:rsidP="003804AE">
      <w:pPr>
        <w:spacing w:after="120"/>
        <w:jc w:val="both"/>
        <w:rPr>
          <w:rFonts w:ascii="Times New Roman" w:eastAsia="Times New Roman" w:hAnsi="Times New Roman" w:cs="Times New Roman"/>
        </w:rPr>
      </w:pPr>
      <w:r>
        <w:rPr>
          <w:rFonts w:ascii="Times New Roman" w:eastAsia="Times New Roman" w:hAnsi="Times New Roman" w:cs="Times New Roman"/>
        </w:rPr>
        <w:t xml:space="preserve">Combining the assumptions </w:t>
      </w:r>
      <w:r w:rsidR="00D84339">
        <w:rPr>
          <w:rFonts w:ascii="Times New Roman" w:eastAsia="Times New Roman" w:hAnsi="Times New Roman" w:cs="Times New Roman"/>
        </w:rPr>
        <w:t xml:space="preserve">above </w:t>
      </w:r>
      <w:r>
        <w:rPr>
          <w:rFonts w:ascii="Times New Roman" w:eastAsia="Times New Roman" w:hAnsi="Times New Roman" w:cs="Times New Roman"/>
        </w:rPr>
        <w:t>provides the basis for the experimental approach</w:t>
      </w:r>
      <w:r w:rsidR="00F41E59">
        <w:rPr>
          <w:rFonts w:ascii="Times New Roman" w:eastAsia="Times New Roman" w:hAnsi="Times New Roman" w:cs="Times New Roman"/>
        </w:rPr>
        <w:t xml:space="preserve"> through the following conclusions</w:t>
      </w:r>
      <w:r w:rsidR="00D60EA7">
        <w:rPr>
          <w:rFonts w:ascii="Times New Roman" w:eastAsia="Times New Roman" w:hAnsi="Times New Roman" w:cs="Times New Roman"/>
        </w:rPr>
        <w:t xml:space="preserve">: </w:t>
      </w:r>
    </w:p>
    <w:p w14:paraId="298D8EB3" w14:textId="4B2B8445" w:rsidR="00F10A31" w:rsidRPr="00962C82" w:rsidRDefault="00386843" w:rsidP="003804AE">
      <w:pPr>
        <w:pStyle w:val="ListParagraph"/>
        <w:numPr>
          <w:ilvl w:val="0"/>
          <w:numId w:val="6"/>
        </w:numPr>
        <w:spacing w:after="120"/>
        <w:ind w:left="284" w:hanging="284"/>
        <w:jc w:val="both"/>
        <w:rPr>
          <w:rFonts w:ascii="Times New Roman" w:eastAsia="Times New Roman" w:hAnsi="Times New Roman" w:cs="Times New Roman"/>
        </w:rPr>
      </w:pPr>
      <w:r w:rsidRPr="00962C82">
        <w:rPr>
          <w:rFonts w:ascii="Times New Roman" w:eastAsia="Times New Roman" w:hAnsi="Times New Roman" w:cs="Times New Roman"/>
        </w:rPr>
        <w:t>I</w:t>
      </w:r>
      <w:r w:rsidR="00D60EA7" w:rsidRPr="00962C82">
        <w:rPr>
          <w:rFonts w:ascii="Times New Roman" w:eastAsia="Times New Roman" w:hAnsi="Times New Roman" w:cs="Times New Roman"/>
        </w:rPr>
        <w:t xml:space="preserve">t should be possible to find trends in amounts of Calvin cycle enzymes across multiple species that vary </w:t>
      </w:r>
      <w:r w:rsidR="00A157C3">
        <w:rPr>
          <w:rFonts w:ascii="Times New Roman" w:eastAsia="Times New Roman" w:hAnsi="Times New Roman" w:cs="Times New Roman"/>
        </w:rPr>
        <w:t>predictably</w:t>
      </w:r>
      <w:r w:rsidR="00D60EA7" w:rsidRPr="00962C82">
        <w:rPr>
          <w:rFonts w:ascii="Times New Roman" w:eastAsia="Times New Roman" w:hAnsi="Times New Roman" w:cs="Times New Roman"/>
        </w:rPr>
        <w:t xml:space="preserve"> with environmental conditions</w:t>
      </w:r>
      <w:r w:rsidR="0001423D">
        <w:rPr>
          <w:rFonts w:ascii="Times New Roman" w:eastAsia="Times New Roman" w:hAnsi="Times New Roman" w:cs="Times New Roman"/>
        </w:rPr>
        <w:t xml:space="preserve"> and plant traits</w:t>
      </w:r>
      <w:r w:rsidRPr="00962C82">
        <w:rPr>
          <w:rFonts w:ascii="Times New Roman" w:eastAsia="Times New Roman" w:hAnsi="Times New Roman" w:cs="Times New Roman"/>
        </w:rPr>
        <w:t>.</w:t>
      </w:r>
      <w:r w:rsidR="00D60EA7" w:rsidRPr="00962C82">
        <w:rPr>
          <w:rFonts w:ascii="Times New Roman" w:eastAsia="Times New Roman" w:hAnsi="Times New Roman" w:cs="Times New Roman"/>
        </w:rPr>
        <w:t xml:space="preserve"> </w:t>
      </w:r>
    </w:p>
    <w:p w14:paraId="13918B71" w14:textId="3C5D792D" w:rsidR="00F41E59" w:rsidRPr="00962C82" w:rsidRDefault="00386843" w:rsidP="003804AE">
      <w:pPr>
        <w:pStyle w:val="ListParagraph"/>
        <w:numPr>
          <w:ilvl w:val="0"/>
          <w:numId w:val="6"/>
        </w:numPr>
        <w:spacing w:after="120"/>
        <w:ind w:left="284" w:hanging="284"/>
        <w:jc w:val="both"/>
        <w:rPr>
          <w:rFonts w:ascii="Times New Roman" w:eastAsia="Times New Roman" w:hAnsi="Times New Roman" w:cs="Times New Roman"/>
        </w:rPr>
      </w:pPr>
      <w:r w:rsidRPr="00962C82">
        <w:rPr>
          <w:rFonts w:ascii="Times New Roman" w:eastAsia="Times New Roman" w:hAnsi="Times New Roman" w:cs="Times New Roman"/>
        </w:rPr>
        <w:t>P</w:t>
      </w:r>
      <w:r w:rsidR="00D60EA7" w:rsidRPr="00962C82">
        <w:rPr>
          <w:rFonts w:ascii="Times New Roman" w:eastAsia="Times New Roman" w:hAnsi="Times New Roman" w:cs="Times New Roman"/>
        </w:rPr>
        <w:t>hotosynthesis isoforms with atypical kinetic properties inherently contribute differently to the overall flux of photosynthesis metabolites than average isoforms</w:t>
      </w:r>
      <w:r w:rsidR="00D84339">
        <w:rPr>
          <w:rFonts w:ascii="Times New Roman" w:eastAsia="Times New Roman" w:hAnsi="Times New Roman" w:cs="Times New Roman"/>
        </w:rPr>
        <w:t>.</w:t>
      </w:r>
      <w:r w:rsidR="00D60EA7" w:rsidRPr="00962C82">
        <w:rPr>
          <w:rFonts w:ascii="Times New Roman" w:eastAsia="Times New Roman" w:hAnsi="Times New Roman" w:cs="Times New Roman"/>
        </w:rPr>
        <w:t xml:space="preserve"> </w:t>
      </w:r>
    </w:p>
    <w:p w14:paraId="4F0FA3F9" w14:textId="68FE7EE0" w:rsidR="00D60EA7" w:rsidRDefault="00386843" w:rsidP="003804AE">
      <w:pPr>
        <w:pStyle w:val="ListParagraph"/>
        <w:numPr>
          <w:ilvl w:val="0"/>
          <w:numId w:val="6"/>
        </w:numPr>
        <w:spacing w:after="120"/>
        <w:ind w:left="284" w:hanging="284"/>
        <w:jc w:val="both"/>
        <w:rPr>
          <w:rFonts w:ascii="Times New Roman" w:eastAsia="Times New Roman" w:hAnsi="Times New Roman" w:cs="Times New Roman"/>
        </w:rPr>
      </w:pPr>
      <w:r w:rsidRPr="00962C82">
        <w:rPr>
          <w:rFonts w:ascii="Times New Roman" w:eastAsia="Times New Roman" w:hAnsi="Times New Roman" w:cs="Times New Roman"/>
        </w:rPr>
        <w:t>I</w:t>
      </w:r>
      <w:r w:rsidR="00D60EA7" w:rsidRPr="00962C82">
        <w:rPr>
          <w:rFonts w:ascii="Times New Roman" w:eastAsia="Times New Roman" w:hAnsi="Times New Roman" w:cs="Times New Roman"/>
        </w:rPr>
        <w:t>n order to keep the flux of metabolites coordinated, amounts of kinetically abnormal isoforms</w:t>
      </w:r>
      <w:r w:rsidR="003C4ED2" w:rsidRPr="00962C82">
        <w:rPr>
          <w:rFonts w:ascii="Times New Roman" w:eastAsia="Times New Roman" w:hAnsi="Times New Roman" w:cs="Times New Roman"/>
        </w:rPr>
        <w:t>, or their metabolic neighbors,</w:t>
      </w:r>
      <w:r w:rsidR="00D60EA7" w:rsidRPr="00962C82">
        <w:rPr>
          <w:rFonts w:ascii="Times New Roman" w:eastAsia="Times New Roman" w:hAnsi="Times New Roman" w:cs="Times New Roman"/>
        </w:rPr>
        <w:t xml:space="preserve"> must </w:t>
      </w:r>
      <w:r w:rsidR="009A0DB1" w:rsidRPr="00962C82">
        <w:rPr>
          <w:rFonts w:ascii="Times New Roman" w:eastAsia="Times New Roman" w:hAnsi="Times New Roman" w:cs="Times New Roman"/>
        </w:rPr>
        <w:t>fall outside conserved trends.</w:t>
      </w:r>
    </w:p>
    <w:p w14:paraId="4BB18E08" w14:textId="4FD93517" w:rsidR="00D84339" w:rsidRPr="00D84339" w:rsidRDefault="00330F8C" w:rsidP="006A26F5">
      <w:pPr>
        <w:jc w:val="both"/>
        <w:rPr>
          <w:rFonts w:ascii="Times New Roman" w:eastAsia="Times New Roman" w:hAnsi="Times New Roman" w:cs="Times New Roman"/>
        </w:rPr>
      </w:pPr>
      <w:r w:rsidRPr="00330F8C">
        <w:rPr>
          <w:rFonts w:ascii="Times New Roman" w:eastAsia="Times New Roman" w:hAnsi="Times New Roman" w:cs="Times New Roman"/>
          <w:i/>
        </w:rPr>
        <w:t>Approach summary</w:t>
      </w:r>
      <w:r>
        <w:rPr>
          <w:rFonts w:ascii="Times New Roman" w:eastAsia="Times New Roman" w:hAnsi="Times New Roman" w:cs="Times New Roman"/>
        </w:rPr>
        <w:t xml:space="preserve">: </w:t>
      </w:r>
      <w:r w:rsidR="00FF6695">
        <w:rPr>
          <w:rFonts w:ascii="Times New Roman" w:eastAsia="Times New Roman" w:hAnsi="Times New Roman" w:cs="Times New Roman"/>
        </w:rPr>
        <w:t xml:space="preserve">Conserved trends in </w:t>
      </w:r>
      <w:r>
        <w:rPr>
          <w:rFonts w:ascii="Times New Roman" w:eastAsia="Times New Roman" w:hAnsi="Times New Roman" w:cs="Times New Roman"/>
        </w:rPr>
        <w:t xml:space="preserve">photosynthesis </w:t>
      </w:r>
      <w:r w:rsidR="00FF6695">
        <w:rPr>
          <w:rFonts w:ascii="Times New Roman" w:eastAsia="Times New Roman" w:hAnsi="Times New Roman" w:cs="Times New Roman"/>
        </w:rPr>
        <w:t xml:space="preserve">enzyme abundance </w:t>
      </w:r>
      <w:r w:rsidR="00BA5D9C">
        <w:rPr>
          <w:rFonts w:ascii="Times New Roman" w:eastAsia="Times New Roman" w:hAnsi="Times New Roman" w:cs="Times New Roman"/>
        </w:rPr>
        <w:t xml:space="preserve">across different levels of genetic diversity </w:t>
      </w:r>
      <w:r w:rsidR="007F5707">
        <w:rPr>
          <w:rFonts w:ascii="Times New Roman" w:eastAsia="Times New Roman" w:hAnsi="Times New Roman" w:cs="Times New Roman"/>
        </w:rPr>
        <w:t>will be characteris</w:t>
      </w:r>
      <w:r w:rsidR="00FF6695">
        <w:rPr>
          <w:rFonts w:ascii="Times New Roman" w:eastAsia="Times New Roman" w:hAnsi="Times New Roman" w:cs="Times New Roman"/>
        </w:rPr>
        <w:t>ed by regression models of enzy</w:t>
      </w:r>
      <w:r w:rsidR="00172591">
        <w:rPr>
          <w:rFonts w:ascii="Times New Roman" w:eastAsia="Times New Roman" w:hAnsi="Times New Roman" w:cs="Times New Roman"/>
        </w:rPr>
        <w:t xml:space="preserve">me amounts over ranges of </w:t>
      </w:r>
      <w:r w:rsidR="00FF6695">
        <w:rPr>
          <w:rFonts w:ascii="Times New Roman" w:eastAsia="Times New Roman" w:hAnsi="Times New Roman" w:cs="Times New Roman"/>
        </w:rPr>
        <w:t xml:space="preserve">environmental variables. Isoform outliers from the trends will be identified and characterized in kinetics experiments. </w:t>
      </w:r>
    </w:p>
    <w:p w14:paraId="1D447276" w14:textId="55F52E0D" w:rsidR="001813B7" w:rsidRDefault="00D02ABE" w:rsidP="00A157C3">
      <w:pPr>
        <w:jc w:val="both"/>
        <w:rPr>
          <w:rFonts w:ascii="Times New Roman" w:eastAsia="Times New Roman" w:hAnsi="Times New Roman" w:cs="Times New Roman"/>
        </w:rPr>
      </w:pPr>
      <w:r>
        <w:rPr>
          <w:rFonts w:ascii="Times New Roman" w:eastAsia="Times New Roman" w:hAnsi="Times New Roman" w:cs="Times New Roman"/>
          <w:noProof/>
        </w:rPr>
        <w:lastRenderedPageBreak/>
        <mc:AlternateContent>
          <mc:Choice Requires="wpg">
            <w:drawing>
              <wp:anchor distT="0" distB="0" distL="114300" distR="114300" simplePos="0" relativeHeight="251630592" behindDoc="0" locked="0" layoutInCell="1" allowOverlap="1" wp14:anchorId="39F483D6" wp14:editId="7E1832DE">
                <wp:simplePos x="0" y="0"/>
                <wp:positionH relativeFrom="column">
                  <wp:posOffset>4337339</wp:posOffset>
                </wp:positionH>
                <wp:positionV relativeFrom="paragraph">
                  <wp:posOffset>729</wp:posOffset>
                </wp:positionV>
                <wp:extent cx="2855595" cy="3986656"/>
                <wp:effectExtent l="0" t="0" r="0" b="1270"/>
                <wp:wrapSquare wrapText="bothSides"/>
                <wp:docPr id="4" name="Group 4"/>
                <wp:cNvGraphicFramePr/>
                <a:graphic xmlns:a="http://schemas.openxmlformats.org/drawingml/2006/main">
                  <a:graphicData uri="http://schemas.microsoft.com/office/word/2010/wordprocessingGroup">
                    <wpg:wgp>
                      <wpg:cNvGrpSpPr/>
                      <wpg:grpSpPr>
                        <a:xfrm>
                          <a:off x="0" y="0"/>
                          <a:ext cx="2843530" cy="3986656"/>
                          <a:chOff x="0" y="0"/>
                          <a:chExt cx="2843530" cy="3986656"/>
                        </a:xfrm>
                      </wpg:grpSpPr>
                      <pic:pic xmlns:pic="http://schemas.openxmlformats.org/drawingml/2006/picture">
                        <pic:nvPicPr>
                          <pic:cNvPr id="1" name="Picture 1"/>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93889" y="0"/>
                            <a:ext cx="2667816" cy="2777490"/>
                          </a:xfrm>
                          <a:prstGeom prst="rect">
                            <a:avLst/>
                          </a:prstGeom>
                        </pic:spPr>
                      </pic:pic>
                      <wps:wsp>
                        <wps:cNvPr id="2" name="Text Box 2"/>
                        <wps:cNvSpPr txBox="1"/>
                        <wps:spPr>
                          <a:xfrm>
                            <a:off x="0" y="2679826"/>
                            <a:ext cx="2843530" cy="1306830"/>
                          </a:xfrm>
                          <a:prstGeom prst="rect">
                            <a:avLst/>
                          </a:prstGeom>
                          <a:solidFill>
                            <a:prstClr val="white"/>
                          </a:solidFill>
                          <a:ln>
                            <a:noFill/>
                          </a:ln>
                          <a:effectLst/>
                        </wps:spPr>
                        <wps:txbx>
                          <w:txbxContent>
                            <w:p w14:paraId="1A5BB47E" w14:textId="3D28D41D" w:rsidR="007A43CD" w:rsidRPr="005565FC" w:rsidRDefault="007A43CD" w:rsidP="0057532C">
                              <w:pPr>
                                <w:pStyle w:val="Caption"/>
                                <w:spacing w:after="120"/>
                                <w:ind w:left="57" w:right="57"/>
                                <w:jc w:val="both"/>
                                <w:rPr>
                                  <w:i w:val="0"/>
                                </w:rPr>
                              </w:pPr>
                              <w:r w:rsidRPr="00D95A6B">
                                <w:rPr>
                                  <w:b/>
                                </w:rPr>
                                <w:t xml:space="preserve">Figure </w:t>
                              </w:r>
                              <w:r w:rsidRPr="00D95A6B">
                                <w:rPr>
                                  <w:b/>
                                </w:rPr>
                                <w:fldChar w:fldCharType="begin"/>
                              </w:r>
                              <w:r w:rsidRPr="00D95A6B">
                                <w:rPr>
                                  <w:b/>
                                </w:rPr>
                                <w:instrText xml:space="preserve"> SEQ Figure \* ARABIC </w:instrText>
                              </w:r>
                              <w:r w:rsidRPr="00D95A6B">
                                <w:rPr>
                                  <w:b/>
                                </w:rPr>
                                <w:fldChar w:fldCharType="separate"/>
                              </w:r>
                              <w:r w:rsidR="004928FF">
                                <w:rPr>
                                  <w:b/>
                                  <w:noProof/>
                                </w:rPr>
                                <w:t>1</w:t>
                              </w:r>
                              <w:r w:rsidRPr="00D95A6B">
                                <w:rPr>
                                  <w:b/>
                                </w:rPr>
                                <w:fldChar w:fldCharType="end"/>
                              </w:r>
                              <w:r w:rsidRPr="00D95A6B">
                                <w:rPr>
                                  <w:b/>
                                </w:rPr>
                                <w:t>.</w:t>
                              </w:r>
                              <w:r w:rsidRPr="00D95A6B">
                                <w:rPr>
                                  <w:b/>
                                  <w:i w:val="0"/>
                                </w:rPr>
                                <w:t xml:space="preserve"> </w:t>
                              </w:r>
                              <w:r>
                                <w:rPr>
                                  <w:i w:val="0"/>
                                </w:rPr>
                                <w:t>Protein amounts</w:t>
                              </w:r>
                              <w:r w:rsidRPr="00D95A6B">
                                <w:rPr>
                                  <w:i w:val="0"/>
                                </w:rPr>
                                <w:t xml:space="preserve"> in photosystems, </w:t>
                              </w:r>
                              <w:r w:rsidR="005D752B">
                                <w:rPr>
                                  <w:i w:val="0"/>
                                </w:rPr>
                                <w:t xml:space="preserve">as </w:t>
                              </w:r>
                              <w:r w:rsidRPr="00D95A6B">
                                <w:rPr>
                                  <w:i w:val="0"/>
                                </w:rPr>
                                <w:t>proportion</w:t>
                              </w:r>
                              <w:r>
                                <w:rPr>
                                  <w:i w:val="0"/>
                                </w:rPr>
                                <w:t>s</w:t>
                              </w:r>
                              <w:r w:rsidRPr="00D95A6B">
                                <w:rPr>
                                  <w:i w:val="0"/>
                                </w:rPr>
                                <w:t xml:space="preserve"> of total </w:t>
                              </w:r>
                              <w:r>
                                <w:rPr>
                                  <w:i w:val="0"/>
                                </w:rPr>
                                <w:t>leaf protein</w:t>
                              </w:r>
                              <w:r w:rsidRPr="00D95A6B">
                                <w:rPr>
                                  <w:i w:val="0"/>
                                </w:rPr>
                                <w:t xml:space="preserve">, </w:t>
                              </w:r>
                              <w:r w:rsidRPr="000B68BF">
                                <w:rPr>
                                  <w:i w:val="0"/>
                                </w:rPr>
                                <w:t>decreases with increasing light (R</w:t>
                              </w:r>
                              <w:r w:rsidRPr="000B68BF">
                                <w:rPr>
                                  <w:i w:val="0"/>
                                  <w:vertAlign w:val="superscript"/>
                                </w:rPr>
                                <w:t>2</w:t>
                              </w:r>
                              <w:r w:rsidRPr="000B68BF">
                                <w:rPr>
                                  <w:i w:val="0"/>
                                </w:rPr>
                                <w:t xml:space="preserve"> = 0.39</w:t>
                              </w:r>
                              <w:r>
                                <w:rPr>
                                  <w:i w:val="0"/>
                                </w:rPr>
                                <w:t xml:space="preserve">; p </w:t>
                              </w:r>
                              <w:r>
                                <w:rPr>
                                  <w:rFonts w:eastAsia="MS Mincho"/>
                                  <w:i w:val="0"/>
                                </w:rPr>
                                <w:t xml:space="preserve">&lt; </w:t>
                              </w:r>
                              <w:r w:rsidRPr="000B68BF">
                                <w:rPr>
                                  <w:rFonts w:eastAsia="MS Mincho"/>
                                  <w:i w:val="0"/>
                                </w:rPr>
                                <w:t>10</w:t>
                              </w:r>
                              <w:r w:rsidRPr="000B68BF">
                                <w:rPr>
                                  <w:rFonts w:eastAsia="MS Mincho"/>
                                  <w:i w:val="0"/>
                                  <w:vertAlign w:val="superscript"/>
                                </w:rPr>
                                <w:t>-12</w:t>
                              </w:r>
                              <w:r w:rsidRPr="000B68BF">
                                <w:rPr>
                                  <w:i w:val="0"/>
                                </w:rPr>
                                <w:t>).</w:t>
                              </w:r>
                              <w:r w:rsidRPr="00C911E2">
                                <w:rPr>
                                  <w:i w:val="0"/>
                                </w:rPr>
                                <w:t xml:space="preserve"> </w:t>
                              </w:r>
                              <w:r>
                                <w:rPr>
                                  <w:i w:val="0"/>
                                </w:rPr>
                                <w:t>Calvin cycle proteins were not correlated with light environment (p = 0.14). Points are species x site means, 9 measurements per point (3 plants x 3 leaf ages, bars = 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9F483D6" id="Group 4" o:spid="_x0000_s1026" style="position:absolute;left:0;text-align:left;margin-left:341.5pt;margin-top:.05pt;width:224.85pt;height:313.9pt;z-index:251630592" coordsize="2843530,3986656"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93889;width:2667816;height:27774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Gi&#10;8djBAAAA2gAAAA8AAABkcnMvZG93bnJldi54bWxET0trwkAQvgv+h2WE3nSTgiWkriEIQkGkrXrp&#10;bcyOSdrsbMiuefz7rlDoafj4nrPJRtOInjpXW1YQryIQxIXVNZcKLuf9MgHhPLLGxjIpmMhBtp3P&#10;NphqO/An9SdfihDCLkUFlfdtKqUrKjLoVrYlDtzNdgZ9gF0pdYdDCDeNfI6iF2mw5tBQYUu7ioqf&#10;090oWOf5lFyPuhn7jySOvw/9JL/elXpajPkrCE+j/xf/ud90mA+PVx5Xbn8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EGi8djBAAAA2gAAAA8AAAAAAAAAAAAAAAAAnAIAAGRy&#10;cy9kb3ducmV2LnhtbFBLBQYAAAAABAAEAPcAAACKAwAAAAA=&#10;">
                  <v:imagedata r:id="rId6" o:title=""/>
                  <v:path arrowok="t"/>
                </v:shape>
                <v:shapetype id="_x0000_t202" coordsize="21600,21600" o:spt="202" path="m0,0l0,21600,21600,21600,21600,0xe">
                  <v:stroke joinstyle="miter"/>
                  <v:path gradientshapeok="t" o:connecttype="rect"/>
                </v:shapetype>
                <v:shape id="Text Box 2" o:spid="_x0000_s1028" type="#_x0000_t202" style="position:absolute;top:2679826;width:2843530;height:13068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NylOwgAA&#10;ANoAAAAPAAAAZHJzL2Rvd25yZXYueG1sRI/Ni8IwFMTvgv9DeIIX0dQeRKpRdv0AD+vBDzw/mrdt&#10;2ealJNHW/94sCB6HmfkNs1x3phYPcr6yrGA6SUAQ51ZXXCi4XvbjOQgfkDXWlknBkzysV/3eEjNt&#10;Wz7R4xwKESHsM1RQhtBkUvq8JIN+Yhvi6P1aZzBE6QqpHbYRbmqZJslMGqw4LpTY0Kak/O98Nwpm&#10;W3dvT7wZba+7Hzw2RXr7ft6UGg66rwWIQF34hN/tg1aQwv+VeAPk6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43KU7CAAAA2gAAAA8AAAAAAAAAAAAAAAAAlwIAAGRycy9kb3du&#10;cmV2LnhtbFBLBQYAAAAABAAEAPUAAACGAwAAAAA=&#10;" stroked="f">
                  <v:textbox inset="0,0,0,0">
                    <w:txbxContent>
                      <w:p w14:paraId="1A5BB47E" w14:textId="3D28D41D" w:rsidR="007A43CD" w:rsidRPr="005565FC" w:rsidRDefault="007A43CD" w:rsidP="0057532C">
                        <w:pPr>
                          <w:pStyle w:val="Caption"/>
                          <w:spacing w:after="120"/>
                          <w:ind w:left="57" w:right="57"/>
                          <w:jc w:val="both"/>
                          <w:rPr>
                            <w:i w:val="0"/>
                          </w:rPr>
                        </w:pPr>
                        <w:r w:rsidRPr="00D95A6B">
                          <w:rPr>
                            <w:b/>
                          </w:rPr>
                          <w:t xml:space="preserve">Figure </w:t>
                        </w:r>
                        <w:r w:rsidRPr="00D95A6B">
                          <w:rPr>
                            <w:b/>
                          </w:rPr>
                          <w:fldChar w:fldCharType="begin"/>
                        </w:r>
                        <w:r w:rsidRPr="00D95A6B">
                          <w:rPr>
                            <w:b/>
                          </w:rPr>
                          <w:instrText xml:space="preserve"> SEQ Figure \* ARABIC </w:instrText>
                        </w:r>
                        <w:r w:rsidRPr="00D95A6B">
                          <w:rPr>
                            <w:b/>
                          </w:rPr>
                          <w:fldChar w:fldCharType="separate"/>
                        </w:r>
                        <w:r w:rsidR="004928FF">
                          <w:rPr>
                            <w:b/>
                            <w:noProof/>
                          </w:rPr>
                          <w:t>1</w:t>
                        </w:r>
                        <w:r w:rsidRPr="00D95A6B">
                          <w:rPr>
                            <w:b/>
                          </w:rPr>
                          <w:fldChar w:fldCharType="end"/>
                        </w:r>
                        <w:r w:rsidRPr="00D95A6B">
                          <w:rPr>
                            <w:b/>
                          </w:rPr>
                          <w:t>.</w:t>
                        </w:r>
                        <w:r w:rsidRPr="00D95A6B">
                          <w:rPr>
                            <w:b/>
                            <w:i w:val="0"/>
                          </w:rPr>
                          <w:t xml:space="preserve"> </w:t>
                        </w:r>
                        <w:r>
                          <w:rPr>
                            <w:i w:val="0"/>
                          </w:rPr>
                          <w:t>Protein amounts</w:t>
                        </w:r>
                        <w:r w:rsidRPr="00D95A6B">
                          <w:rPr>
                            <w:i w:val="0"/>
                          </w:rPr>
                          <w:t xml:space="preserve"> in photosystems, </w:t>
                        </w:r>
                        <w:r w:rsidR="005D752B">
                          <w:rPr>
                            <w:i w:val="0"/>
                          </w:rPr>
                          <w:t xml:space="preserve">as </w:t>
                        </w:r>
                        <w:r w:rsidRPr="00D95A6B">
                          <w:rPr>
                            <w:i w:val="0"/>
                          </w:rPr>
                          <w:t>proportion</w:t>
                        </w:r>
                        <w:r>
                          <w:rPr>
                            <w:i w:val="0"/>
                          </w:rPr>
                          <w:t>s</w:t>
                        </w:r>
                        <w:r w:rsidRPr="00D95A6B">
                          <w:rPr>
                            <w:i w:val="0"/>
                          </w:rPr>
                          <w:t xml:space="preserve"> of total </w:t>
                        </w:r>
                        <w:r>
                          <w:rPr>
                            <w:i w:val="0"/>
                          </w:rPr>
                          <w:t>leaf protein</w:t>
                        </w:r>
                        <w:r w:rsidRPr="00D95A6B">
                          <w:rPr>
                            <w:i w:val="0"/>
                          </w:rPr>
                          <w:t xml:space="preserve">, </w:t>
                        </w:r>
                        <w:r w:rsidRPr="000B68BF">
                          <w:rPr>
                            <w:i w:val="0"/>
                          </w:rPr>
                          <w:t>decreases with increasing light (R</w:t>
                        </w:r>
                        <w:r w:rsidRPr="000B68BF">
                          <w:rPr>
                            <w:i w:val="0"/>
                            <w:vertAlign w:val="superscript"/>
                          </w:rPr>
                          <w:t>2</w:t>
                        </w:r>
                        <w:r w:rsidRPr="000B68BF">
                          <w:rPr>
                            <w:i w:val="0"/>
                          </w:rPr>
                          <w:t xml:space="preserve"> = 0.39</w:t>
                        </w:r>
                        <w:r>
                          <w:rPr>
                            <w:i w:val="0"/>
                          </w:rPr>
                          <w:t xml:space="preserve">; p </w:t>
                        </w:r>
                        <w:r>
                          <w:rPr>
                            <w:rFonts w:eastAsia="MS Mincho"/>
                            <w:i w:val="0"/>
                          </w:rPr>
                          <w:t xml:space="preserve">&lt; </w:t>
                        </w:r>
                        <w:r w:rsidRPr="000B68BF">
                          <w:rPr>
                            <w:rFonts w:eastAsia="MS Mincho"/>
                            <w:i w:val="0"/>
                          </w:rPr>
                          <w:t>10</w:t>
                        </w:r>
                        <w:r w:rsidRPr="000B68BF">
                          <w:rPr>
                            <w:rFonts w:eastAsia="MS Mincho"/>
                            <w:i w:val="0"/>
                            <w:vertAlign w:val="superscript"/>
                          </w:rPr>
                          <w:t>-12</w:t>
                        </w:r>
                        <w:r w:rsidRPr="000B68BF">
                          <w:rPr>
                            <w:i w:val="0"/>
                          </w:rPr>
                          <w:t>).</w:t>
                        </w:r>
                        <w:r w:rsidRPr="00C911E2">
                          <w:rPr>
                            <w:i w:val="0"/>
                          </w:rPr>
                          <w:t xml:space="preserve"> </w:t>
                        </w:r>
                        <w:r>
                          <w:rPr>
                            <w:i w:val="0"/>
                          </w:rPr>
                          <w:t>Calvin cycle proteins were not correlated with light environment (p = 0.14). Points are species x site means, 9 measurements per point (3 plants x 3 leaf ages, bars = S.E).</w:t>
                        </w:r>
                      </w:p>
                    </w:txbxContent>
                  </v:textbox>
                </v:shape>
                <w10:wrap type="square"/>
              </v:group>
            </w:pict>
          </mc:Fallback>
        </mc:AlternateContent>
      </w:r>
      <w:r w:rsidR="00B17353">
        <w:rPr>
          <w:rFonts w:ascii="Times New Roman" w:eastAsia="Times New Roman" w:hAnsi="Times New Roman" w:cs="Times New Roman"/>
        </w:rPr>
        <w:t xml:space="preserve">Figure 1 contains preliminary data from my current Discovery Project that demonstrates a </w:t>
      </w:r>
      <w:r w:rsidR="00E77897">
        <w:rPr>
          <w:rFonts w:ascii="Times New Roman" w:eastAsia="Times New Roman" w:hAnsi="Times New Roman" w:cs="Times New Roman"/>
        </w:rPr>
        <w:t>predictable</w:t>
      </w:r>
      <w:r w:rsidR="00B17353">
        <w:rPr>
          <w:rFonts w:ascii="Times New Roman" w:eastAsia="Times New Roman" w:hAnsi="Times New Roman" w:cs="Times New Roman"/>
        </w:rPr>
        <w:t xml:space="preserve"> trend</w:t>
      </w:r>
      <w:r w:rsidR="00E77897">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1hs3t8drk0","properties":{"formattedCitation":"{\\rtf \\super 38\\nosupersub{}}","plainCitation":"38"},"citationItems":[{"id":430,"uris":["http://zotero.org/users/2536149/items/P7DCFRWP"],"uri":["http://zotero.org/users/2536149/items/P7DCFRWP"],"itemData":{"id":430,"type":"article-journal","title":"Photosynthetic complex stoichiometry dynamics in higher plants: environmental acclimation and photosynthetic flux control","container-title":"Frontiers in Plant Science","volume":"5","source":"Frontiers","abstract":"The composition of the photosynthetic apparatus of higher plants is dynamically adjusted to long-term changes in environmental conditions such as growth light intensity and light quality, and to changing metabolic demands for ATP and NADPH imposed by stresses and leaf ageing. By changing photosynthetic complex stoichiometry, a long-term imbalance between the photosynthetic production of ATP and NADPH and their metabolic consumption is avoided, and cytotoxic side reactions are minimized. Otherwise, an excess capacity of the light reactions, relative to the demands of primary metabolism, could result in a disturbance of cellular redox homeostasis and an increased production of reactive oxygen species, leading to the destruction of the photosynthetic apparatus and the initiation of cell death programs. In this review, changes of the abundances of the different constituents of the photosynthetic apparatus in response to environmental conditions and during leaf ontogenesis are summarized. The contributions of the different photosynthetic complexes to photosynthetic flux control and the regulation of electron transport are discussed.","URL":"http://journal.frontiersin.org/article/10.3389/fpls.2014.00188/abstract","DOI":"10.3389/fpls.2014.00188","ISSN":"1664-462X","shortTitle":"Photosynthetic complex stoichiometry dynamics in higher plants","journalAbbreviation":"Front. Plant Sci.","language":"English","author":[{"family":"Schöttler","given":"Mark A."},{"family":"Tóth","given":"Szilvia Z."}],"issued":{"date-parts":[["2014"]]},"accessed":{"date-parts":[["2017",3,16]]}}}],"schema":"https://github.com/citation-style-language/schema/raw/master/csl-citation.json"} </w:instrText>
      </w:r>
      <w:r w:rsidR="00E77897">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8</w:t>
      </w:r>
      <w:r w:rsidR="00E77897">
        <w:rPr>
          <w:rFonts w:ascii="Times New Roman" w:eastAsia="Times New Roman" w:hAnsi="Times New Roman" w:cs="Times New Roman"/>
        </w:rPr>
        <w:fldChar w:fldCharType="end"/>
      </w:r>
      <w:r w:rsidR="00B17353">
        <w:rPr>
          <w:rFonts w:ascii="Times New Roman" w:eastAsia="Times New Roman" w:hAnsi="Times New Roman" w:cs="Times New Roman"/>
        </w:rPr>
        <w:t xml:space="preserve"> in photosynthesis proteins over a gradient of light availability in 32 eucalypt species sampled across Eastern A</w:t>
      </w:r>
      <w:r w:rsidR="00D37E24">
        <w:rPr>
          <w:rFonts w:ascii="Times New Roman" w:eastAsia="Times New Roman" w:hAnsi="Times New Roman" w:cs="Times New Roman"/>
        </w:rPr>
        <w:t xml:space="preserve">ustralia: </w:t>
      </w:r>
      <w:r w:rsidR="00E77897">
        <w:rPr>
          <w:rFonts w:ascii="Times New Roman" w:eastAsia="Times New Roman" w:hAnsi="Times New Roman" w:cs="Times New Roman"/>
        </w:rPr>
        <w:t xml:space="preserve">proportional </w:t>
      </w:r>
      <w:r w:rsidR="00D37E24">
        <w:rPr>
          <w:rFonts w:ascii="Times New Roman" w:eastAsia="Times New Roman" w:hAnsi="Times New Roman" w:cs="Times New Roman"/>
        </w:rPr>
        <w:t>protein investment in light capture decreases with increasing light.</w:t>
      </w:r>
      <w:r w:rsidR="008D2A41">
        <w:rPr>
          <w:rFonts w:ascii="Times New Roman" w:eastAsia="Times New Roman" w:hAnsi="Times New Roman" w:cs="Times New Roman"/>
        </w:rPr>
        <w:t xml:space="preserve"> The lack of concomitant decline in Calvin cycle proteins supports the assumption that metabolic flux is coordinated among the enzymes of photosynthesis. </w:t>
      </w:r>
    </w:p>
    <w:p w14:paraId="6879391E" w14:textId="03A0B6D6" w:rsidR="00680EE0" w:rsidRPr="00172591" w:rsidRDefault="001813B7" w:rsidP="00A157C3">
      <w:pPr>
        <w:ind w:firstLine="425"/>
        <w:jc w:val="both"/>
        <w:rPr>
          <w:rFonts w:ascii="Times New Roman" w:eastAsia="Times New Roman" w:hAnsi="Times New Roman" w:cs="Times New Roman"/>
        </w:rPr>
      </w:pPr>
      <w:r>
        <w:rPr>
          <w:rFonts w:ascii="Times New Roman" w:eastAsia="Times New Roman" w:hAnsi="Times New Roman" w:cs="Times New Roman"/>
        </w:rPr>
        <w:t>Photosystem proteins</w:t>
      </w:r>
      <w:r w:rsidR="008D2A41">
        <w:rPr>
          <w:rFonts w:ascii="Times New Roman" w:eastAsia="Times New Roman" w:hAnsi="Times New Roman" w:cs="Times New Roman"/>
        </w:rPr>
        <w:t xml:space="preserve"> are not universally expressed at maximal levels for two reasons: </w:t>
      </w:r>
      <w:r w:rsidR="00A157C3">
        <w:rPr>
          <w:rFonts w:ascii="Times New Roman" w:eastAsia="Times New Roman" w:hAnsi="Times New Roman" w:cs="Times New Roman"/>
        </w:rPr>
        <w:t xml:space="preserve">1) </w:t>
      </w:r>
      <w:r w:rsidR="00172591">
        <w:rPr>
          <w:rFonts w:ascii="Times New Roman" w:eastAsia="Times New Roman" w:hAnsi="Times New Roman" w:cs="Times New Roman"/>
        </w:rPr>
        <w:t>A</w:t>
      </w:r>
      <w:r w:rsidR="008D2A41" w:rsidRPr="00172591">
        <w:rPr>
          <w:rFonts w:ascii="Times New Roman" w:eastAsia="Times New Roman" w:hAnsi="Times New Roman" w:cs="Times New Roman"/>
        </w:rPr>
        <w:t xml:space="preserve"> high flux from the photosystems </w:t>
      </w:r>
      <w:r w:rsidR="00AE3D9D">
        <w:rPr>
          <w:rFonts w:ascii="Times New Roman" w:eastAsia="Times New Roman" w:hAnsi="Times New Roman" w:cs="Times New Roman"/>
        </w:rPr>
        <w:t>that exceeds the capacity of the</w:t>
      </w:r>
      <w:r w:rsidR="008D2A41" w:rsidRPr="00172591">
        <w:rPr>
          <w:rFonts w:ascii="Times New Roman" w:eastAsia="Times New Roman" w:hAnsi="Times New Roman" w:cs="Times New Roman"/>
        </w:rPr>
        <w:t xml:space="preserve"> Calvin cycle </w:t>
      </w:r>
      <w:r w:rsidR="00A157C3">
        <w:rPr>
          <w:rFonts w:ascii="Times New Roman" w:eastAsia="Times New Roman" w:hAnsi="Times New Roman" w:cs="Times New Roman"/>
        </w:rPr>
        <w:t>leads to photoinhibition, which is energetically costly</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gvsmq69k6","properties":{"formattedCitation":"{\\rtf \\super 34\\nosupersub{}}","plainCitation":"34"},"citationItems":[{"id":353,"uris":["http://zotero.org/users/2536149/items/T2FKRAI7"],"uri":["http://zotero.org/users/2536149/items/T2FKRAI7"],"itemData":{"id":353,"type":"article-journal","title":"The relationship of leaf photosynthetic traits – Vcmax and Jmax – to leaf nitrogen, leaf phosphorus, and specific leaf area: a meta-analysis and modeling study","container-title":"Ecology and Evolution","page":"3218-3235","volume":"4","issue":"16","source":"PubMed Central","abstract":"Great uncertainty exists in the global exchange of carbon between the atmosphere and the terrestrial biosphere. An important source of this uncertainty lies in the dependency of photosynthesis on the maximum rate of carboxylation (Vcmax) and the maximum rate of electron transport (Jmax). Understanding and making accurate prediction of C fluxes thus requires accurate characterization of these rates and their relationship with plant nutrient status over large geographic scales. Plant nutrient status is indicated by the traits: leaf nitrogen (N), leaf phosphorus (P), and specific leaf area (SLA). Correlations between Vcmax and Jmax and leaf nitrogen (N) are typically derived from local to global scales, while correlations with leaf phosphorus (P) and specific leaf area (SLA) have typically been derived at a local scale. Thus, there is no global-scale relationship between Vcmax and Jmax and P or SLA limiting the ability of global-scale carbon flux models do not account for P or SLA. We gathered published data from 24 studies to reveal global relationships of Vcmax and Jmax with leaf N, P, and SLA. Vcmax was strongly related to leaf N, and increasing leaf P substantially increased the sensitivity of Vcmax to leaf N. Jmax was strongly related to Vcmax, and neither leaf N, P, or SLA had a substantial impact on the relationship. Although more data are needed to expand the applicability of the relationship, we show leaf P is a globally important determinant of photosynthetic rates. In a model of photosynthesis, we showed that at high leaf N (3 gm−2), increasing leaf P from 0.05 to 0.22 gm−2 nearly doubled assimilation rates. Finally, we show that plants may employ a conservative strategy of Jmax to Vcmax coordination that restricts photoinhibition when carboxylation is limiting at the expense of maximizing photosynthetic rates when light is limiting.","DOI":"10.1002/ece3.1173","ISSN":"2045-7758","note":"PMID: 25473475\nPMCID: PMC4222209","shortTitle":"The relationship of leaf photosynthetic traits – Vcmax and Jmax – to leaf nitrogen, leaf phosphorus, and specific leaf area","journalAbbreviation":"Ecol Evol","author":[{"family":"Walker","given":"Anthony P"},{"family":"Beckerman","given":"Andrew P"},{"family":"Gu","given":"Lianhong"},{"family":"Kattge","given":"Jens"},{"family":"Cernusak","given":"Lucas A"},{"family":"Domingues","given":"Tomas F"},{"family":"Scales","given":"Joanna C"},{"family":"Wohlfahrt","given":"Georg"},{"family":"Wullschleger","given":"Stan D"},{"family":"Woodward","given":"F Ian"}],"issued":{"date-parts":[["2014",8]]}}}],"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4</w:t>
      </w:r>
      <w:r w:rsidR="00465D68">
        <w:rPr>
          <w:rFonts w:ascii="Times New Roman" w:eastAsia="Times New Roman" w:hAnsi="Times New Roman" w:cs="Times New Roman"/>
        </w:rPr>
        <w:fldChar w:fldCharType="end"/>
      </w:r>
      <w:r w:rsidR="00A157C3">
        <w:rPr>
          <w:rFonts w:ascii="Times New Roman" w:eastAsia="Times New Roman" w:hAnsi="Times New Roman" w:cs="Times New Roman"/>
        </w:rPr>
        <w:t xml:space="preserve">; 2) </w:t>
      </w:r>
      <w:r w:rsidR="00172591">
        <w:rPr>
          <w:rFonts w:ascii="Times New Roman" w:eastAsia="Times New Roman" w:hAnsi="Times New Roman" w:cs="Times New Roman"/>
        </w:rPr>
        <w:t>A</w:t>
      </w:r>
      <w:r w:rsidR="007F5707">
        <w:rPr>
          <w:rFonts w:ascii="Times New Roman" w:eastAsia="Times New Roman" w:hAnsi="Times New Roman" w:cs="Times New Roman"/>
        </w:rPr>
        <w:t>llocation is optimis</w:t>
      </w:r>
      <w:r w:rsidR="00721D1F" w:rsidRPr="00172591">
        <w:rPr>
          <w:rFonts w:ascii="Times New Roman" w:eastAsia="Times New Roman" w:hAnsi="Times New Roman" w:cs="Times New Roman"/>
        </w:rPr>
        <w:t>ed to make the most of a scarce supply of nitrogen among nitrogen-rich proteins</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FcAJgRPF","properties":{"formattedCitation":"{\\rtf \\super 35,36\\nosupersub{}}","plainCitation":"35,36"},"citationItems":[{"id":363,"uris":["http://zotero.org/users/2536149/items/PKS35FUR"],"uri":["http://zotero.org/users/2536149/items/PKS35FUR"],"itemData":{"id":363,"type":"article-journal","title":"Optimal allocation of leaf-level nitrogen: Implications for covariation of Vcmax and Jmax and photosynthetic downregulation","container-title":"Journal of Geophysical Research: Biogeosciences","page":"2016JG003473","volume":"121","issue":"9","source":"Wiley Online Library","abstract":"The maximum rate of carboxylation, Vcmax, and the maximum rate of electron transport, Jmax, describe leaf-level capacities of the photosynthetic system and are critical in determining the net fluxes of carbon dioxide and water vapor in the terrestrial biosphere. Although both Vcmax and Jmax exhibit high spatial and temporal variability, most descriptions of photosynthesis in terrestrial biosphere models assume constant values for Vcmax and Jmax at a reference temperature ignoring intraseasonal, interannual, and water stress-induced variations. Although general patterns of variation of Vcmax and Jmax have been correlated across groups of species, climates, and nitrogen concentrations, scant theoretical support has been provided to explain these variations. We present a new approach to determine Vcmax and Jmax based on the assumption that a limited amount of leaf nitrogen is allocated optimally among the various components of the photosynthetic system in such a way that expected carbon assimilation is maximized. The optimal allocation is constrained by available nitrogen and responds dynamically to the near-term environmental conditions of light and water supply and to their variability. The resulting optimal allocations of a finite supply of nitrogen replicate observed relationships in nature, including the ratio of Jmax/Vcmax, the relationship of leaf nitrogen to Vcmax, and the changes in nitrogen allocation under varying water availability and light environments. This optimal allocation approach provides a mechanism to describe the response of leaf-level photosynthetic capacity to varying environmental and resource supply conditions that can be incorporated into terrestrial biosphere models providing improved estimates of carbon and water fluxes in the soil-plant-atmosphere continuum.","DOI":"10.1002/2016JG003473","ISSN":"2169-8961","shortTitle":"Optimal allocation of leaf-level nitrogen","journalAbbreviation":"J. Geophys. Res. Biogeosci.","language":"en","author":[{"family":"Quebbeman","given":"J. A."},{"family":"Ramirez","given":"J. A."}],"issued":{"date-parts":[["2016",9,1]]}}},{"id":481,"uris":["http://zotero.org/users/2536149/items/5H7JJB54"],"uri":["http://zotero.org/users/2536149/items/5H7JJB54"],"itemData":{"id":481,"type":"article-journal","title":"Leaf nitrogen from first principles: field evidence for adaptive variation with climate","container-title":"Biogeosciences","page":"481-495","volume":"14","issue":"2","source":"Copernicus Online Journals","DOI":"10.5194/bg-14-481-2017","ISSN":"1726-4189","shortTitle":"Leaf nitrogen from first principles","journalAbbreviation":"Biogeosciences","author":[{"family":"Dong","given":"N."},{"family":"Prentice","given":"I. C."},{"family":"Evans","given":"B. J."},{"family":"Caddy-Retalic","given":"S."},{"family":"Lowe","given":"A. J."},{"family":"Wright","given":"I. J."}],"issued":{"date-parts":[["2017",1,30]]}}}],"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5,36</w:t>
      </w:r>
      <w:r w:rsidR="00465D68">
        <w:rPr>
          <w:rFonts w:ascii="Times New Roman" w:eastAsia="Times New Roman" w:hAnsi="Times New Roman" w:cs="Times New Roman"/>
        </w:rPr>
        <w:fldChar w:fldCharType="end"/>
      </w:r>
      <w:r w:rsidR="00327BDB" w:rsidRPr="00172591">
        <w:rPr>
          <w:rFonts w:ascii="Times New Roman" w:eastAsia="Times New Roman" w:hAnsi="Times New Roman" w:cs="Times New Roman"/>
        </w:rPr>
        <w:t xml:space="preserve"> and protein turnover is </w:t>
      </w:r>
      <w:r w:rsidR="00582671" w:rsidRPr="00172591">
        <w:rPr>
          <w:rFonts w:ascii="Times New Roman" w:eastAsia="Times New Roman" w:hAnsi="Times New Roman" w:cs="Times New Roman"/>
        </w:rPr>
        <w:t xml:space="preserve">a </w:t>
      </w:r>
      <w:r w:rsidR="00022098" w:rsidRPr="00172591">
        <w:rPr>
          <w:rFonts w:ascii="Times New Roman" w:eastAsia="Times New Roman" w:hAnsi="Times New Roman" w:cs="Times New Roman"/>
        </w:rPr>
        <w:t>major</w:t>
      </w:r>
      <w:r w:rsidR="00582671" w:rsidRPr="00172591">
        <w:rPr>
          <w:rFonts w:ascii="Times New Roman" w:eastAsia="Times New Roman" w:hAnsi="Times New Roman" w:cs="Times New Roman"/>
        </w:rPr>
        <w:t xml:space="preserve"> metabolic expense</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2ja410l545","properties":{"formattedCitation":"{\\rtf \\super 43\\nosupersub{}}","plainCitation":"43"},"citationItems":[{"id":366,"uris":["http://zotero.org/users/2536149/items/UFCA4AHB"],"uri":["http://zotero.org/users/2536149/items/UFCA4AHB"],"itemData":{"id":366,"type":"article-journal","title":"The Cost of Maintenance Processes in Plant Cells","container-title":"Annals of Botany","page":"77-92","volume":"39","issue":"1","source":"academic.oup.com","DOI":"10.1093/oxfordjournals.aob.a084919","ISSN":"0305-7364","journalAbbreviation":"Ann Bot","author":[{"family":"Penning de Vries","given":"F.W.T"}],"issued":{"date-parts":[["1975",7,1]]}}}],"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43</w:t>
      </w:r>
      <w:r w:rsidR="00465D68">
        <w:rPr>
          <w:rFonts w:ascii="Times New Roman" w:eastAsia="Times New Roman" w:hAnsi="Times New Roman" w:cs="Times New Roman"/>
        </w:rPr>
        <w:fldChar w:fldCharType="end"/>
      </w:r>
      <w:r w:rsidRPr="00172591">
        <w:rPr>
          <w:rFonts w:ascii="Times New Roman" w:eastAsia="Times New Roman" w:hAnsi="Times New Roman" w:cs="Times New Roman"/>
        </w:rPr>
        <w:t>. The second reason is applicable to all leaf proteins</w:t>
      </w:r>
      <w:r w:rsidR="00327BDB" w:rsidRPr="00172591">
        <w:rPr>
          <w:rFonts w:ascii="Times New Roman" w:eastAsia="Times New Roman" w:hAnsi="Times New Roman" w:cs="Times New Roman"/>
        </w:rPr>
        <w:t xml:space="preserve"> and supports</w:t>
      </w:r>
      <w:r w:rsidRPr="00172591">
        <w:rPr>
          <w:rFonts w:ascii="Times New Roman" w:eastAsia="Times New Roman" w:hAnsi="Times New Roman" w:cs="Times New Roman"/>
        </w:rPr>
        <w:t xml:space="preserve"> the coordination assumption</w:t>
      </w:r>
      <w:r w:rsidR="00A157C3">
        <w:rPr>
          <w:rFonts w:ascii="Times New Roman" w:eastAsia="Times New Roman" w:hAnsi="Times New Roman" w:cs="Times New Roman"/>
        </w:rPr>
        <w:t xml:space="preserve"> above</w:t>
      </w:r>
      <w:r w:rsidRPr="00172591">
        <w:rPr>
          <w:rFonts w:ascii="Times New Roman" w:eastAsia="Times New Roman" w:hAnsi="Times New Roman" w:cs="Times New Roman"/>
        </w:rPr>
        <w:t>.</w:t>
      </w:r>
    </w:p>
    <w:p w14:paraId="5DE86738" w14:textId="5750C86C" w:rsidR="00B17353" w:rsidRDefault="00680EE0" w:rsidP="006A26F5">
      <w:pPr>
        <w:ind w:firstLine="425"/>
        <w:jc w:val="both"/>
        <w:rPr>
          <w:rFonts w:ascii="Times New Roman" w:eastAsia="Times New Roman" w:hAnsi="Times New Roman" w:cs="Times New Roman"/>
        </w:rPr>
      </w:pPr>
      <w:r>
        <w:rPr>
          <w:rFonts w:ascii="Times New Roman" w:eastAsia="Times New Roman" w:hAnsi="Times New Roman" w:cs="Times New Roman"/>
        </w:rPr>
        <w:t xml:space="preserve">Figure 1 also demonstrates that, although there is a significant trend, there is still substantial scatter around that trend, which is the case </w:t>
      </w:r>
      <w:r w:rsidR="00172591">
        <w:rPr>
          <w:rFonts w:ascii="Times New Roman" w:eastAsia="Times New Roman" w:hAnsi="Times New Roman" w:cs="Times New Roman"/>
        </w:rPr>
        <w:t>for</w:t>
      </w:r>
      <w:r>
        <w:rPr>
          <w:rFonts w:ascii="Times New Roman" w:eastAsia="Times New Roman" w:hAnsi="Times New Roman" w:cs="Times New Roman"/>
        </w:rPr>
        <w:t xml:space="preserve"> most of the protein-environment relationships in my Discovery Project data. Adding additional predictors (</w:t>
      </w:r>
      <w:r w:rsidRPr="00A157C3">
        <w:rPr>
          <w:rFonts w:ascii="Times New Roman" w:eastAsia="Times New Roman" w:hAnsi="Times New Roman" w:cs="Times New Roman"/>
          <w:i/>
        </w:rPr>
        <w:t>e.g.</w:t>
      </w:r>
      <w:r w:rsidR="00A157C3">
        <w:rPr>
          <w:rFonts w:ascii="Times New Roman" w:eastAsia="Times New Roman" w:hAnsi="Times New Roman" w:cs="Times New Roman"/>
        </w:rPr>
        <w:t>,</w:t>
      </w:r>
      <w:r>
        <w:rPr>
          <w:rFonts w:ascii="Times New Roman" w:eastAsia="Times New Roman" w:hAnsi="Times New Roman" w:cs="Times New Roman"/>
        </w:rPr>
        <w:t xml:space="preserve"> precipitation, temperature, leaf mass per area) in multiple regression models often explains </w:t>
      </w:r>
      <w:r w:rsidR="00C911E2">
        <w:rPr>
          <w:rFonts w:ascii="Times New Roman" w:eastAsia="Times New Roman" w:hAnsi="Times New Roman" w:cs="Times New Roman"/>
        </w:rPr>
        <w:t>protein</w:t>
      </w:r>
      <w:r>
        <w:rPr>
          <w:rFonts w:ascii="Times New Roman" w:eastAsia="Times New Roman" w:hAnsi="Times New Roman" w:cs="Times New Roman"/>
        </w:rPr>
        <w:t xml:space="preserve"> variation </w:t>
      </w:r>
      <w:r w:rsidR="00172591">
        <w:rPr>
          <w:rFonts w:ascii="Times New Roman" w:eastAsia="Times New Roman" w:hAnsi="Times New Roman" w:cs="Times New Roman"/>
        </w:rPr>
        <w:t>from</w:t>
      </w:r>
      <w:r>
        <w:rPr>
          <w:rFonts w:ascii="Times New Roman" w:eastAsia="Times New Roman" w:hAnsi="Times New Roman" w:cs="Times New Roman"/>
        </w:rPr>
        <w:t xml:space="preserve"> 50% to 70%. But, that leaves 30% to 50% unexplained variation, much of it interspecific, which is a major motivator for the proposed project.</w:t>
      </w:r>
    </w:p>
    <w:p w14:paraId="789CC492" w14:textId="23F5F088" w:rsidR="002A4846" w:rsidRDefault="003F44AC" w:rsidP="006A26F5">
      <w:pPr>
        <w:spacing w:after="120"/>
        <w:ind w:firstLine="426"/>
        <w:jc w:val="both"/>
        <w:rPr>
          <w:rFonts w:ascii="Times New Roman" w:eastAsia="Times New Roman" w:hAnsi="Times New Roman" w:cs="Times New Roman"/>
        </w:rPr>
      </w:pPr>
      <w:r>
        <w:rPr>
          <w:rFonts w:ascii="Times New Roman" w:eastAsia="Times New Roman" w:hAnsi="Times New Roman" w:cs="Times New Roman"/>
        </w:rPr>
        <w:t xml:space="preserve">It is practically a circular argument to say that interspecific </w:t>
      </w:r>
      <w:r w:rsidR="002A4846">
        <w:rPr>
          <w:rFonts w:ascii="Times New Roman" w:eastAsia="Times New Roman" w:hAnsi="Times New Roman" w:cs="Times New Roman"/>
        </w:rPr>
        <w:t xml:space="preserve">protein amount </w:t>
      </w:r>
      <w:r>
        <w:rPr>
          <w:rFonts w:ascii="Times New Roman" w:eastAsia="Times New Roman" w:hAnsi="Times New Roman" w:cs="Times New Roman"/>
        </w:rPr>
        <w:t xml:space="preserve">variation is caused by genetic differences between species, but that is the case. Those genetic differences sometimes encode species-specific isoforms with potentially atypical kinetics characteristics that could explain </w:t>
      </w:r>
      <w:r w:rsidR="00D17C2C">
        <w:rPr>
          <w:rFonts w:ascii="Times New Roman" w:eastAsia="Times New Roman" w:hAnsi="Times New Roman" w:cs="Times New Roman"/>
        </w:rPr>
        <w:t xml:space="preserve">interspecific variation in protein abundance. </w:t>
      </w:r>
      <w:r w:rsidR="00341E92">
        <w:rPr>
          <w:rFonts w:ascii="Times New Roman" w:eastAsia="Times New Roman" w:hAnsi="Times New Roman" w:cs="Times New Roman"/>
        </w:rPr>
        <w:t>Partitioning the variation in abundance of key photosynthesis enzymes among genetic and environmental predictors is Aim 1 of this proposal.</w:t>
      </w:r>
      <w:r w:rsidR="00BA5D9C">
        <w:rPr>
          <w:rFonts w:ascii="Times New Roman" w:eastAsia="Times New Roman" w:hAnsi="Times New Roman" w:cs="Times New Roman"/>
        </w:rPr>
        <w:t xml:space="preserve"> Aim 2 tests the idea that outliers in abundance have atypical kinetic properties. </w:t>
      </w:r>
    </w:p>
    <w:p w14:paraId="62A02413" w14:textId="50BFE0AB" w:rsidR="00341E92" w:rsidRPr="007940CE" w:rsidRDefault="007940CE" w:rsidP="006A26F5">
      <w:pPr>
        <w:jc w:val="both"/>
        <w:outlineLvl w:val="0"/>
        <w:rPr>
          <w:rFonts w:ascii="Times New Roman" w:eastAsia="Times New Roman" w:hAnsi="Times New Roman" w:cs="Times New Roman"/>
          <w:b/>
        </w:rPr>
      </w:pPr>
      <w:r w:rsidRPr="007940CE">
        <w:rPr>
          <w:rFonts w:ascii="Times New Roman" w:eastAsia="Times New Roman" w:hAnsi="Times New Roman" w:cs="Times New Roman"/>
          <w:b/>
        </w:rPr>
        <w:t>Experimental approach</w:t>
      </w:r>
    </w:p>
    <w:p w14:paraId="21CAEEC9" w14:textId="7C9E1943" w:rsidR="00680EE0" w:rsidRDefault="002A4846" w:rsidP="00C26ED0">
      <w:pPr>
        <w:spacing w:after="60"/>
        <w:jc w:val="both"/>
        <w:rPr>
          <w:rFonts w:ascii="Times New Roman" w:eastAsia="Times New Roman" w:hAnsi="Times New Roman" w:cs="Times New Roman"/>
        </w:rPr>
      </w:pPr>
      <w:r>
        <w:rPr>
          <w:rFonts w:ascii="Times New Roman" w:eastAsia="Times New Roman" w:hAnsi="Times New Roman" w:cs="Times New Roman"/>
        </w:rPr>
        <w:t xml:space="preserve">The </w:t>
      </w:r>
      <w:r w:rsidR="00E62473">
        <w:rPr>
          <w:rFonts w:ascii="Times New Roman" w:eastAsia="Times New Roman" w:hAnsi="Times New Roman" w:cs="Times New Roman"/>
        </w:rPr>
        <w:t xml:space="preserve">proposed project will determine the genetic versus environmental </w:t>
      </w:r>
      <w:r>
        <w:rPr>
          <w:rFonts w:ascii="Times New Roman" w:eastAsia="Times New Roman" w:hAnsi="Times New Roman" w:cs="Times New Roman"/>
        </w:rPr>
        <w:t xml:space="preserve">contributions to variation in enzyme amounts of key photosynthesis proteins, down to the isoform level for Rubisco and Rubisco activase. </w:t>
      </w:r>
      <w:r w:rsidR="00E70EAC">
        <w:rPr>
          <w:rFonts w:ascii="Times New Roman" w:eastAsia="Times New Roman" w:hAnsi="Times New Roman" w:cs="Times New Roman"/>
        </w:rPr>
        <w:t>To do so it will make comparisons across:</w:t>
      </w:r>
    </w:p>
    <w:p w14:paraId="177B9F61" w14:textId="7277A9B6" w:rsidR="00E70EAC" w:rsidRDefault="00601398" w:rsidP="003804AE">
      <w:pPr>
        <w:pStyle w:val="ListParagraph"/>
        <w:numPr>
          <w:ilvl w:val="0"/>
          <w:numId w:val="4"/>
        </w:numPr>
        <w:spacing w:after="120"/>
        <w:ind w:left="284" w:hanging="284"/>
        <w:jc w:val="both"/>
        <w:rPr>
          <w:rFonts w:ascii="Times New Roman" w:eastAsia="Times New Roman" w:hAnsi="Times New Roman" w:cs="Times New Roman"/>
        </w:rPr>
      </w:pPr>
      <w:r>
        <w:rPr>
          <w:rFonts w:ascii="Times New Roman" w:eastAsia="Times New Roman" w:hAnsi="Times New Roman" w:cs="Times New Roman"/>
        </w:rPr>
        <w:t>120</w:t>
      </w:r>
      <w:r w:rsidR="003354D6">
        <w:rPr>
          <w:rFonts w:ascii="Times New Roman" w:eastAsia="Times New Roman" w:hAnsi="Times New Roman" w:cs="Times New Roman"/>
        </w:rPr>
        <w:t xml:space="preserve"> genotypes of </w:t>
      </w:r>
      <w:r w:rsidR="003354D6" w:rsidRPr="00C62231">
        <w:rPr>
          <w:rFonts w:ascii="Times New Roman" w:eastAsia="Times New Roman" w:hAnsi="Times New Roman" w:cs="Times New Roman"/>
          <w:i/>
        </w:rPr>
        <w:t>E. camaldulensis</w:t>
      </w:r>
      <w:r w:rsidR="003354D6">
        <w:rPr>
          <w:rFonts w:ascii="Times New Roman" w:eastAsia="Times New Roman" w:hAnsi="Times New Roman" w:cs="Times New Roman"/>
        </w:rPr>
        <w:t xml:space="preserve"> subsp </w:t>
      </w:r>
      <w:r w:rsidR="003354D6" w:rsidRPr="00C62231">
        <w:rPr>
          <w:rFonts w:ascii="Times New Roman" w:eastAsia="Times New Roman" w:hAnsi="Times New Roman" w:cs="Times New Roman"/>
          <w:i/>
        </w:rPr>
        <w:t>camaldulensis</w:t>
      </w:r>
      <w:r w:rsidR="00C62231">
        <w:rPr>
          <w:rFonts w:ascii="Times New Roman" w:eastAsia="Times New Roman" w:hAnsi="Times New Roman" w:cs="Times New Roman"/>
        </w:rPr>
        <w:t xml:space="preserve"> in a common garden </w:t>
      </w:r>
      <w:r w:rsidR="00206F34">
        <w:rPr>
          <w:rFonts w:ascii="Times New Roman" w:eastAsia="Times New Roman" w:hAnsi="Times New Roman" w:cs="Times New Roman"/>
        </w:rPr>
        <w:t xml:space="preserve">plantation </w:t>
      </w:r>
      <w:r w:rsidR="00C62231">
        <w:rPr>
          <w:rFonts w:ascii="Times New Roman" w:eastAsia="Times New Roman" w:hAnsi="Times New Roman" w:cs="Times New Roman"/>
        </w:rPr>
        <w:t xml:space="preserve">of 422 genotypes at the Hawkesbury Institute for the Environment (HIE, Richmond, NSW). The collection is part of a </w:t>
      </w:r>
      <w:r w:rsidR="005E106D">
        <w:rPr>
          <w:rFonts w:ascii="Times New Roman" w:eastAsia="Times New Roman" w:hAnsi="Times New Roman" w:cs="Times New Roman"/>
        </w:rPr>
        <w:t xml:space="preserve">$4m </w:t>
      </w:r>
      <w:r w:rsidR="005C5289">
        <w:rPr>
          <w:rFonts w:ascii="Times New Roman" w:eastAsia="Times New Roman" w:hAnsi="Times New Roman" w:cs="Times New Roman"/>
        </w:rPr>
        <w:t xml:space="preserve">Science and Industry Endowment Fund (SIEF) collaboration among </w:t>
      </w:r>
      <w:r w:rsidR="00534E94">
        <w:rPr>
          <w:rFonts w:ascii="Times New Roman" w:eastAsia="Times New Roman" w:hAnsi="Times New Roman" w:cs="Times New Roman"/>
        </w:rPr>
        <w:t xml:space="preserve">ANU, </w:t>
      </w:r>
      <w:r w:rsidR="005C5289">
        <w:rPr>
          <w:rFonts w:ascii="Times New Roman" w:eastAsia="Times New Roman" w:hAnsi="Times New Roman" w:cs="Times New Roman"/>
        </w:rPr>
        <w:t>HIE, and CSIRO</w:t>
      </w:r>
      <w:r w:rsidR="00534E94">
        <w:rPr>
          <w:rFonts w:ascii="Times New Roman" w:eastAsia="Times New Roman" w:hAnsi="Times New Roman" w:cs="Times New Roman"/>
        </w:rPr>
        <w:t>; the lead CI is Prof Graham Farquhar</w:t>
      </w:r>
      <w:r w:rsidR="005C5289">
        <w:rPr>
          <w:rFonts w:ascii="Times New Roman" w:eastAsia="Times New Roman" w:hAnsi="Times New Roman" w:cs="Times New Roman"/>
        </w:rPr>
        <w:t xml:space="preserve">. The genotypes were sourced from across the natural range of </w:t>
      </w:r>
      <w:r w:rsidR="005C5289" w:rsidRPr="009770A0">
        <w:rPr>
          <w:rFonts w:ascii="Times New Roman" w:eastAsia="Times New Roman" w:hAnsi="Times New Roman" w:cs="Times New Roman"/>
          <w:i/>
        </w:rPr>
        <w:t>E. camaldulensis</w:t>
      </w:r>
      <w:r w:rsidR="005C5289">
        <w:rPr>
          <w:rFonts w:ascii="Times New Roman" w:eastAsia="Times New Roman" w:hAnsi="Times New Roman" w:cs="Times New Roman"/>
        </w:rPr>
        <w:t xml:space="preserve"> </w:t>
      </w:r>
      <w:r w:rsidR="005668B6">
        <w:rPr>
          <w:rFonts w:ascii="Times New Roman" w:eastAsia="Times New Roman" w:hAnsi="Times New Roman" w:cs="Times New Roman"/>
        </w:rPr>
        <w:t>in</w:t>
      </w:r>
      <w:r w:rsidR="00534E94">
        <w:rPr>
          <w:rFonts w:ascii="Times New Roman" w:eastAsia="Times New Roman" w:hAnsi="Times New Roman" w:cs="Times New Roman"/>
        </w:rPr>
        <w:t xml:space="preserve"> Southeastern Australia</w:t>
      </w:r>
      <w:r w:rsidR="005C5289">
        <w:rPr>
          <w:rFonts w:ascii="Times New Roman" w:eastAsia="Times New Roman" w:hAnsi="Times New Roman" w:cs="Times New Roman"/>
        </w:rPr>
        <w:t xml:space="preserve"> at 26 provenances. There are 4 families (mothers) per provenance, 5 seedlings per mother, and several clones per seedling. Physiology and RNAseq data will be provided by Prof David Tissue and Dr Paul Rymer (HIE).</w:t>
      </w:r>
    </w:p>
    <w:p w14:paraId="4137F789" w14:textId="2AFB8C75" w:rsidR="005C5289" w:rsidRDefault="005C5289" w:rsidP="003804AE">
      <w:pPr>
        <w:pStyle w:val="ListParagraph"/>
        <w:numPr>
          <w:ilvl w:val="0"/>
          <w:numId w:val="4"/>
        </w:numPr>
        <w:spacing w:after="120"/>
        <w:ind w:left="284" w:hanging="284"/>
        <w:jc w:val="both"/>
        <w:rPr>
          <w:rFonts w:ascii="Times New Roman" w:eastAsia="Times New Roman" w:hAnsi="Times New Roman" w:cs="Times New Roman"/>
        </w:rPr>
      </w:pPr>
      <w:r w:rsidRPr="005C5289">
        <w:rPr>
          <w:rFonts w:ascii="Times New Roman" w:eastAsia="Times New Roman" w:hAnsi="Times New Roman" w:cs="Times New Roman"/>
          <w:i/>
        </w:rPr>
        <w:t>E. camaldulensis</w:t>
      </w:r>
      <w:r>
        <w:rPr>
          <w:rFonts w:ascii="Times New Roman" w:eastAsia="Times New Roman" w:hAnsi="Times New Roman" w:cs="Times New Roman"/>
        </w:rPr>
        <w:t xml:space="preserve"> mother trees at 18 of the 26 provenances for the HIE garden</w:t>
      </w:r>
      <w:r w:rsidR="00AD4E2F">
        <w:rPr>
          <w:rFonts w:ascii="Times New Roman" w:eastAsia="Times New Roman" w:hAnsi="Times New Roman" w:cs="Times New Roman"/>
        </w:rPr>
        <w:t>, sampled from across Southeastern Australia</w:t>
      </w:r>
      <w:r>
        <w:rPr>
          <w:rFonts w:ascii="Times New Roman" w:eastAsia="Times New Roman" w:hAnsi="Times New Roman" w:cs="Times New Roman"/>
        </w:rPr>
        <w:t>.</w:t>
      </w:r>
    </w:p>
    <w:p w14:paraId="54FA5B33" w14:textId="0630A7A2" w:rsidR="005C5289" w:rsidRDefault="005C5289" w:rsidP="003804AE">
      <w:pPr>
        <w:pStyle w:val="ListParagraph"/>
        <w:numPr>
          <w:ilvl w:val="0"/>
          <w:numId w:val="4"/>
        </w:numPr>
        <w:spacing w:after="120"/>
        <w:ind w:left="284" w:hanging="284"/>
        <w:jc w:val="both"/>
        <w:rPr>
          <w:rFonts w:ascii="Times New Roman" w:eastAsia="Times New Roman" w:hAnsi="Times New Roman" w:cs="Times New Roman"/>
        </w:rPr>
      </w:pPr>
      <w:r>
        <w:rPr>
          <w:rFonts w:ascii="Times New Roman" w:eastAsia="Times New Roman" w:hAnsi="Times New Roman" w:cs="Times New Roman"/>
        </w:rPr>
        <w:t>32 species of eucalypts (</w:t>
      </w:r>
      <w:r w:rsidRPr="005C5289">
        <w:rPr>
          <w:rFonts w:ascii="Times New Roman" w:eastAsia="Times New Roman" w:hAnsi="Times New Roman" w:cs="Times New Roman"/>
          <w:i/>
        </w:rPr>
        <w:t>Eucalyptus</w:t>
      </w:r>
      <w:r>
        <w:rPr>
          <w:rFonts w:ascii="Times New Roman" w:eastAsia="Times New Roman" w:hAnsi="Times New Roman" w:cs="Times New Roman"/>
        </w:rPr>
        <w:t xml:space="preserve">, </w:t>
      </w:r>
      <w:r w:rsidRPr="005C5289">
        <w:rPr>
          <w:rFonts w:ascii="Times New Roman" w:eastAsia="Times New Roman" w:hAnsi="Times New Roman" w:cs="Times New Roman"/>
          <w:i/>
        </w:rPr>
        <w:t>Corymbia</w:t>
      </w:r>
      <w:r>
        <w:rPr>
          <w:rFonts w:ascii="Times New Roman" w:eastAsia="Times New Roman" w:hAnsi="Times New Roman" w:cs="Times New Roman"/>
        </w:rPr>
        <w:t xml:space="preserve">, </w:t>
      </w:r>
      <w:r w:rsidRPr="005C5289">
        <w:rPr>
          <w:rFonts w:ascii="Times New Roman" w:eastAsia="Times New Roman" w:hAnsi="Times New Roman" w:cs="Times New Roman"/>
          <w:i/>
        </w:rPr>
        <w:t>Angophora</w:t>
      </w:r>
      <w:r>
        <w:rPr>
          <w:rFonts w:ascii="Times New Roman" w:eastAsia="Times New Roman" w:hAnsi="Times New Roman" w:cs="Times New Roman"/>
        </w:rPr>
        <w:t>) from my current Discovery Project sampled from Eastern Australia</w:t>
      </w:r>
      <w:r w:rsidR="00534E94">
        <w:rPr>
          <w:rFonts w:ascii="Times New Roman" w:eastAsia="Times New Roman" w:hAnsi="Times New Roman" w:cs="Times New Roman"/>
        </w:rPr>
        <w:t xml:space="preserve"> across two large environmental gradients: mean annual temperature from 5 </w:t>
      </w:r>
      <w:r w:rsidR="00534E94">
        <w:rPr>
          <w:rFonts w:ascii="Times New Roman" w:hAnsi="Times New Roman" w:cs="Times New Roman"/>
        </w:rPr>
        <w:sym w:font="Symbol" w:char="F0B0"/>
      </w:r>
      <w:r w:rsidR="00534E94">
        <w:rPr>
          <w:rFonts w:ascii="Times New Roman" w:hAnsi="Times New Roman" w:cs="Times New Roman"/>
        </w:rPr>
        <w:t>C</w:t>
      </w:r>
      <w:r w:rsidR="00534E94">
        <w:rPr>
          <w:rFonts w:ascii="Times New Roman" w:eastAsia="Times New Roman" w:hAnsi="Times New Roman" w:cs="Times New Roman"/>
        </w:rPr>
        <w:t xml:space="preserve"> to 27 </w:t>
      </w:r>
      <w:r w:rsidR="00534E94">
        <w:rPr>
          <w:rFonts w:ascii="Times New Roman" w:hAnsi="Times New Roman" w:cs="Times New Roman"/>
        </w:rPr>
        <w:sym w:font="Symbol" w:char="F0B0"/>
      </w:r>
      <w:r w:rsidR="00534E94">
        <w:rPr>
          <w:rFonts w:ascii="Times New Roman" w:hAnsi="Times New Roman" w:cs="Times New Roman"/>
        </w:rPr>
        <w:t>C; mean annual precipitation from 200 mm to 3600 mm</w:t>
      </w:r>
      <w:r>
        <w:rPr>
          <w:rFonts w:ascii="Times New Roman" w:eastAsia="Times New Roman" w:hAnsi="Times New Roman" w:cs="Times New Roman"/>
        </w:rPr>
        <w:t>. All the samples have already been collected and analy</w:t>
      </w:r>
      <w:r w:rsidR="007F5707">
        <w:rPr>
          <w:rFonts w:ascii="Times New Roman" w:eastAsia="Times New Roman" w:hAnsi="Times New Roman" w:cs="Times New Roman"/>
        </w:rPr>
        <w:t>s</w:t>
      </w:r>
      <w:r>
        <w:rPr>
          <w:rFonts w:ascii="Times New Roman" w:eastAsia="Times New Roman" w:hAnsi="Times New Roman" w:cs="Times New Roman"/>
        </w:rPr>
        <w:t>ed by the same proteomics methods that will be used in this proposed project.</w:t>
      </w:r>
    </w:p>
    <w:p w14:paraId="4386D5BA" w14:textId="6EB21D7B" w:rsidR="005C5289" w:rsidRDefault="005C5289" w:rsidP="003804AE">
      <w:pPr>
        <w:pStyle w:val="ListParagraph"/>
        <w:numPr>
          <w:ilvl w:val="0"/>
          <w:numId w:val="4"/>
        </w:numPr>
        <w:spacing w:after="120"/>
        <w:ind w:left="284" w:hanging="284"/>
        <w:jc w:val="both"/>
        <w:rPr>
          <w:rFonts w:ascii="Times New Roman" w:eastAsia="Times New Roman" w:hAnsi="Times New Roman" w:cs="Times New Roman"/>
        </w:rPr>
      </w:pPr>
      <w:r>
        <w:rPr>
          <w:rFonts w:ascii="Times New Roman" w:eastAsia="Times New Roman" w:hAnsi="Times New Roman" w:cs="Times New Roman"/>
        </w:rPr>
        <w:t xml:space="preserve">27 species of </w:t>
      </w:r>
      <w:r w:rsidRPr="005C5289">
        <w:rPr>
          <w:rFonts w:ascii="Times New Roman" w:eastAsia="Times New Roman" w:hAnsi="Times New Roman" w:cs="Times New Roman"/>
          <w:i/>
        </w:rPr>
        <w:t>Acacia</w:t>
      </w:r>
      <w:r>
        <w:rPr>
          <w:rFonts w:ascii="Times New Roman" w:eastAsia="Times New Roman" w:hAnsi="Times New Roman" w:cs="Times New Roman"/>
        </w:rPr>
        <w:t xml:space="preserve"> and 43 species of Proteaceae from my current Discovery Project. The </w:t>
      </w:r>
      <w:r w:rsidRPr="005C3C5C">
        <w:rPr>
          <w:rFonts w:ascii="Times New Roman" w:eastAsia="Times New Roman" w:hAnsi="Times New Roman" w:cs="Times New Roman"/>
          <w:i/>
        </w:rPr>
        <w:t>Acacia</w:t>
      </w:r>
      <w:r>
        <w:rPr>
          <w:rFonts w:ascii="Times New Roman" w:eastAsia="Times New Roman" w:hAnsi="Times New Roman" w:cs="Times New Roman"/>
        </w:rPr>
        <w:t xml:space="preserve"> samples have already been analy</w:t>
      </w:r>
      <w:r w:rsidR="007F5707">
        <w:rPr>
          <w:rFonts w:ascii="Times New Roman" w:eastAsia="Times New Roman" w:hAnsi="Times New Roman" w:cs="Times New Roman"/>
        </w:rPr>
        <w:t>s</w:t>
      </w:r>
      <w:r>
        <w:rPr>
          <w:rFonts w:ascii="Times New Roman" w:eastAsia="Times New Roman" w:hAnsi="Times New Roman" w:cs="Times New Roman"/>
        </w:rPr>
        <w:t>ed; the Proteaceae will have been analy</w:t>
      </w:r>
      <w:r w:rsidR="007F5707">
        <w:rPr>
          <w:rFonts w:ascii="Times New Roman" w:eastAsia="Times New Roman" w:hAnsi="Times New Roman" w:cs="Times New Roman"/>
        </w:rPr>
        <w:t>s</w:t>
      </w:r>
      <w:r>
        <w:rPr>
          <w:rFonts w:ascii="Times New Roman" w:eastAsia="Times New Roman" w:hAnsi="Times New Roman" w:cs="Times New Roman"/>
        </w:rPr>
        <w:t xml:space="preserve">ed by </w:t>
      </w:r>
      <w:r w:rsidR="005C3C5C">
        <w:rPr>
          <w:rFonts w:ascii="Times New Roman" w:eastAsia="Times New Roman" w:hAnsi="Times New Roman" w:cs="Times New Roman"/>
        </w:rPr>
        <w:t>May 2017.</w:t>
      </w:r>
    </w:p>
    <w:p w14:paraId="34458EC5" w14:textId="2D194961" w:rsidR="00162493" w:rsidRDefault="006F1931" w:rsidP="00C26ED0">
      <w:pPr>
        <w:spacing w:after="60"/>
        <w:rPr>
          <w:rFonts w:ascii="Times New Roman" w:eastAsia="Times New Roman" w:hAnsi="Times New Roman" w:cs="Times New Roman"/>
        </w:rPr>
      </w:pPr>
      <w:r>
        <w:rPr>
          <w:rFonts w:ascii="Times New Roman" w:eastAsia="Times New Roman" w:hAnsi="Times New Roman" w:cs="Times New Roman"/>
        </w:rPr>
        <w:t>The two Aims of this proposal both contain two hypotheses. The hypotheses for Aim 1 are:</w:t>
      </w:r>
    </w:p>
    <w:p w14:paraId="7D8051BB" w14:textId="322E6451" w:rsidR="006F1931" w:rsidRDefault="006F1931" w:rsidP="00C022F8">
      <w:pPr>
        <w:spacing w:after="120"/>
        <w:jc w:val="both"/>
        <w:rPr>
          <w:rFonts w:ascii="Times New Roman" w:eastAsia="Times New Roman" w:hAnsi="Times New Roman" w:cs="Times New Roman"/>
        </w:rPr>
      </w:pPr>
      <w:r w:rsidRPr="006F1931">
        <w:rPr>
          <w:rFonts w:ascii="Times New Roman" w:eastAsia="Times New Roman" w:hAnsi="Times New Roman" w:cs="Times New Roman"/>
          <w:i/>
        </w:rPr>
        <w:t>Hypothesis 1A:</w:t>
      </w:r>
      <w:r>
        <w:rPr>
          <w:rFonts w:ascii="Times New Roman" w:eastAsia="Times New Roman" w:hAnsi="Times New Roman" w:cs="Times New Roman"/>
        </w:rPr>
        <w:t xml:space="preserve"> </w:t>
      </w:r>
      <w:r w:rsidRPr="006F1931">
        <w:rPr>
          <w:rFonts w:ascii="Times New Roman" w:eastAsia="Times New Roman" w:hAnsi="Times New Roman" w:cs="Times New Roman"/>
          <w:i/>
        </w:rPr>
        <w:t xml:space="preserve">Rubisco and Rubisco activase isoform </w:t>
      </w:r>
      <w:r w:rsidR="00D014BF" w:rsidRPr="00D014BF">
        <w:rPr>
          <w:rFonts w:ascii="Times New Roman" w:eastAsia="Times New Roman" w:hAnsi="Times New Roman" w:cs="Times New Roman"/>
          <w:i/>
          <w:u w:val="single"/>
        </w:rPr>
        <w:t>sequence</w:t>
      </w:r>
      <w:r w:rsidR="00D014BF">
        <w:rPr>
          <w:rFonts w:ascii="Times New Roman" w:eastAsia="Times New Roman" w:hAnsi="Times New Roman" w:cs="Times New Roman"/>
          <w:i/>
        </w:rPr>
        <w:t xml:space="preserve"> </w:t>
      </w:r>
      <w:r w:rsidRPr="006F1931">
        <w:rPr>
          <w:rFonts w:ascii="Times New Roman" w:eastAsia="Times New Roman" w:hAnsi="Times New Roman" w:cs="Times New Roman"/>
          <w:i/>
        </w:rPr>
        <w:t xml:space="preserve">diversity does not vary substantially across </w:t>
      </w:r>
      <w:r w:rsidR="00DE06D3" w:rsidRPr="00DE06D3">
        <w:rPr>
          <w:rFonts w:ascii="Times New Roman" w:eastAsia="Times New Roman" w:hAnsi="Times New Roman" w:cs="Times New Roman"/>
        </w:rPr>
        <w:t xml:space="preserve">E. camaldulensis </w:t>
      </w:r>
      <w:r w:rsidRPr="006F1931">
        <w:rPr>
          <w:rFonts w:ascii="Times New Roman" w:eastAsia="Times New Roman" w:hAnsi="Times New Roman" w:cs="Times New Roman"/>
          <w:i/>
        </w:rPr>
        <w:t>provenances.</w:t>
      </w:r>
      <w:r>
        <w:rPr>
          <w:rFonts w:ascii="Times New Roman" w:eastAsia="Times New Roman" w:hAnsi="Times New Roman" w:cs="Times New Roman"/>
        </w:rPr>
        <w:t xml:space="preserve"> This hypothesis is based on previous genomic analysis of the same population, which found that most genetic diversity existed within individuals; i.e. they are highly heterozygous</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12hlakro27","properties":{"formattedCitation":"{\\rtf \\super 44\\nosupersub{}}","plainCitation":"44"},"citationItems":[{"id":244,"uris":["http://zotero.org/users/2536149/items/2B5TGS6D"],"uri":["http://zotero.org/users/2536149/items/2B5TGS6D"],"itemData":{"id":244,"type":"article-journal","title":"Genetic diversity of Eucalyptus camaldulensis Dehnh. following population decline in response to drought and altered hydrological regime","container-title":"Austral Ecology","page":"558-572","volume":"40","issue":"5","source":"Wiley Online Library","abstract":"The river red gum (Eucalyptus camaldulensis Dehnh.) inhabits riparian zones and associated floodplains throughout Australia. Following changes to hydrological regime due to river regulation and prolonged drought in south-eastern Australia, river red gum populations within the Murray–Darling Basin have suffered substantial decline. To better understand the effect of drought on river red gum genetic diversity, we examined single nucleotide polymorphism (SNP) variation in 12 candidate genes among six red gum floodplain forest sites in Yanga National Park, which had experienced contrasting levels of drought and associated decline over an eight-year period. We also examined genetic diversity using these markers in five additional river red gum populations from the Murray–Darling Basin to place genetic diversity results from Yanga in a regional context. Tree condition was significantly lower and mortality higher in the most drought affected sites; however, differences in overall genetic diversity and divergence were not detected among sites. No evidence of genetic adaptation in response to drought in this set of candidate genes was detected when differentiation at individual SNP loci was examined. While the overall condition of E. camaldulensis was strongly influenced by hydrological regime, our results suggest the evolutionary potential of floodplain forests in Yanga were not immediately impacted by population decline linked with drought and changes in hydrological regime. We propose that due to low genetic structure among populations in the region, genetic diversity of river red gums within the Murray–Darling Basin might be effectively conserved during periods of extended drought by protecting representative populations.","DOI":"10.1111/aec.12223","ISSN":"1442-9993","journalAbbreviation":"Austral Ecology","language":"en","author":[{"family":"Dillon","given":"Shannon"},{"family":"McEvoy","given":"Rachel"},{"family":"Baldwin","given":"Darren S."},{"family":"Southerton","given":"Simon"},{"family":"Campbell","given":"Cherie"},{"family":"Parsons","given":"Yvonne"},{"family":"Rees","given":"Gavin N."}],"issued":{"date-parts":[["2015",8,1]]}}}],"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44</w:t>
      </w:r>
      <w:r w:rsidR="00465D68">
        <w:rPr>
          <w:rFonts w:ascii="Times New Roman" w:eastAsia="Times New Roman" w:hAnsi="Times New Roman" w:cs="Times New Roman"/>
        </w:rPr>
        <w:fldChar w:fldCharType="end"/>
      </w:r>
      <w:r w:rsidR="00347883">
        <w:rPr>
          <w:rFonts w:ascii="Times New Roman" w:eastAsia="Times New Roman" w:hAnsi="Times New Roman" w:cs="Times New Roman"/>
        </w:rPr>
        <w:t xml:space="preserve">. There is high gene flow across the population and little genetic </w:t>
      </w:r>
      <w:r w:rsidR="002143C9">
        <w:rPr>
          <w:rFonts w:ascii="Times New Roman" w:eastAsia="Times New Roman" w:hAnsi="Times New Roman" w:cs="Times New Roman"/>
        </w:rPr>
        <w:t>structure</w:t>
      </w:r>
      <w:r w:rsidR="00347883">
        <w:rPr>
          <w:rFonts w:ascii="Times New Roman" w:eastAsia="Times New Roman" w:hAnsi="Times New Roman" w:cs="Times New Roman"/>
        </w:rPr>
        <w:t xml:space="preserve"> across provenances. Hypothesis 1B is based on a contrasting result from a physiology experiment with genotypes from the same population.</w:t>
      </w:r>
    </w:p>
    <w:p w14:paraId="6EC50463" w14:textId="75EC9363" w:rsidR="00347883" w:rsidRDefault="00347883" w:rsidP="00C022F8">
      <w:pPr>
        <w:spacing w:after="120"/>
        <w:jc w:val="both"/>
        <w:rPr>
          <w:rFonts w:ascii="Times New Roman" w:eastAsia="Times New Roman" w:hAnsi="Times New Roman" w:cs="Times New Roman"/>
        </w:rPr>
      </w:pPr>
      <w:r w:rsidRPr="00D014BF">
        <w:rPr>
          <w:rFonts w:ascii="Times New Roman" w:eastAsia="Times New Roman" w:hAnsi="Times New Roman" w:cs="Times New Roman"/>
          <w:i/>
        </w:rPr>
        <w:t>Hy</w:t>
      </w:r>
      <w:r w:rsidR="00D014BF" w:rsidRPr="00D014BF">
        <w:rPr>
          <w:rFonts w:ascii="Times New Roman" w:eastAsia="Times New Roman" w:hAnsi="Times New Roman" w:cs="Times New Roman"/>
          <w:i/>
        </w:rPr>
        <w:t>pothesis 1B: Rubisco and Rubisco activase isoform</w:t>
      </w:r>
      <w:r w:rsidR="00D014BF">
        <w:rPr>
          <w:rFonts w:ascii="Times New Roman" w:eastAsia="Times New Roman" w:hAnsi="Times New Roman" w:cs="Times New Roman"/>
          <w:i/>
        </w:rPr>
        <w:t>s vary in</w:t>
      </w:r>
      <w:r w:rsidR="00D014BF" w:rsidRPr="00D014BF">
        <w:rPr>
          <w:rFonts w:ascii="Times New Roman" w:eastAsia="Times New Roman" w:hAnsi="Times New Roman" w:cs="Times New Roman"/>
          <w:i/>
        </w:rPr>
        <w:t xml:space="preserve"> </w:t>
      </w:r>
      <w:r w:rsidR="00D014BF" w:rsidRPr="00D014BF">
        <w:rPr>
          <w:rFonts w:ascii="Times New Roman" w:eastAsia="Times New Roman" w:hAnsi="Times New Roman" w:cs="Times New Roman"/>
          <w:i/>
          <w:u w:val="single"/>
        </w:rPr>
        <w:t>abundance</w:t>
      </w:r>
      <w:r w:rsidR="00D014BF" w:rsidRPr="00D014BF">
        <w:rPr>
          <w:rFonts w:ascii="Times New Roman" w:eastAsia="Times New Roman" w:hAnsi="Times New Roman" w:cs="Times New Roman"/>
          <w:i/>
        </w:rPr>
        <w:t xml:space="preserve"> </w:t>
      </w:r>
      <w:r w:rsidR="00D014BF">
        <w:rPr>
          <w:rFonts w:ascii="Times New Roman" w:eastAsia="Times New Roman" w:hAnsi="Times New Roman" w:cs="Times New Roman"/>
          <w:i/>
        </w:rPr>
        <w:t>across</w:t>
      </w:r>
      <w:r w:rsidR="00D014BF" w:rsidRPr="00D014BF">
        <w:rPr>
          <w:rFonts w:ascii="Times New Roman" w:eastAsia="Times New Roman" w:hAnsi="Times New Roman" w:cs="Times New Roman"/>
          <w:i/>
        </w:rPr>
        <w:t xml:space="preserve"> genotype</w:t>
      </w:r>
      <w:r w:rsidR="00D014BF">
        <w:rPr>
          <w:rFonts w:ascii="Times New Roman" w:eastAsia="Times New Roman" w:hAnsi="Times New Roman" w:cs="Times New Roman"/>
          <w:i/>
        </w:rPr>
        <w:t>s</w:t>
      </w:r>
      <w:r w:rsidR="00D014BF" w:rsidRPr="00D014BF">
        <w:rPr>
          <w:rFonts w:ascii="Times New Roman" w:eastAsia="Times New Roman" w:hAnsi="Times New Roman" w:cs="Times New Roman"/>
          <w:i/>
        </w:rPr>
        <w:t xml:space="preserve"> and environment</w:t>
      </w:r>
      <w:r w:rsidR="00D014BF">
        <w:rPr>
          <w:rFonts w:ascii="Times New Roman" w:eastAsia="Times New Roman" w:hAnsi="Times New Roman" w:cs="Times New Roman"/>
          <w:i/>
        </w:rPr>
        <w:t>s</w:t>
      </w:r>
      <w:r w:rsidR="00D014BF" w:rsidRPr="00D014BF">
        <w:rPr>
          <w:rFonts w:ascii="Times New Roman" w:eastAsia="Times New Roman" w:hAnsi="Times New Roman" w:cs="Times New Roman"/>
          <w:i/>
        </w:rPr>
        <w:t>.</w:t>
      </w:r>
      <w:r w:rsidR="00D014BF">
        <w:rPr>
          <w:rFonts w:ascii="Times New Roman" w:eastAsia="Times New Roman" w:hAnsi="Times New Roman" w:cs="Times New Roman"/>
        </w:rPr>
        <w:t xml:space="preserve"> Glasshouse grown </w:t>
      </w:r>
      <w:r w:rsidR="00D014BF" w:rsidRPr="00D014BF">
        <w:rPr>
          <w:rFonts w:ascii="Times New Roman" w:eastAsia="Times New Roman" w:hAnsi="Times New Roman" w:cs="Times New Roman"/>
          <w:i/>
        </w:rPr>
        <w:t>E. camaldulensis</w:t>
      </w:r>
      <w:r w:rsidR="00D014BF">
        <w:rPr>
          <w:rFonts w:ascii="Times New Roman" w:eastAsia="Times New Roman" w:hAnsi="Times New Roman" w:cs="Times New Roman"/>
        </w:rPr>
        <w:t xml:space="preserve"> from the HIE collection </w:t>
      </w:r>
      <w:r w:rsidR="0018467A">
        <w:rPr>
          <w:rFonts w:ascii="Times New Roman" w:eastAsia="Times New Roman" w:hAnsi="Times New Roman" w:cs="Times New Roman"/>
        </w:rPr>
        <w:t xml:space="preserve">have </w:t>
      </w:r>
      <w:r w:rsidR="00D014BF">
        <w:rPr>
          <w:rFonts w:ascii="Times New Roman" w:eastAsia="Times New Roman" w:hAnsi="Times New Roman" w:cs="Times New Roman"/>
        </w:rPr>
        <w:t xml:space="preserve">demonstrated significant physiological differences across </w:t>
      </w:r>
      <w:r w:rsidR="002143C9">
        <w:rPr>
          <w:rFonts w:ascii="Times New Roman" w:eastAsia="Times New Roman" w:hAnsi="Times New Roman" w:cs="Times New Roman"/>
        </w:rPr>
        <w:t>14 genotypes from 6 provenances</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1a06tj7781","properties":{"formattedCitation":"{\\rtf \\super 45\\nosupersub{}}","plainCitation":"45"},"citationItems":[{"id":294,"uris":["http://zotero.org/users/2536149/items/BIZ5BXI4"],"uri":["http://zotero.org/users/2536149/items/BIZ5BXI4"],"itemData":{"id":294,"type":"article-journal","title":"Leaf photosynthetic, economics and hydraulic traits are decoupled among genotypes of a widespread species of eucalypt grown under ambient and elevated CO2","container-title":"Functional Ecology","page":"1491-1500","volume":"30","issue":"9","source":"Wiley Online Library","abstract":"* Leaf economics and hydraulic traits strongly influence photosynthesis. While the level of coordination among these traits can differ between sets of species, leaf functional trait coordination within species remains poorly understood. Furthermore, elevated concentrations of atmospheric CO2 commonly influence the expression of leaf photosynthetic, economics and hydraulic traits in contrasting ways, yet the effect of variable concentrations of atmospheric CO2 on patterns of trait coordination within species remains largely untested.\n\n\n* We examined the relationships among key leaf photosynthetic (e.g. net photosynthesis and photosynthetic biochemistry), economics and water-use (e.g. leaf mass per unit area and stomatal conductance) and hydraulic traits (e.g. vein density) in 14 genotypes of Eucalyptus camaldulensis grown in ambient (aCO2) and elevated (eCO2) [CO2]. We examined the level of coordination among leaf traits in aCO2 and then assessed whether growth in eCO2 altered that coordination.\n\n\n* We found that leaf traits related to photosynthetic capacity, economics and water-use, and hydraulics were decoupled among genotypes grown in aCO2, yet strong relationships were generally observed among suites of traits within each ‘functional group’.\n\n\n* Significant responses to growth in eCO2 were observed for most leaf photosynthetic and economics and water-use traits, with the magnitude and direction of the response varying among traits. In contrast, leaf hydraulics traits were unaffected by variable growth CO2. Despite this, growth in eCO2 did not substantially alter patterns of leaf trait coordination observed in aCO2.\n\n\n* These results suggest suites of leaf traits associated with photosynthetic capacity, economics and water-use and hydraulics, respectively, can form independent axes of variation among genotypes of a single species, regardless of growth CO2. Although growth in eCO2 did not substantially alter patterns of trait coordination, decoupling of leaf functional traits among genotypes may allow genetically distinct populations to produce novel combinations of traits that may be adaptive in response to changes in their local environment.","DOI":"10.1111/1365-2435.12661","ISSN":"1365-2435","journalAbbreviation":"Funct Ecol","language":"en","author":[{"family":"Blackman","given":"Chris J."},{"family":"Aspinwall","given":"Michael J."},{"family":"Resco de Dios","given":"Víctor"},{"family":"Smith","given":"Renee A."},{"family":"Tissue","given":"David T."}],"issued":{"date-parts":[["2016",9,1]]}}}],"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45</w:t>
      </w:r>
      <w:r w:rsidR="00465D68">
        <w:rPr>
          <w:rFonts w:ascii="Times New Roman" w:eastAsia="Times New Roman" w:hAnsi="Times New Roman" w:cs="Times New Roman"/>
        </w:rPr>
        <w:fldChar w:fldCharType="end"/>
      </w:r>
      <w:r w:rsidR="002143C9">
        <w:rPr>
          <w:rFonts w:ascii="Times New Roman" w:eastAsia="Times New Roman" w:hAnsi="Times New Roman" w:cs="Times New Roman"/>
        </w:rPr>
        <w:t>. The differences in physiology, in spite of nearly insignificant genetic trends across the population</w:t>
      </w:r>
      <w:r w:rsidR="00B76B8B">
        <w:rPr>
          <w:rFonts w:ascii="Times New Roman" w:eastAsia="Times New Roman" w:hAnsi="Times New Roman" w:cs="Times New Roman"/>
        </w:rPr>
        <w:fldChar w:fldCharType="begin"/>
      </w:r>
      <w:r w:rsidR="00B76B8B">
        <w:rPr>
          <w:rFonts w:ascii="Times New Roman" w:eastAsia="Times New Roman" w:hAnsi="Times New Roman" w:cs="Times New Roman"/>
        </w:rPr>
        <w:instrText xml:space="preserve"> ADDIN ZOTERO_ITEM CSL_CITATION {"citationID":"28e7eebo48","properties":{"formattedCitation":"{\\rtf \\super 44\\nosupersub{}}","plainCitation":"44"},"citationItems":[{"id":244,"uris":["http://zotero.org/users/2536149/items/2B5TGS6D"],"uri":["http://zotero.org/users/2536149/items/2B5TGS6D"],"itemData":{"id":244,"type":"article-journal","title":"Genetic diversity of Eucalyptus camaldulensis Dehnh. following population decline in response to drought and altered hydrological regime","container-title":"Austral Ecology","page":"558-572","volume":"40","issue":"5","source":"Wiley Online Library","abstract":"The river red gum (Eucalyptus camaldulensis Dehnh.) inhabits riparian zones and associated floodplains throughout Australia. Following changes to hydrological regime due to river regulation and prolonged drought in south-eastern Australia, river red gum populations within the Murray–Darling Basin have suffered substantial decline. To better understand the effect of drought on river red gum genetic diversity, we examined single nucleotide polymorphism (SNP) variation in 12 candidate genes among six red gum floodplain forest sites in Yanga National Park, which had experienced contrasting levels of drought and associated decline over an eight-year period. We also examined genetic diversity using these markers in five additional river red gum populations from the Murray–Darling Basin to place genetic diversity results from Yanga in a regional context. Tree condition was significantly lower and mortality higher in the most drought affected sites; however, differences in overall genetic diversity and divergence were not detected among sites. No evidence of genetic adaptation in response to drought in this set of candidate genes was detected when differentiation at individual SNP loci was examined. While the overall condition of E. camaldulensis was strongly influenced by hydrological regime, our results suggest the evolutionary potential of floodplain forests in Yanga were not immediately impacted by population decline linked with drought and changes in hydrological regime. We propose that due to low genetic structure among populations in the region, genetic diversity of river red gums within the Murray–Darling Basin might be effectively conserved during periods of extended drought by protecting representative populations.","DOI":"10.1111/aec.12223","ISSN":"1442-9993","journalAbbreviation":"Austral Ecology","language":"en","author":[{"family":"Dillon","given":"Shannon"},{"family":"McEvoy","given":"Rachel"},{"family":"Baldwin","given":"Darren S."},{"family":"Southerton","given":"Simon"},{"family":"Campbell","given":"Cherie"},{"family":"Parsons","given":"Yvonne"},{"family":"Rees","given":"Gavin N."}],"issued":{"date-parts":[["2015",8,1]]}}}],"schema":"https://github.com/citation-style-language/schema/raw/master/csl-citation.json"} </w:instrText>
      </w:r>
      <w:r w:rsidR="00B76B8B">
        <w:rPr>
          <w:rFonts w:ascii="Times New Roman" w:eastAsia="Times New Roman" w:hAnsi="Times New Roman" w:cs="Times New Roman"/>
        </w:rPr>
        <w:fldChar w:fldCharType="separate"/>
      </w:r>
      <w:r w:rsidR="00B76B8B" w:rsidRPr="00B76B8B">
        <w:rPr>
          <w:rFonts w:ascii="Times New Roman" w:eastAsia="Times New Roman" w:hAnsi="Times New Roman" w:cs="Times New Roman"/>
          <w:vertAlign w:val="superscript"/>
        </w:rPr>
        <w:t>44</w:t>
      </w:r>
      <w:r w:rsidR="00B76B8B">
        <w:rPr>
          <w:rFonts w:ascii="Times New Roman" w:eastAsia="Times New Roman" w:hAnsi="Times New Roman" w:cs="Times New Roman"/>
        </w:rPr>
        <w:fldChar w:fldCharType="end"/>
      </w:r>
      <w:r w:rsidR="00B76B8B">
        <w:rPr>
          <w:rFonts w:ascii="Times New Roman" w:eastAsia="Times New Roman" w:hAnsi="Times New Roman" w:cs="Times New Roman"/>
        </w:rPr>
        <w:t xml:space="preserve">, suggest that protein </w:t>
      </w:r>
      <w:r w:rsidR="002143C9">
        <w:rPr>
          <w:rFonts w:ascii="Times New Roman" w:eastAsia="Times New Roman" w:hAnsi="Times New Roman" w:cs="Times New Roman"/>
        </w:rPr>
        <w:t>isoforms are differentially expressed across the genotypes.</w:t>
      </w:r>
    </w:p>
    <w:p w14:paraId="2323AD14" w14:textId="2B666A05" w:rsidR="00E77302" w:rsidRDefault="008760DD" w:rsidP="00C022F8">
      <w:pPr>
        <w:spacing w:after="120"/>
        <w:jc w:val="both"/>
        <w:rPr>
          <w:rFonts w:ascii="Times New Roman" w:eastAsia="Times New Roman" w:hAnsi="Times New Roman" w:cs="Times New Roman"/>
        </w:rPr>
      </w:pPr>
      <w:r>
        <w:rPr>
          <w:rFonts w:ascii="Times New Roman" w:eastAsia="Times New Roman" w:hAnsi="Times New Roman" w:cs="Times New Roman"/>
        </w:rPr>
        <w:lastRenderedPageBreak/>
        <w:t xml:space="preserve">Understanding isoform abundance variation across those scales will create fundamental knowledge of how phenotypic variation arises across species and communities. It will also inform future experimental designs by answering the question: </w:t>
      </w:r>
      <w:r w:rsidRPr="0011291C">
        <w:rPr>
          <w:rFonts w:ascii="Times New Roman" w:eastAsia="Times New Roman" w:hAnsi="Times New Roman" w:cs="Times New Roman"/>
          <w:i/>
        </w:rPr>
        <w:t xml:space="preserve">How much does </w:t>
      </w:r>
      <w:r w:rsidR="006B5043">
        <w:rPr>
          <w:rFonts w:ascii="Times New Roman" w:eastAsia="Times New Roman" w:hAnsi="Times New Roman" w:cs="Times New Roman"/>
          <w:i/>
        </w:rPr>
        <w:t xml:space="preserve">protein </w:t>
      </w:r>
      <w:r w:rsidRPr="0011291C">
        <w:rPr>
          <w:rFonts w:ascii="Times New Roman" w:eastAsia="Times New Roman" w:hAnsi="Times New Roman" w:cs="Times New Roman"/>
          <w:i/>
        </w:rPr>
        <w:t>variation across genotypes in controlled environments reflect variation in the wild?</w:t>
      </w:r>
      <w:r w:rsidR="0011291C">
        <w:rPr>
          <w:rFonts w:ascii="Times New Roman" w:eastAsia="Times New Roman" w:hAnsi="Times New Roman" w:cs="Times New Roman"/>
        </w:rPr>
        <w:t xml:space="preserve"> In </w:t>
      </w:r>
      <w:r w:rsidR="004D7B70">
        <w:rPr>
          <w:rFonts w:ascii="Times New Roman" w:eastAsia="Times New Roman" w:hAnsi="Times New Roman" w:cs="Times New Roman"/>
        </w:rPr>
        <w:t>combination with enzyme kinetic</w:t>
      </w:r>
      <w:r w:rsidR="00DE06D3">
        <w:rPr>
          <w:rFonts w:ascii="Times New Roman" w:eastAsia="Times New Roman" w:hAnsi="Times New Roman" w:cs="Times New Roman"/>
        </w:rPr>
        <w:t>s</w:t>
      </w:r>
      <w:r w:rsidR="004D7B70">
        <w:rPr>
          <w:rFonts w:ascii="Times New Roman" w:eastAsia="Times New Roman" w:hAnsi="Times New Roman" w:cs="Times New Roman"/>
        </w:rPr>
        <w:t xml:space="preserve"> measurements </w:t>
      </w:r>
      <w:r w:rsidR="0011291C">
        <w:rPr>
          <w:rFonts w:ascii="Times New Roman" w:eastAsia="Times New Roman" w:hAnsi="Times New Roman" w:cs="Times New Roman"/>
        </w:rPr>
        <w:t xml:space="preserve">it will answer the question: </w:t>
      </w:r>
      <w:r w:rsidR="0011291C" w:rsidRPr="0011291C">
        <w:rPr>
          <w:rFonts w:ascii="Times New Roman" w:eastAsia="Times New Roman" w:hAnsi="Times New Roman" w:cs="Times New Roman"/>
          <w:i/>
        </w:rPr>
        <w:t xml:space="preserve">Can genetically driven isoform variation among wild </w:t>
      </w:r>
      <w:r w:rsidR="00266811">
        <w:rPr>
          <w:rFonts w:ascii="Times New Roman" w:eastAsia="Times New Roman" w:hAnsi="Times New Roman" w:cs="Times New Roman"/>
          <w:i/>
        </w:rPr>
        <w:t>plants</w:t>
      </w:r>
      <w:r w:rsidR="0011291C" w:rsidRPr="0011291C">
        <w:rPr>
          <w:rFonts w:ascii="Times New Roman" w:eastAsia="Times New Roman" w:hAnsi="Times New Roman" w:cs="Times New Roman"/>
          <w:i/>
        </w:rPr>
        <w:t xml:space="preserve"> be separated from confounding environmental effects</w:t>
      </w:r>
      <w:r w:rsidR="00266811">
        <w:rPr>
          <w:rFonts w:ascii="Times New Roman" w:eastAsia="Times New Roman" w:hAnsi="Times New Roman" w:cs="Times New Roman"/>
          <w:i/>
        </w:rPr>
        <w:t>?</w:t>
      </w:r>
      <w:r w:rsidR="00266811">
        <w:rPr>
          <w:rFonts w:ascii="Times New Roman" w:eastAsia="Times New Roman" w:hAnsi="Times New Roman" w:cs="Times New Roman"/>
        </w:rPr>
        <w:t xml:space="preserve"> This second question </w:t>
      </w:r>
      <w:r w:rsidR="004D7B70">
        <w:rPr>
          <w:rFonts w:ascii="Times New Roman" w:eastAsia="Times New Roman" w:hAnsi="Times New Roman" w:cs="Times New Roman"/>
        </w:rPr>
        <w:t>rel</w:t>
      </w:r>
      <w:r w:rsidR="00DE06D3">
        <w:rPr>
          <w:rFonts w:ascii="Times New Roman" w:eastAsia="Times New Roman" w:hAnsi="Times New Roman" w:cs="Times New Roman"/>
        </w:rPr>
        <w:t>ates to the hypotheses of Aim 2:</w:t>
      </w:r>
    </w:p>
    <w:p w14:paraId="08F0BD60" w14:textId="1EAEAC5D" w:rsidR="006B5043" w:rsidRPr="004D7B70" w:rsidRDefault="006B5043" w:rsidP="00C022F8">
      <w:pPr>
        <w:spacing w:after="120"/>
        <w:jc w:val="both"/>
        <w:rPr>
          <w:rFonts w:ascii="Times New Roman" w:eastAsia="Times New Roman" w:hAnsi="Times New Roman" w:cs="Times New Roman"/>
          <w:i/>
        </w:rPr>
      </w:pPr>
      <w:r>
        <w:rPr>
          <w:rFonts w:ascii="Times New Roman" w:eastAsia="Times New Roman" w:hAnsi="Times New Roman" w:cs="Times New Roman"/>
          <w:i/>
        </w:rPr>
        <w:t>H</w:t>
      </w:r>
      <w:r w:rsidRPr="004D7B70">
        <w:rPr>
          <w:rFonts w:ascii="Times New Roman" w:eastAsia="Times New Roman" w:hAnsi="Times New Roman" w:cs="Times New Roman"/>
          <w:i/>
        </w:rPr>
        <w:t xml:space="preserve">ypothesis 2A: Amounts of </w:t>
      </w:r>
      <w:r w:rsidR="00995375">
        <w:rPr>
          <w:rFonts w:ascii="Times New Roman" w:eastAsia="Times New Roman" w:hAnsi="Times New Roman" w:cs="Times New Roman"/>
          <w:i/>
        </w:rPr>
        <w:t>photosynthesis enzymes</w:t>
      </w:r>
      <w:r w:rsidRPr="004D7B70">
        <w:rPr>
          <w:rFonts w:ascii="Times New Roman" w:eastAsia="Times New Roman" w:hAnsi="Times New Roman" w:cs="Times New Roman"/>
          <w:i/>
        </w:rPr>
        <w:t xml:space="preserve"> relative to neighboring enzymes are highly conserved, but vary predictably across environmental gradients.</w:t>
      </w:r>
    </w:p>
    <w:p w14:paraId="52028841" w14:textId="2C4DA6BC" w:rsidR="006B5043" w:rsidRPr="004D7B70" w:rsidRDefault="006B5043" w:rsidP="00C022F8">
      <w:pPr>
        <w:spacing w:after="120"/>
        <w:jc w:val="both"/>
        <w:outlineLvl w:val="0"/>
        <w:rPr>
          <w:rFonts w:ascii="Times New Roman" w:eastAsia="Times New Roman" w:hAnsi="Times New Roman" w:cs="Times New Roman"/>
        </w:rPr>
      </w:pPr>
      <w:r w:rsidRPr="004D7B70">
        <w:rPr>
          <w:rFonts w:ascii="Times New Roman" w:eastAsia="Times New Roman" w:hAnsi="Times New Roman" w:cs="Times New Roman"/>
          <w:i/>
        </w:rPr>
        <w:t xml:space="preserve">Hypothesis 2B: Outliers </w:t>
      </w:r>
      <w:r>
        <w:rPr>
          <w:rFonts w:ascii="Times New Roman" w:eastAsia="Times New Roman" w:hAnsi="Times New Roman" w:cs="Times New Roman"/>
          <w:i/>
        </w:rPr>
        <w:t>of</w:t>
      </w:r>
      <w:r w:rsidRPr="004D7B70">
        <w:rPr>
          <w:rFonts w:ascii="Times New Roman" w:eastAsia="Times New Roman" w:hAnsi="Times New Roman" w:cs="Times New Roman"/>
          <w:i/>
        </w:rPr>
        <w:t xml:space="preserve"> trends from Hypothesis 2A predict atypical isoform enzyme characteristics.</w:t>
      </w:r>
    </w:p>
    <w:p w14:paraId="70C4E11D" w14:textId="2CAB2BBA" w:rsidR="00F046AF" w:rsidRDefault="00E52F5D" w:rsidP="003B6CEA">
      <w:pPr>
        <w:jc w:val="both"/>
        <w:rPr>
          <w:rFonts w:ascii="Times New Roman" w:eastAsia="Times New Roman" w:hAnsi="Times New Roman" w:cs="Times New Roman"/>
        </w:rPr>
      </w:pPr>
      <w:r>
        <w:rPr>
          <w:rFonts w:ascii="Times New Roman" w:eastAsia="Times New Roman" w:hAnsi="Times New Roman" w:cs="Times New Roman"/>
        </w:rPr>
        <w:t xml:space="preserve">Figure </w:t>
      </w:r>
      <w:r w:rsidR="009E57E9">
        <w:rPr>
          <w:rFonts w:ascii="Times New Roman" w:eastAsia="Times New Roman" w:hAnsi="Times New Roman" w:cs="Times New Roman"/>
        </w:rPr>
        <w:t>2</w:t>
      </w:r>
      <w:r>
        <w:rPr>
          <w:rFonts w:ascii="Times New Roman" w:eastAsia="Times New Roman" w:hAnsi="Times New Roman" w:cs="Times New Roman"/>
        </w:rPr>
        <w:t xml:space="preserve"> demonstrates how </w:t>
      </w:r>
      <w:r w:rsidR="00DE06D3">
        <w:rPr>
          <w:rFonts w:ascii="Times New Roman" w:eastAsia="Times New Roman" w:hAnsi="Times New Roman" w:cs="Times New Roman"/>
        </w:rPr>
        <w:t>amounts</w:t>
      </w:r>
      <w:r>
        <w:rPr>
          <w:rFonts w:ascii="Times New Roman" w:eastAsia="Times New Roman" w:hAnsi="Times New Roman" w:cs="Times New Roman"/>
        </w:rPr>
        <w:t xml:space="preserve"> of photosynthesis enzymes </w:t>
      </w:r>
      <w:r w:rsidR="00165AD2">
        <w:rPr>
          <w:rFonts w:ascii="Times New Roman" w:eastAsia="Times New Roman" w:hAnsi="Times New Roman" w:cs="Times New Roman"/>
        </w:rPr>
        <w:t>can be</w:t>
      </w:r>
      <w:r>
        <w:rPr>
          <w:rFonts w:ascii="Times New Roman" w:eastAsia="Times New Roman" w:hAnsi="Times New Roman" w:cs="Times New Roman"/>
        </w:rPr>
        <w:t xml:space="preserve"> conserved</w:t>
      </w:r>
      <w:r w:rsidR="00DE06D3">
        <w:rPr>
          <w:rFonts w:ascii="Times New Roman" w:eastAsia="Times New Roman" w:hAnsi="Times New Roman" w:cs="Times New Roman"/>
        </w:rPr>
        <w:t xml:space="preserve"> relative to each other, how</w:t>
      </w:r>
      <w:r>
        <w:rPr>
          <w:rFonts w:ascii="Times New Roman" w:eastAsia="Times New Roman" w:hAnsi="Times New Roman" w:cs="Times New Roman"/>
        </w:rPr>
        <w:t xml:space="preserve"> </w:t>
      </w:r>
      <w:r w:rsidR="00DE06D3">
        <w:rPr>
          <w:rFonts w:ascii="Times New Roman" w:eastAsia="Times New Roman" w:hAnsi="Times New Roman" w:cs="Times New Roman"/>
        </w:rPr>
        <w:t>they can</w:t>
      </w:r>
      <w:r>
        <w:rPr>
          <w:rFonts w:ascii="Times New Roman" w:eastAsia="Times New Roman" w:hAnsi="Times New Roman" w:cs="Times New Roman"/>
        </w:rPr>
        <w:t xml:space="preserve"> vary predictably </w:t>
      </w:r>
      <w:r w:rsidR="0033078A">
        <w:rPr>
          <w:rFonts w:ascii="Times New Roman" w:eastAsia="Times New Roman" w:hAnsi="Times New Roman" w:cs="Times New Roman"/>
        </w:rPr>
        <w:t>across environmental gradients</w:t>
      </w:r>
      <w:r w:rsidR="00DE06D3">
        <w:rPr>
          <w:rFonts w:ascii="Times New Roman" w:eastAsia="Times New Roman" w:hAnsi="Times New Roman" w:cs="Times New Roman"/>
        </w:rPr>
        <w:t>,</w:t>
      </w:r>
      <w:r w:rsidR="0033078A">
        <w:rPr>
          <w:rFonts w:ascii="Times New Roman" w:eastAsia="Times New Roman" w:hAnsi="Times New Roman" w:cs="Times New Roman"/>
        </w:rPr>
        <w:t xml:space="preserve"> </w:t>
      </w:r>
      <w:r w:rsidR="00106B98">
        <w:rPr>
          <w:rFonts w:ascii="Times New Roman" w:eastAsia="Times New Roman" w:hAnsi="Times New Roman" w:cs="Times New Roman"/>
        </w:rPr>
        <w:t>and how outliers can be detected</w:t>
      </w:r>
      <w:r w:rsidR="0033078A">
        <w:rPr>
          <w:rFonts w:ascii="Times New Roman" w:eastAsia="Times New Roman" w:hAnsi="Times New Roman" w:cs="Times New Roman"/>
        </w:rPr>
        <w:t>.</w:t>
      </w:r>
      <w:r w:rsidR="003924A0">
        <w:rPr>
          <w:rFonts w:ascii="Times New Roman" w:eastAsia="Times New Roman" w:hAnsi="Times New Roman" w:cs="Times New Roman"/>
        </w:rPr>
        <w:t xml:space="preserve"> </w:t>
      </w:r>
      <w:r w:rsidR="00501C3C">
        <w:rPr>
          <w:rFonts w:ascii="Times New Roman" w:eastAsia="Times New Roman" w:hAnsi="Times New Roman" w:cs="Times New Roman"/>
        </w:rPr>
        <w:t xml:space="preserve">In Figure 2, </w:t>
      </w:r>
      <w:r w:rsidR="003924A0">
        <w:rPr>
          <w:rFonts w:ascii="Times New Roman" w:eastAsia="Times New Roman" w:hAnsi="Times New Roman" w:cs="Times New Roman"/>
        </w:rPr>
        <w:t xml:space="preserve">Rubisco activase </w:t>
      </w:r>
      <w:r w:rsidR="0047119B">
        <w:rPr>
          <w:rFonts w:ascii="Times New Roman" w:eastAsia="Times New Roman" w:hAnsi="Times New Roman" w:cs="Times New Roman"/>
        </w:rPr>
        <w:t>and</w:t>
      </w:r>
      <w:r w:rsidR="003924A0">
        <w:rPr>
          <w:rFonts w:ascii="Times New Roman" w:eastAsia="Times New Roman" w:hAnsi="Times New Roman" w:cs="Times New Roman"/>
        </w:rPr>
        <w:t xml:space="preserve"> Calvin cycle proteins</w:t>
      </w:r>
      <w:r w:rsidR="0047119B">
        <w:rPr>
          <w:rFonts w:ascii="Times New Roman" w:eastAsia="Times New Roman" w:hAnsi="Times New Roman" w:cs="Times New Roman"/>
        </w:rPr>
        <w:t xml:space="preserve"> are strongly correlated.</w:t>
      </w:r>
      <w:r w:rsidR="003924A0">
        <w:rPr>
          <w:rFonts w:ascii="Times New Roman" w:eastAsia="Times New Roman" w:hAnsi="Times New Roman" w:cs="Times New Roman"/>
        </w:rPr>
        <w:t xml:space="preserve"> </w:t>
      </w:r>
      <w:r w:rsidR="00106B98">
        <w:rPr>
          <w:rFonts w:ascii="Times New Roman" w:eastAsia="Times New Roman" w:hAnsi="Times New Roman" w:cs="Times New Roman"/>
        </w:rPr>
        <w:t xml:space="preserve">Because temperature significantly explains more variation in Rubisco activase than Calvin cycle protein amounts alone, a multiple regression model is more appropriate for detecting outliers than the model in Figure </w:t>
      </w:r>
      <w:r w:rsidR="009E57E9">
        <w:rPr>
          <w:rFonts w:ascii="Times New Roman" w:eastAsia="Times New Roman" w:hAnsi="Times New Roman" w:cs="Times New Roman"/>
        </w:rPr>
        <w:t>2</w:t>
      </w:r>
      <w:r w:rsidR="00106B98">
        <w:rPr>
          <w:rFonts w:ascii="Times New Roman" w:eastAsia="Times New Roman" w:hAnsi="Times New Roman" w:cs="Times New Roman"/>
        </w:rPr>
        <w:t xml:space="preserve">, but Figure </w:t>
      </w:r>
      <w:r w:rsidR="009E57E9">
        <w:rPr>
          <w:rFonts w:ascii="Times New Roman" w:eastAsia="Times New Roman" w:hAnsi="Times New Roman" w:cs="Times New Roman"/>
        </w:rPr>
        <w:t>2</w:t>
      </w:r>
      <w:r w:rsidR="00106B98">
        <w:rPr>
          <w:rFonts w:ascii="Times New Roman" w:eastAsia="Times New Roman" w:hAnsi="Times New Roman" w:cs="Times New Roman"/>
        </w:rPr>
        <w:t xml:space="preserve"> is shown with one pred</w:t>
      </w:r>
      <w:r w:rsidR="007F5707">
        <w:rPr>
          <w:rFonts w:ascii="Times New Roman" w:eastAsia="Times New Roman" w:hAnsi="Times New Roman" w:cs="Times New Roman"/>
        </w:rPr>
        <w:t xml:space="preserve">ictor so that it can be </w:t>
      </w:r>
      <w:proofErr w:type="spellStart"/>
      <w:r w:rsidR="007F5707">
        <w:rPr>
          <w:rFonts w:ascii="Times New Roman" w:eastAsia="Times New Roman" w:hAnsi="Times New Roman" w:cs="Times New Roman"/>
        </w:rPr>
        <w:t>visualis</w:t>
      </w:r>
      <w:r w:rsidR="00106B98">
        <w:rPr>
          <w:rFonts w:ascii="Times New Roman" w:eastAsia="Times New Roman" w:hAnsi="Times New Roman" w:cs="Times New Roman"/>
        </w:rPr>
        <w:t>ed</w:t>
      </w:r>
      <w:proofErr w:type="spellEnd"/>
      <w:r w:rsidR="00106B98">
        <w:rPr>
          <w:rFonts w:ascii="Times New Roman" w:eastAsia="Times New Roman" w:hAnsi="Times New Roman" w:cs="Times New Roman"/>
        </w:rPr>
        <w:t xml:space="preserve"> easily. The proposed project will use multiple regression models and mixed models to identify trends and outliers.</w:t>
      </w:r>
    </w:p>
    <w:p w14:paraId="28110CFF" w14:textId="68C07471" w:rsidR="005F43BE" w:rsidRDefault="00106B98" w:rsidP="00C022F8">
      <w:pPr>
        <w:ind w:firstLine="426"/>
        <w:jc w:val="both"/>
        <w:rPr>
          <w:rFonts w:ascii="Times New Roman" w:eastAsia="Times New Roman" w:hAnsi="Times New Roman" w:cs="Times New Roman"/>
        </w:rPr>
      </w:pPr>
      <w:r>
        <w:rPr>
          <w:rFonts w:ascii="Times New Roman" w:eastAsia="Times New Roman" w:hAnsi="Times New Roman" w:cs="Times New Roman"/>
        </w:rPr>
        <w:t xml:space="preserve">Figure </w:t>
      </w:r>
      <w:r w:rsidR="00AD27D7">
        <w:rPr>
          <w:rFonts w:ascii="Times New Roman" w:eastAsia="Times New Roman" w:hAnsi="Times New Roman" w:cs="Times New Roman"/>
        </w:rPr>
        <w:t>3</w:t>
      </w:r>
      <w:r>
        <w:rPr>
          <w:rFonts w:ascii="Times New Roman" w:eastAsia="Times New Roman" w:hAnsi="Times New Roman" w:cs="Times New Roman"/>
        </w:rPr>
        <w:t xml:space="preserve"> outlines the strategy for identifying isoforms with atypical activity. The strategy differs for Rubisco and Rubisco activase—</w:t>
      </w:r>
      <w:r w:rsidR="00501C3C">
        <w:rPr>
          <w:rFonts w:ascii="Times New Roman" w:eastAsia="Times New Roman" w:hAnsi="Times New Roman" w:cs="Times New Roman"/>
        </w:rPr>
        <w:t xml:space="preserve">Rubisco </w:t>
      </w:r>
      <w:r>
        <w:rPr>
          <w:rFonts w:ascii="Times New Roman" w:eastAsia="Times New Roman" w:hAnsi="Times New Roman" w:cs="Times New Roman"/>
        </w:rPr>
        <w:t xml:space="preserve">activase kinetics will be inferred from </w:t>
      </w:r>
      <w:r w:rsidRPr="00717587">
        <w:rPr>
          <w:rFonts w:ascii="Times New Roman" w:eastAsia="Times New Roman" w:hAnsi="Times New Roman" w:cs="Times New Roman"/>
          <w:i/>
        </w:rPr>
        <w:t>its</w:t>
      </w:r>
      <w:r>
        <w:rPr>
          <w:rFonts w:ascii="Times New Roman" w:eastAsia="Times New Roman" w:hAnsi="Times New Roman" w:cs="Times New Roman"/>
        </w:rPr>
        <w:t xml:space="preserve"> amount </w:t>
      </w:r>
      <w:r w:rsidR="00717587">
        <w:rPr>
          <w:rFonts w:ascii="Times New Roman" w:eastAsia="Times New Roman" w:hAnsi="Times New Roman" w:cs="Times New Roman"/>
        </w:rPr>
        <w:t>relative to neighboring enzymes</w:t>
      </w:r>
      <w:r>
        <w:rPr>
          <w:rFonts w:ascii="Times New Roman" w:eastAsia="Times New Roman" w:hAnsi="Times New Roman" w:cs="Times New Roman"/>
        </w:rPr>
        <w:t>; Rubisco specificity will be inferred from amounts of neighboring enzymes</w:t>
      </w:r>
      <w:r w:rsidR="003B6CEA">
        <w:rPr>
          <w:rFonts w:ascii="Times New Roman" w:eastAsia="Times New Roman" w:hAnsi="Times New Roman" w:cs="Times New Roman"/>
        </w:rPr>
        <w:t>, for example, PGLP and PGK in Figure 3.</w:t>
      </w:r>
      <w:r>
        <w:rPr>
          <w:rFonts w:ascii="Times New Roman" w:eastAsia="Times New Roman" w:hAnsi="Times New Roman" w:cs="Times New Roman"/>
        </w:rPr>
        <w:t xml:space="preserve"> </w:t>
      </w:r>
    </w:p>
    <w:p w14:paraId="51705D66" w14:textId="1A2A01BE" w:rsidR="006A26F5" w:rsidRDefault="00FB125A" w:rsidP="00C022F8">
      <w:pPr>
        <w:spacing w:after="120"/>
        <w:ind w:firstLine="426"/>
        <w:jc w:val="both"/>
        <w:rPr>
          <w:rFonts w:ascii="Times New Roman" w:eastAsia="Times New Roman" w:hAnsi="Times New Roman" w:cs="Times New Roman"/>
        </w:rPr>
      </w:pPr>
      <w:r>
        <w:rPr>
          <w:rFonts w:ascii="Times New Roman" w:eastAsia="Times New Roman" w:hAnsi="Times New Roman" w:cs="Times New Roman"/>
          <w:noProof/>
        </w:rPr>
        <mc:AlternateContent>
          <mc:Choice Requires="wpg">
            <w:drawing>
              <wp:anchor distT="0" distB="0" distL="114300" distR="114300" simplePos="0" relativeHeight="251668480" behindDoc="0" locked="0" layoutInCell="1" allowOverlap="1" wp14:anchorId="0296B555" wp14:editId="01647214">
                <wp:simplePos x="0" y="0"/>
                <wp:positionH relativeFrom="column">
                  <wp:posOffset>729</wp:posOffset>
                </wp:positionH>
                <wp:positionV relativeFrom="paragraph">
                  <wp:posOffset>775058</wp:posOffset>
                </wp:positionV>
                <wp:extent cx="2954655" cy="6160607"/>
                <wp:effectExtent l="0" t="0" r="0" b="12065"/>
                <wp:wrapSquare wrapText="bothSides"/>
                <wp:docPr id="6" name="Group 6"/>
                <wp:cNvGraphicFramePr/>
                <a:graphic xmlns:a="http://schemas.openxmlformats.org/drawingml/2006/main">
                  <a:graphicData uri="http://schemas.microsoft.com/office/word/2010/wordprocessingGroup">
                    <wpg:wgp>
                      <wpg:cNvGrpSpPr/>
                      <wpg:grpSpPr>
                        <a:xfrm>
                          <a:off x="0" y="0"/>
                          <a:ext cx="2954655" cy="6160607"/>
                          <a:chOff x="0" y="0"/>
                          <a:chExt cx="2954655" cy="6160607"/>
                        </a:xfrm>
                      </wpg:grpSpPr>
                      <pic:pic xmlns:pic="http://schemas.openxmlformats.org/drawingml/2006/picture">
                        <pic:nvPicPr>
                          <pic:cNvPr id="15" name="Picture 15"/>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bwMode="auto">
                          <a:xfrm>
                            <a:off x="36097" y="0"/>
                            <a:ext cx="2882461" cy="2734310"/>
                          </a:xfrm>
                          <a:prstGeom prst="rect">
                            <a:avLst/>
                          </a:prstGeom>
                          <a:ln>
                            <a:noFill/>
                          </a:ln>
                          <a:extLst>
                            <a:ext uri="{53640926-AAD7-44D8-BBD7-CCE9431645EC}">
                              <a14:shadowObscured xmlns:a14="http://schemas.microsoft.com/office/drawing/2010/main"/>
                            </a:ext>
                          </a:extLst>
                        </pic:spPr>
                      </pic:pic>
                      <wps:wsp>
                        <wps:cNvPr id="16" name="Text Box 16"/>
                        <wps:cNvSpPr txBox="1"/>
                        <wps:spPr>
                          <a:xfrm>
                            <a:off x="0" y="2734147"/>
                            <a:ext cx="2954655" cy="3426460"/>
                          </a:xfrm>
                          <a:prstGeom prst="rect">
                            <a:avLst/>
                          </a:prstGeom>
                          <a:solidFill>
                            <a:prstClr val="white"/>
                          </a:solidFill>
                          <a:ln>
                            <a:noFill/>
                          </a:ln>
                          <a:effectLst/>
                        </wps:spPr>
                        <wps:txbx>
                          <w:txbxContent>
                            <w:p w14:paraId="0A69F950" w14:textId="354CA6B7" w:rsidR="007A43CD" w:rsidRDefault="007A43CD" w:rsidP="006A26F5">
                              <w:pPr>
                                <w:pStyle w:val="Caption"/>
                                <w:spacing w:after="0"/>
                                <w:ind w:left="113" w:right="227"/>
                                <w:jc w:val="both"/>
                                <w:rPr>
                                  <w:i w:val="0"/>
                                </w:rPr>
                              </w:pPr>
                              <w:r w:rsidRPr="006B7DD0">
                                <w:rPr>
                                  <w:b/>
                                </w:rPr>
                                <w:t>Figure</w:t>
                              </w:r>
                              <w:r>
                                <w:rPr>
                                  <w:b/>
                                </w:rPr>
                                <w:t xml:space="preserve"> 2.</w:t>
                              </w:r>
                              <w:r>
                                <w:rPr>
                                  <w:i w:val="0"/>
                                </w:rPr>
                                <w:t xml:space="preserve"> Per leaf area amounts of Rubisco activase (RCA) vary predictably with amounts of total Calvin cycle enzymes (R</w:t>
                              </w:r>
                              <w:r w:rsidRPr="006B7DD0">
                                <w:rPr>
                                  <w:i w:val="0"/>
                                  <w:vertAlign w:val="superscript"/>
                                </w:rPr>
                                <w:t>2</w:t>
                              </w:r>
                              <w:r>
                                <w:rPr>
                                  <w:i w:val="0"/>
                                </w:rPr>
                                <w:t xml:space="preserve"> = 0.62) in wild eucalypts from broad temperature and precipitation gradients. Ratios vary from 1:4 at low protein amounts to 1:5 at high protein amounts. There is also a trend in </w:t>
                              </w:r>
                              <w:r w:rsidR="008B54B8">
                                <w:rPr>
                                  <w:i w:val="0"/>
                                </w:rPr>
                                <w:t>protein amounts</w:t>
                              </w:r>
                              <w:r w:rsidR="008B54B8">
                                <w:rPr>
                                  <w:i w:val="0"/>
                                </w:rPr>
                                <w:t xml:space="preserve"> </w:t>
                              </w:r>
                              <w:r w:rsidR="008B54B8">
                                <w:rPr>
                                  <w:i w:val="0"/>
                                </w:rPr>
                                <w:t>with</w:t>
                              </w:r>
                              <w:r w:rsidR="008B54B8">
                                <w:rPr>
                                  <w:i w:val="0"/>
                                </w:rPr>
                                <w:t xml:space="preserve"> </w:t>
                              </w:r>
                              <w:r>
                                <w:rPr>
                                  <w:i w:val="0"/>
                                </w:rPr>
                                <w:t>temperature, which corresponds with a strong trend of decreasing total protein with increasing temperature (R</w:t>
                              </w:r>
                              <w:r w:rsidRPr="006B7DD0">
                                <w:rPr>
                                  <w:i w:val="0"/>
                                  <w:vertAlign w:val="superscript"/>
                                </w:rPr>
                                <w:t>2</w:t>
                              </w:r>
                              <w:r>
                                <w:rPr>
                                  <w:i w:val="0"/>
                                </w:rPr>
                                <w:t xml:space="preserve"> = 0.50, not shown). </w:t>
                              </w:r>
                            </w:p>
                            <w:p w14:paraId="1E8E2384" w14:textId="77777777" w:rsidR="007A43CD" w:rsidRPr="006B7DD0" w:rsidRDefault="007A43CD" w:rsidP="00CA4E57">
                              <w:pPr>
                                <w:pStyle w:val="Caption"/>
                                <w:spacing w:after="0"/>
                                <w:ind w:left="113" w:right="227" w:firstLine="454"/>
                                <w:jc w:val="both"/>
                                <w:rPr>
                                  <w:rFonts w:eastAsia="Times New Roman"/>
                                  <w:i w:val="0"/>
                                  <w:noProof/>
                                  <w:u w:val="single"/>
                                </w:rPr>
                              </w:pPr>
                              <w:r>
                                <w:rPr>
                                  <w:i w:val="0"/>
                                </w:rPr>
                                <w:t>There are two clear outliers from the RCA:Calvin cycle trend, which suggests those genotypes potentially have RCA isoforms that differ kinetically from average eucalypt RCA. Points are means (bars = S.E.)  for 36 species x site observations, 32 eucalypt species (4 species sampled at 2 sites), 9 samples each, 3 plants x 3 leaf ag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296B555" id="Group 6" o:spid="_x0000_s1029" style="position:absolute;left:0;text-align:left;margin-left:.05pt;margin-top:61.05pt;width:232.65pt;height:485.1pt;z-index:251668480" coordsize="2954655,6160607"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">
                <v:shape id="Picture 15" o:spid="_x0000_s1030" type="#_x0000_t75" style="position:absolute;left:36097;width:2882461;height:27343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8q&#10;UJ+9AAAA2wAAAA8AAABkcnMvZG93bnJldi54bWxET8kKwjAQvQv+QxjBm6YKilSjuCCIF3EBr2Mz&#10;tsVmUppo698bQfA2j7fObNGYQryocrllBYN+BII4sTrnVMHlvO1NQDiPrLGwTAre5GAxb7dmGGtb&#10;85FeJ5+KEMIuRgWZ92UspUsyMuj6tiQO3N1WBn2AVSp1hXUIN4UcRtFYGsw5NGRY0jqj5HF6GgWO&#10;rnXkrvnmtr9dzHZVrMYH3yjV7TTLKQhPjf+Lf+6dDvNH8P0lHCDnHwA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LypQn70AAADbAAAADwAAAAAAAAAAAAAAAACcAgAAZHJzL2Rv&#10;d25yZXYueG1sUEsFBgAAAAAEAAQA9wAAAIYDAAAAAA==&#10;">
                  <v:imagedata r:id="rId8" o:title=""/>
                  <v:path arrowok="t"/>
                </v:shape>
                <v:shape id="Text Box 16" o:spid="_x0000_s1031" type="#_x0000_t202" style="position:absolute;top:2734147;width:2954655;height:34264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h+mxwAAA&#10;ANsAAAAPAAAAZHJzL2Rvd25yZXYueG1sRE9Li8IwEL4L/ocwghfRVA9FqlF2fYCH9eADz0Mz25Zt&#10;JiWJtv57syB4m4/vOct1Z2rxIOcrywqmkwQEcW51xYWC62U/noPwAVljbZkUPMnDetXvLTHTtuUT&#10;Pc6hEDGEfYYKyhCaTEqfl2TQT2xDHLlf6wyGCF0htcM2hptazpIklQYrjg0lNrQpKf87342CdOvu&#10;7Yk3o+1194PHppjdvp83pYaD7msBIlAXPuK3+6Dj/BT+f4kHyNU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5h+mxwAAAANsAAAAPAAAAAAAAAAAAAAAAAJcCAABkcnMvZG93bnJl&#10;di54bWxQSwUGAAAAAAQABAD1AAAAhAMAAAAA&#10;" stroked="f">
                  <v:textbox inset="0,0,0,0">
                    <w:txbxContent>
                      <w:p w14:paraId="0A69F950" w14:textId="354CA6B7" w:rsidR="007A43CD" w:rsidRDefault="007A43CD" w:rsidP="006A26F5">
                        <w:pPr>
                          <w:pStyle w:val="Caption"/>
                          <w:spacing w:after="0"/>
                          <w:ind w:left="113" w:right="227"/>
                          <w:jc w:val="both"/>
                          <w:rPr>
                            <w:i w:val="0"/>
                          </w:rPr>
                        </w:pPr>
                        <w:r w:rsidRPr="006B7DD0">
                          <w:rPr>
                            <w:b/>
                          </w:rPr>
                          <w:t>Figure</w:t>
                        </w:r>
                        <w:r>
                          <w:rPr>
                            <w:b/>
                          </w:rPr>
                          <w:t xml:space="preserve"> 2.</w:t>
                        </w:r>
                        <w:r>
                          <w:rPr>
                            <w:i w:val="0"/>
                          </w:rPr>
                          <w:t xml:space="preserve"> Per leaf area amounts of Rubisco activase (RCA) vary predictably with amounts of total Calvin cycle enzymes (R</w:t>
                        </w:r>
                        <w:r w:rsidRPr="006B7DD0">
                          <w:rPr>
                            <w:i w:val="0"/>
                            <w:vertAlign w:val="superscript"/>
                          </w:rPr>
                          <w:t>2</w:t>
                        </w:r>
                        <w:r>
                          <w:rPr>
                            <w:i w:val="0"/>
                          </w:rPr>
                          <w:t xml:space="preserve"> = 0.62) in wild eucalypts from broad temperature and precipitation gradients. Ratios vary from 1:4 at low protein amounts to 1:5 at high protein amounts. There is also a trend in </w:t>
                        </w:r>
                        <w:r w:rsidR="008B54B8">
                          <w:rPr>
                            <w:i w:val="0"/>
                          </w:rPr>
                          <w:t>protein amounts</w:t>
                        </w:r>
                        <w:r w:rsidR="008B54B8">
                          <w:rPr>
                            <w:i w:val="0"/>
                          </w:rPr>
                          <w:t xml:space="preserve"> </w:t>
                        </w:r>
                        <w:r w:rsidR="008B54B8">
                          <w:rPr>
                            <w:i w:val="0"/>
                          </w:rPr>
                          <w:t>with</w:t>
                        </w:r>
                        <w:r w:rsidR="008B54B8">
                          <w:rPr>
                            <w:i w:val="0"/>
                          </w:rPr>
                          <w:t xml:space="preserve"> </w:t>
                        </w:r>
                        <w:r>
                          <w:rPr>
                            <w:i w:val="0"/>
                          </w:rPr>
                          <w:t>temperature, which corresponds with a strong trend of decreasing total protein with increasing temperature (R</w:t>
                        </w:r>
                        <w:r w:rsidRPr="006B7DD0">
                          <w:rPr>
                            <w:i w:val="0"/>
                            <w:vertAlign w:val="superscript"/>
                          </w:rPr>
                          <w:t>2</w:t>
                        </w:r>
                        <w:r>
                          <w:rPr>
                            <w:i w:val="0"/>
                          </w:rPr>
                          <w:t xml:space="preserve"> = 0.50, not shown). </w:t>
                        </w:r>
                      </w:p>
                      <w:p w14:paraId="1E8E2384" w14:textId="77777777" w:rsidR="007A43CD" w:rsidRPr="006B7DD0" w:rsidRDefault="007A43CD" w:rsidP="00CA4E57">
                        <w:pPr>
                          <w:pStyle w:val="Caption"/>
                          <w:spacing w:after="0"/>
                          <w:ind w:left="113" w:right="227" w:firstLine="454"/>
                          <w:jc w:val="both"/>
                          <w:rPr>
                            <w:rFonts w:eastAsia="Times New Roman"/>
                            <w:i w:val="0"/>
                            <w:noProof/>
                            <w:u w:val="single"/>
                          </w:rPr>
                        </w:pPr>
                        <w:r>
                          <w:rPr>
                            <w:i w:val="0"/>
                          </w:rPr>
                          <w:t>There are two clear outliers from the RCA:Calvin cycle trend, which suggests those genotypes potentially have RCA isoforms that differ kinetically from average eucalypt RCA. Points are means (bars = S.E.)  for 36 species x site observations, 32 eucalypt species (4 species sampled at 2 sites), 9 samples each, 3 plants x 3 leaf ages.</w:t>
                        </w:r>
                      </w:p>
                    </w:txbxContent>
                  </v:textbox>
                </v:shape>
                <w10:wrap type="square"/>
              </v:group>
            </w:pict>
          </mc:Fallback>
        </mc:AlternateContent>
      </w:r>
      <w:r>
        <w:rPr>
          <w:rFonts w:ascii="Times New Roman" w:eastAsia="Times New Roman" w:hAnsi="Times New Roman" w:cs="Times New Roman"/>
          <w:noProof/>
        </w:rPr>
        <mc:AlternateContent>
          <mc:Choice Requires="wpg">
            <w:drawing>
              <wp:anchor distT="0" distB="0" distL="114300" distR="114300" simplePos="0" relativeHeight="251670528" behindDoc="0" locked="0" layoutInCell="1" allowOverlap="1" wp14:anchorId="2C0151F1" wp14:editId="05790D76">
                <wp:simplePos x="0" y="0"/>
                <wp:positionH relativeFrom="margin">
                  <wp:align>right</wp:align>
                </wp:positionH>
                <wp:positionV relativeFrom="margin">
                  <wp:align>bottom</wp:align>
                </wp:positionV>
                <wp:extent cx="4348480" cy="6791960"/>
                <wp:effectExtent l="0" t="0" r="0" b="0"/>
                <wp:wrapSquare wrapText="bothSides"/>
                <wp:docPr id="18" name="Group 18"/>
                <wp:cNvGraphicFramePr/>
                <a:graphic xmlns:a="http://schemas.openxmlformats.org/drawingml/2006/main">
                  <a:graphicData uri="http://schemas.microsoft.com/office/word/2010/wordprocessingGroup">
                    <wpg:wgp>
                      <wpg:cNvGrpSpPr/>
                      <wpg:grpSpPr>
                        <a:xfrm>
                          <a:off x="81280" y="0"/>
                          <a:ext cx="4267200" cy="6791960"/>
                          <a:chOff x="81280" y="0"/>
                          <a:chExt cx="4267200" cy="6791960"/>
                        </a:xfrm>
                      </wpg:grpSpPr>
                      <pic:pic xmlns:pic="http://schemas.openxmlformats.org/drawingml/2006/picture">
                        <pic:nvPicPr>
                          <pic:cNvPr id="7" name="Picture 7"/>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bwMode="auto">
                          <a:xfrm>
                            <a:off x="92694" y="0"/>
                            <a:ext cx="4123721" cy="2456180"/>
                          </a:xfrm>
                          <a:prstGeom prst="rect">
                            <a:avLst/>
                          </a:prstGeom>
                          <a:ln>
                            <a:noFill/>
                          </a:ln>
                          <a:extLst>
                            <a:ext uri="{53640926-AAD7-44D8-BBD7-CCE9431645EC}">
                              <a14:shadowObscured xmlns:a14="http://schemas.microsoft.com/office/drawing/2010/main"/>
                            </a:ext>
                          </a:extLst>
                        </pic:spPr>
                      </pic:pic>
                      <wps:wsp>
                        <wps:cNvPr id="8" name="Text Box 8"/>
                        <wps:cNvSpPr txBox="1"/>
                        <wps:spPr>
                          <a:xfrm>
                            <a:off x="81280" y="2448560"/>
                            <a:ext cx="4267200" cy="4343400"/>
                          </a:xfrm>
                          <a:prstGeom prst="rect">
                            <a:avLst/>
                          </a:prstGeom>
                          <a:solidFill>
                            <a:prstClr val="white"/>
                          </a:solidFill>
                          <a:ln>
                            <a:noFill/>
                          </a:ln>
                          <a:effectLst/>
                        </wps:spPr>
                        <wps:txbx>
                          <w:txbxContent>
                            <w:p w14:paraId="62CEFA36" w14:textId="77777777" w:rsidR="007A43CD" w:rsidRDefault="007A43CD" w:rsidP="00FB125A">
                              <w:pPr>
                                <w:pStyle w:val="Caption"/>
                                <w:spacing w:after="0"/>
                                <w:ind w:left="57" w:right="57"/>
                                <w:jc w:val="both"/>
                                <w:rPr>
                                  <w:i w:val="0"/>
                                </w:rPr>
                              </w:pPr>
                              <w:r w:rsidRPr="005866D2">
                                <w:rPr>
                                  <w:b/>
                                </w:rPr>
                                <w:t xml:space="preserve">Figure </w:t>
                              </w:r>
                              <w:r>
                                <w:rPr>
                                  <w:b/>
                                </w:rPr>
                                <w:t>3</w:t>
                              </w:r>
                              <w:r w:rsidRPr="005866D2">
                                <w:rPr>
                                  <w:b/>
                                </w:rPr>
                                <w:t>.</w:t>
                              </w:r>
                              <w:r>
                                <w:rPr>
                                  <w:b/>
                                  <w:i w:val="0"/>
                                </w:rPr>
                                <w:t xml:space="preserve"> </w:t>
                              </w:r>
                              <w:r w:rsidRPr="005866D2">
                                <w:rPr>
                                  <w:i w:val="0"/>
                                </w:rPr>
                                <w:t>Enzyme isoform activity will be inferred from protein abundance in two ways: A) by directly measuring the amount of the enzyme of interest relative to its metabolic neig</w:t>
                              </w:r>
                              <w:r>
                                <w:rPr>
                                  <w:i w:val="0"/>
                                </w:rPr>
                                <w:t>hbors (Rubisco activase</w:t>
                              </w:r>
                              <w:r w:rsidRPr="005866D2">
                                <w:rPr>
                                  <w:i w:val="0"/>
                                </w:rPr>
                                <w:t>); B) by indirectly inferring activity from neighboring enzymes in contrasting metabolic pathways (Rubisco oxygenation versus carboxylation activity).</w:t>
                              </w:r>
                            </w:p>
                            <w:p w14:paraId="3961C87A" w14:textId="77777777" w:rsidR="007A43CD" w:rsidRPr="005866D2" w:rsidRDefault="007A43CD" w:rsidP="00FB125A">
                              <w:pPr>
                                <w:pStyle w:val="Caption"/>
                                <w:spacing w:after="0"/>
                                <w:ind w:left="57" w:right="57"/>
                                <w:jc w:val="both"/>
                                <w:rPr>
                                  <w:i w:val="0"/>
                                </w:rPr>
                              </w:pPr>
                              <w:r w:rsidRPr="005866D2">
                                <w:rPr>
                                  <w:b/>
                                  <w:bCs/>
                                  <w:i w:val="0"/>
                                </w:rPr>
                                <w:t>A:</w:t>
                              </w:r>
                              <w:r w:rsidRPr="005866D2">
                                <w:rPr>
                                  <w:i w:val="0"/>
                                </w:rPr>
                                <w:t xml:space="preserve"> </w:t>
                              </w:r>
                              <w:r>
                                <w:rPr>
                                  <w:i w:val="0"/>
                                </w:rPr>
                                <w:t xml:space="preserve">Pie charts represent different hypothetical </w:t>
                              </w:r>
                              <w:r w:rsidRPr="005866D2">
                                <w:rPr>
                                  <w:i w:val="0"/>
                                </w:rPr>
                                <w:t xml:space="preserve">activase </w:t>
                              </w:r>
                              <w:r>
                                <w:rPr>
                                  <w:i w:val="0"/>
                                </w:rPr>
                                <w:t>compositions in two different species</w:t>
                              </w:r>
                              <w:r w:rsidRPr="005866D2">
                                <w:rPr>
                                  <w:i w:val="0"/>
                                </w:rPr>
                                <w:t>. The top species has two isoforms, 1 &amp; 2</w:t>
                              </w:r>
                              <w:r>
                                <w:rPr>
                                  <w:i w:val="0"/>
                                </w:rPr>
                                <w:t>,</w:t>
                              </w:r>
                              <w:r w:rsidRPr="005866D2">
                                <w:rPr>
                                  <w:i w:val="0"/>
                                </w:rPr>
                                <w:t xml:space="preserve"> the bottom species 2 &amp; 3. A comparison of total </w:t>
                              </w:r>
                              <w:r>
                                <w:rPr>
                                  <w:i w:val="0"/>
                                </w:rPr>
                                <w:t xml:space="preserve">activase </w:t>
                              </w:r>
                              <w:r w:rsidRPr="005866D2">
                                <w:rPr>
                                  <w:i w:val="0"/>
                                </w:rPr>
                                <w:t>amounts, relative to neighboring enzymes</w:t>
                              </w:r>
                              <w:r>
                                <w:rPr>
                                  <w:i w:val="0"/>
                                </w:rPr>
                                <w:t xml:space="preserve">, would predict that the </w:t>
                              </w:r>
                              <w:r w:rsidRPr="005866D2">
                                <w:rPr>
                                  <w:i w:val="0"/>
                                </w:rPr>
                                <w:t xml:space="preserve">bottom species </w:t>
                              </w:r>
                              <w:r>
                                <w:rPr>
                                  <w:i w:val="0"/>
                                </w:rPr>
                                <w:t xml:space="preserve">has </w:t>
                              </w:r>
                              <w:r w:rsidRPr="005866D2">
                                <w:rPr>
                                  <w:i w:val="0"/>
                                </w:rPr>
                                <w:t>a more efficient isoform</w:t>
                              </w:r>
                              <w:r>
                                <w:rPr>
                                  <w:i w:val="0"/>
                                </w:rPr>
                                <w:t>. Isoform q</w:t>
                              </w:r>
                              <w:r w:rsidRPr="005866D2">
                                <w:rPr>
                                  <w:i w:val="0"/>
                                </w:rPr>
                                <w:t xml:space="preserve">uantification would </w:t>
                              </w:r>
                              <w:r>
                                <w:rPr>
                                  <w:i w:val="0"/>
                                </w:rPr>
                                <w:t>identify Activase 3 as</w:t>
                              </w:r>
                              <w:r w:rsidRPr="005866D2">
                                <w:rPr>
                                  <w:i w:val="0"/>
                                </w:rPr>
                                <w:t xml:space="preserve"> </w:t>
                              </w:r>
                              <w:r>
                                <w:rPr>
                                  <w:i w:val="0"/>
                                </w:rPr>
                                <w:t xml:space="preserve">the most likely explanation </w:t>
                              </w:r>
                              <w:r w:rsidRPr="005866D2">
                                <w:rPr>
                                  <w:i w:val="0"/>
                                </w:rPr>
                                <w:t xml:space="preserve">for the difference in total activase </w:t>
                              </w:r>
                              <w:r>
                                <w:rPr>
                                  <w:i w:val="0"/>
                                </w:rPr>
                                <w:t xml:space="preserve">amount and, therefore, </w:t>
                              </w:r>
                              <w:r w:rsidRPr="005866D2">
                                <w:rPr>
                                  <w:i w:val="0"/>
                                </w:rPr>
                                <w:t xml:space="preserve">likely a more efficient isoform </w:t>
                              </w:r>
                              <w:r>
                                <w:rPr>
                                  <w:i w:val="0"/>
                                </w:rPr>
                                <w:t>than isoform 1</w:t>
                              </w:r>
                              <w:r w:rsidRPr="005866D2">
                                <w:rPr>
                                  <w:i w:val="0"/>
                                </w:rPr>
                                <w:t>.</w:t>
                              </w:r>
                            </w:p>
                            <w:p w14:paraId="7754C882" w14:textId="05445311" w:rsidR="007A43CD" w:rsidRPr="005866D2" w:rsidRDefault="007A43CD" w:rsidP="00FB125A">
                              <w:pPr>
                                <w:pStyle w:val="Caption"/>
                                <w:spacing w:after="0"/>
                                <w:ind w:left="57" w:right="57"/>
                                <w:jc w:val="both"/>
                                <w:rPr>
                                  <w:i w:val="0"/>
                                </w:rPr>
                              </w:pPr>
                              <w:r w:rsidRPr="005866D2">
                                <w:rPr>
                                  <w:b/>
                                  <w:bCs/>
                                  <w:i w:val="0"/>
                                </w:rPr>
                                <w:t>B:</w:t>
                              </w:r>
                              <w:r w:rsidRPr="005866D2">
                                <w:rPr>
                                  <w:i w:val="0"/>
                                </w:rPr>
                                <w:t xml:space="preserve"> The efficienc</w:t>
                              </w:r>
                              <w:r>
                                <w:rPr>
                                  <w:i w:val="0"/>
                                </w:rPr>
                                <w:t>y</w:t>
                              </w:r>
                              <w:r w:rsidRPr="005866D2">
                                <w:rPr>
                                  <w:i w:val="0"/>
                                </w:rPr>
                                <w:t xml:space="preserve"> of Rubisco </w:t>
                              </w:r>
                              <w:r>
                                <w:rPr>
                                  <w:i w:val="0"/>
                                </w:rPr>
                                <w:t>is</w:t>
                              </w:r>
                              <w:r w:rsidRPr="005866D2">
                                <w:rPr>
                                  <w:i w:val="0"/>
                                </w:rPr>
                                <w:t xml:space="preserve"> </w:t>
                              </w:r>
                              <w:r>
                                <w:rPr>
                                  <w:i w:val="0"/>
                                </w:rPr>
                                <w:t>a</w:t>
                              </w:r>
                              <w:r w:rsidRPr="005866D2">
                                <w:rPr>
                                  <w:i w:val="0"/>
                                </w:rPr>
                                <w:t xml:space="preserve"> product of several kinetic characteristics and activation states, which confound direct inferences based on Rubisco amount. Therefore, this study will make</w:t>
                              </w:r>
                              <w:r>
                                <w:rPr>
                                  <w:i w:val="0"/>
                                </w:rPr>
                                <w:t xml:space="preserve"> indirect</w:t>
                              </w:r>
                              <w:r w:rsidRPr="005866D2">
                                <w:rPr>
                                  <w:i w:val="0"/>
                                </w:rPr>
                                <w:t xml:space="preserve"> inferences about Rubisco specificity (S</w:t>
                              </w:r>
                              <w:r w:rsidRPr="005866D2">
                                <w:rPr>
                                  <w:i w:val="0"/>
                                  <w:vertAlign w:val="subscript"/>
                                </w:rPr>
                                <w:t>c/o</w:t>
                              </w:r>
                              <w:r w:rsidRPr="005866D2">
                                <w:rPr>
                                  <w:i w:val="0"/>
                                </w:rPr>
                                <w:t xml:space="preserve">) for carboxylation reactions over oxygenation reactions. </w:t>
                              </w:r>
                              <w:r>
                                <w:rPr>
                                  <w:i w:val="0"/>
                                </w:rPr>
                                <w:t>Ratios of n</w:t>
                              </w:r>
                              <w:r w:rsidRPr="005866D2">
                                <w:rPr>
                                  <w:i w:val="0"/>
                                </w:rPr>
                                <w:t>eighboring enzymes from the subsequent Calvin cycle versus photorespiration pathway</w:t>
                              </w:r>
                              <w:r>
                                <w:rPr>
                                  <w:i w:val="0"/>
                                </w:rPr>
                                <w:t>s</w:t>
                              </w:r>
                              <w:r w:rsidRPr="005866D2">
                                <w:rPr>
                                  <w:i w:val="0"/>
                                </w:rPr>
                                <w:t xml:space="preserve"> will </w:t>
                              </w:r>
                              <w:r w:rsidR="002E4D37">
                                <w:rPr>
                                  <w:i w:val="0"/>
                                </w:rPr>
                                <w:t xml:space="preserve">be </w:t>
                              </w:r>
                              <w:r w:rsidRPr="005866D2">
                                <w:rPr>
                                  <w:i w:val="0"/>
                                </w:rPr>
                                <w:t>used as indicator</w:t>
                              </w:r>
                              <w:r>
                                <w:rPr>
                                  <w:i w:val="0"/>
                                </w:rPr>
                                <w:t>s</w:t>
                              </w:r>
                              <w:r w:rsidRPr="005866D2">
                                <w:rPr>
                                  <w:i w:val="0"/>
                                </w:rPr>
                                <w:t xml:space="preserve"> of </w:t>
                              </w:r>
                              <w:r>
                                <w:rPr>
                                  <w:i w:val="0"/>
                                </w:rPr>
                                <w:t xml:space="preserve">Rubisco specificity. </w:t>
                              </w:r>
                              <w:r w:rsidRPr="00B45A5C">
                                <w:rPr>
                                  <w:b/>
                                  <w:i w:val="0"/>
                                </w:rPr>
                                <w:t>S</w:t>
                              </w:r>
                              <w:r w:rsidRPr="005866D2">
                                <w:rPr>
                                  <w:b/>
                                  <w:bCs/>
                                  <w:i w:val="0"/>
                                </w:rPr>
                                <w:t>haded arrow</w:t>
                              </w:r>
                              <w:r w:rsidRPr="005866D2">
                                <w:rPr>
                                  <w:b/>
                                  <w:i w:val="0"/>
                                </w:rPr>
                                <w:t>:</w:t>
                              </w:r>
                              <w:r w:rsidRPr="005866D2">
                                <w:rPr>
                                  <w:i w:val="0"/>
                                </w:rPr>
                                <w:t xml:space="preserve"> </w:t>
                              </w:r>
                              <w:r>
                                <w:rPr>
                                  <w:i w:val="0"/>
                                </w:rPr>
                                <w:t>G</w:t>
                              </w:r>
                              <w:r w:rsidRPr="005866D2">
                                <w:rPr>
                                  <w:i w:val="0"/>
                                </w:rPr>
                                <w:t xml:space="preserve">enotypes with higher </w:t>
                              </w:r>
                              <w:r>
                                <w:rPr>
                                  <w:i w:val="0"/>
                                </w:rPr>
                                <w:t xml:space="preserve">than average </w:t>
                              </w:r>
                              <w:r w:rsidRPr="005866D2">
                                <w:rPr>
                                  <w:i w:val="0"/>
                                </w:rPr>
                                <w:t xml:space="preserve">ratios of PGLP (phosphoglycolate phosphatase) to PGK (phosphoglycerate kinase) would be </w:t>
                              </w:r>
                              <w:r>
                                <w:rPr>
                                  <w:i w:val="0"/>
                                </w:rPr>
                                <w:t>predicted</w:t>
                              </w:r>
                              <w:r w:rsidRPr="005866D2">
                                <w:rPr>
                                  <w:i w:val="0"/>
                                </w:rPr>
                                <w:t xml:space="preserve"> to ha</w:t>
                              </w:r>
                              <w:r>
                                <w:rPr>
                                  <w:i w:val="0"/>
                                </w:rPr>
                                <w:t>ve lower Rubisco specificities and vice versa.</w:t>
                              </w:r>
                            </w:p>
                            <w:p w14:paraId="0A9D1B6A" w14:textId="77777777" w:rsidR="007A43CD" w:rsidRPr="005866D2" w:rsidRDefault="007A43CD" w:rsidP="00FB125A">
                              <w:pPr>
                                <w:pStyle w:val="Caption"/>
                                <w:spacing w:after="0"/>
                                <w:ind w:left="57" w:right="57"/>
                                <w:jc w:val="both"/>
                                <w:rPr>
                                  <w:rFonts w:eastAsia="Times New Roman"/>
                                  <w:i w:val="0"/>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C0151F1" id="Group 18" o:spid="_x0000_s1032" style="position:absolute;left:0;text-align:left;margin-left:291.2pt;margin-top:0;width:342.4pt;height:534.8pt;z-index:251670528;mso-position-horizontal:right;mso-position-horizontal-relative:margin;mso-position-vertical:bottom;mso-position-vertical-relative:margin" coordorigin="81280" coordsize="4267200,679196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">
                <v:shape id="Picture 7" o:spid="_x0000_s1033" type="#_x0000_t75" style="position:absolute;left:92694;width:4123721;height:24561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NM&#10;VdfCAAAA2gAAAA8AAABkcnMvZG93bnJldi54bWxEj1FrwkAQhN+F/odjC77pxQrWxlxEEgrFl1Lt&#10;D1hyaxLM7aW5rab+eq9Q6OMwM98w2XZ0nbrQEFrPBhbzBBRx5W3LtYHP4+tsDSoIssXOMxn4oQDb&#10;/GGSYWr9lT/ocpBaRQiHFA00In2qdagachjmvieO3skPDiXKodZ2wGuEu04/JclKO2w5LjTYU9FQ&#10;dT58OwNVuZP9y3u4LcuiW38V+iiJlMZMH8fdBpTQKP/hv/abNfAMv1fiDdD5H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zTFXXwgAAANoAAAAPAAAAAAAAAAAAAAAAAJwCAABk&#10;cnMvZG93bnJldi54bWxQSwUGAAAAAAQABAD3AAAAiwMAAAAA&#10;">
                  <v:imagedata r:id="rId10" o:title=""/>
                  <v:path arrowok="t"/>
                </v:shape>
                <v:shape id="Text Box 8" o:spid="_x0000_s1034" type="#_x0000_t202" style="position:absolute;left:81280;top:2448560;width:4267200;height:4343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" stroked="f">
                  <v:textbox inset="0,0,0,0">
                    <w:txbxContent>
                      <w:p w14:paraId="62CEFA36" w14:textId="77777777" w:rsidR="007A43CD" w:rsidRDefault="007A43CD" w:rsidP="00FB125A">
                        <w:pPr>
                          <w:pStyle w:val="Caption"/>
                          <w:spacing w:after="0"/>
                          <w:ind w:left="57" w:right="57"/>
                          <w:jc w:val="both"/>
                          <w:rPr>
                            <w:i w:val="0"/>
                          </w:rPr>
                        </w:pPr>
                        <w:r w:rsidRPr="005866D2">
                          <w:rPr>
                            <w:b/>
                          </w:rPr>
                          <w:t xml:space="preserve">Figure </w:t>
                        </w:r>
                        <w:r>
                          <w:rPr>
                            <w:b/>
                          </w:rPr>
                          <w:t>3</w:t>
                        </w:r>
                        <w:r w:rsidRPr="005866D2">
                          <w:rPr>
                            <w:b/>
                          </w:rPr>
                          <w:t>.</w:t>
                        </w:r>
                        <w:r>
                          <w:rPr>
                            <w:b/>
                            <w:i w:val="0"/>
                          </w:rPr>
                          <w:t xml:space="preserve"> </w:t>
                        </w:r>
                        <w:r w:rsidRPr="005866D2">
                          <w:rPr>
                            <w:i w:val="0"/>
                          </w:rPr>
                          <w:t>Enzyme isoform activity will be inferred from protein abundance in two ways: A) by directly measuring the amount of the enzyme of interest relative to its metabolic neig</w:t>
                        </w:r>
                        <w:r>
                          <w:rPr>
                            <w:i w:val="0"/>
                          </w:rPr>
                          <w:t>hbors (Rubisco activase</w:t>
                        </w:r>
                        <w:r w:rsidRPr="005866D2">
                          <w:rPr>
                            <w:i w:val="0"/>
                          </w:rPr>
                          <w:t>); B) by indirectly inferring activity from neighboring enzymes in contrasting metabolic pathways (Rubisco oxygenation versus carboxylation activity).</w:t>
                        </w:r>
                      </w:p>
                      <w:p w14:paraId="3961C87A" w14:textId="77777777" w:rsidR="007A43CD" w:rsidRPr="005866D2" w:rsidRDefault="007A43CD" w:rsidP="00FB125A">
                        <w:pPr>
                          <w:pStyle w:val="Caption"/>
                          <w:spacing w:after="0"/>
                          <w:ind w:left="57" w:right="57"/>
                          <w:jc w:val="both"/>
                          <w:rPr>
                            <w:i w:val="0"/>
                          </w:rPr>
                        </w:pPr>
                        <w:r w:rsidRPr="005866D2">
                          <w:rPr>
                            <w:b/>
                            <w:bCs/>
                            <w:i w:val="0"/>
                          </w:rPr>
                          <w:t>A:</w:t>
                        </w:r>
                        <w:r w:rsidRPr="005866D2">
                          <w:rPr>
                            <w:i w:val="0"/>
                          </w:rPr>
                          <w:t xml:space="preserve"> </w:t>
                        </w:r>
                        <w:r>
                          <w:rPr>
                            <w:i w:val="0"/>
                          </w:rPr>
                          <w:t xml:space="preserve">Pie charts represent different hypothetical </w:t>
                        </w:r>
                        <w:r w:rsidRPr="005866D2">
                          <w:rPr>
                            <w:i w:val="0"/>
                          </w:rPr>
                          <w:t xml:space="preserve">activase </w:t>
                        </w:r>
                        <w:r>
                          <w:rPr>
                            <w:i w:val="0"/>
                          </w:rPr>
                          <w:t>compositions in two different species</w:t>
                        </w:r>
                        <w:r w:rsidRPr="005866D2">
                          <w:rPr>
                            <w:i w:val="0"/>
                          </w:rPr>
                          <w:t>. The top species has two isoforms, 1 &amp; 2</w:t>
                        </w:r>
                        <w:r>
                          <w:rPr>
                            <w:i w:val="0"/>
                          </w:rPr>
                          <w:t>,</w:t>
                        </w:r>
                        <w:r w:rsidRPr="005866D2">
                          <w:rPr>
                            <w:i w:val="0"/>
                          </w:rPr>
                          <w:t xml:space="preserve"> the bottom species 2 &amp; 3. A comparison of total </w:t>
                        </w:r>
                        <w:r>
                          <w:rPr>
                            <w:i w:val="0"/>
                          </w:rPr>
                          <w:t xml:space="preserve">activase </w:t>
                        </w:r>
                        <w:r w:rsidRPr="005866D2">
                          <w:rPr>
                            <w:i w:val="0"/>
                          </w:rPr>
                          <w:t>amounts, relative to neighboring enzymes</w:t>
                        </w:r>
                        <w:r>
                          <w:rPr>
                            <w:i w:val="0"/>
                          </w:rPr>
                          <w:t xml:space="preserve">, would predict that the </w:t>
                        </w:r>
                        <w:r w:rsidRPr="005866D2">
                          <w:rPr>
                            <w:i w:val="0"/>
                          </w:rPr>
                          <w:t xml:space="preserve">bottom species </w:t>
                        </w:r>
                        <w:r>
                          <w:rPr>
                            <w:i w:val="0"/>
                          </w:rPr>
                          <w:t xml:space="preserve">has </w:t>
                        </w:r>
                        <w:r w:rsidRPr="005866D2">
                          <w:rPr>
                            <w:i w:val="0"/>
                          </w:rPr>
                          <w:t>a more efficient isoform</w:t>
                        </w:r>
                        <w:r>
                          <w:rPr>
                            <w:i w:val="0"/>
                          </w:rPr>
                          <w:t>. Isoform q</w:t>
                        </w:r>
                        <w:r w:rsidRPr="005866D2">
                          <w:rPr>
                            <w:i w:val="0"/>
                          </w:rPr>
                          <w:t xml:space="preserve">uantification would </w:t>
                        </w:r>
                        <w:r>
                          <w:rPr>
                            <w:i w:val="0"/>
                          </w:rPr>
                          <w:t>identify Activase 3 as</w:t>
                        </w:r>
                        <w:r w:rsidRPr="005866D2">
                          <w:rPr>
                            <w:i w:val="0"/>
                          </w:rPr>
                          <w:t xml:space="preserve"> </w:t>
                        </w:r>
                        <w:r>
                          <w:rPr>
                            <w:i w:val="0"/>
                          </w:rPr>
                          <w:t xml:space="preserve">the most likely explanation </w:t>
                        </w:r>
                        <w:r w:rsidRPr="005866D2">
                          <w:rPr>
                            <w:i w:val="0"/>
                          </w:rPr>
                          <w:t xml:space="preserve">for the difference in total activase </w:t>
                        </w:r>
                        <w:r>
                          <w:rPr>
                            <w:i w:val="0"/>
                          </w:rPr>
                          <w:t xml:space="preserve">amount and, therefore, </w:t>
                        </w:r>
                        <w:r w:rsidRPr="005866D2">
                          <w:rPr>
                            <w:i w:val="0"/>
                          </w:rPr>
                          <w:t xml:space="preserve">likely a more efficient isoform </w:t>
                        </w:r>
                        <w:r>
                          <w:rPr>
                            <w:i w:val="0"/>
                          </w:rPr>
                          <w:t>than isoform 1</w:t>
                        </w:r>
                        <w:r w:rsidRPr="005866D2">
                          <w:rPr>
                            <w:i w:val="0"/>
                          </w:rPr>
                          <w:t>.</w:t>
                        </w:r>
                      </w:p>
                      <w:p w14:paraId="7754C882" w14:textId="05445311" w:rsidR="007A43CD" w:rsidRPr="005866D2" w:rsidRDefault="007A43CD" w:rsidP="00FB125A">
                        <w:pPr>
                          <w:pStyle w:val="Caption"/>
                          <w:spacing w:after="0"/>
                          <w:ind w:left="57" w:right="57"/>
                          <w:jc w:val="both"/>
                          <w:rPr>
                            <w:i w:val="0"/>
                          </w:rPr>
                        </w:pPr>
                        <w:r w:rsidRPr="005866D2">
                          <w:rPr>
                            <w:b/>
                            <w:bCs/>
                            <w:i w:val="0"/>
                          </w:rPr>
                          <w:t>B:</w:t>
                        </w:r>
                        <w:r w:rsidRPr="005866D2">
                          <w:rPr>
                            <w:i w:val="0"/>
                          </w:rPr>
                          <w:t xml:space="preserve"> The efficienc</w:t>
                        </w:r>
                        <w:r>
                          <w:rPr>
                            <w:i w:val="0"/>
                          </w:rPr>
                          <w:t>y</w:t>
                        </w:r>
                        <w:r w:rsidRPr="005866D2">
                          <w:rPr>
                            <w:i w:val="0"/>
                          </w:rPr>
                          <w:t xml:space="preserve"> of Rubisco </w:t>
                        </w:r>
                        <w:r>
                          <w:rPr>
                            <w:i w:val="0"/>
                          </w:rPr>
                          <w:t>is</w:t>
                        </w:r>
                        <w:r w:rsidRPr="005866D2">
                          <w:rPr>
                            <w:i w:val="0"/>
                          </w:rPr>
                          <w:t xml:space="preserve"> </w:t>
                        </w:r>
                        <w:r>
                          <w:rPr>
                            <w:i w:val="0"/>
                          </w:rPr>
                          <w:t>a</w:t>
                        </w:r>
                        <w:r w:rsidRPr="005866D2">
                          <w:rPr>
                            <w:i w:val="0"/>
                          </w:rPr>
                          <w:t xml:space="preserve"> product of several kinetic characteristics and activation states, which confound direct inferences based on Rubisco amount. Therefore, this study will make</w:t>
                        </w:r>
                        <w:r>
                          <w:rPr>
                            <w:i w:val="0"/>
                          </w:rPr>
                          <w:t xml:space="preserve"> indirect</w:t>
                        </w:r>
                        <w:r w:rsidRPr="005866D2">
                          <w:rPr>
                            <w:i w:val="0"/>
                          </w:rPr>
                          <w:t xml:space="preserve"> inferences about Rubisco specificity (S</w:t>
                        </w:r>
                        <w:r w:rsidRPr="005866D2">
                          <w:rPr>
                            <w:i w:val="0"/>
                            <w:vertAlign w:val="subscript"/>
                          </w:rPr>
                          <w:t>c/o</w:t>
                        </w:r>
                        <w:r w:rsidRPr="005866D2">
                          <w:rPr>
                            <w:i w:val="0"/>
                          </w:rPr>
                          <w:t xml:space="preserve">) for carboxylation reactions over oxygenation reactions. </w:t>
                        </w:r>
                        <w:r>
                          <w:rPr>
                            <w:i w:val="0"/>
                          </w:rPr>
                          <w:t>Ratios of n</w:t>
                        </w:r>
                        <w:r w:rsidRPr="005866D2">
                          <w:rPr>
                            <w:i w:val="0"/>
                          </w:rPr>
                          <w:t>eighboring enzymes from the subsequent Calvin cycle versus photorespiration pathway</w:t>
                        </w:r>
                        <w:r>
                          <w:rPr>
                            <w:i w:val="0"/>
                          </w:rPr>
                          <w:t>s</w:t>
                        </w:r>
                        <w:r w:rsidRPr="005866D2">
                          <w:rPr>
                            <w:i w:val="0"/>
                          </w:rPr>
                          <w:t xml:space="preserve"> will </w:t>
                        </w:r>
                        <w:r w:rsidR="002E4D37">
                          <w:rPr>
                            <w:i w:val="0"/>
                          </w:rPr>
                          <w:t xml:space="preserve">be </w:t>
                        </w:r>
                        <w:r w:rsidRPr="005866D2">
                          <w:rPr>
                            <w:i w:val="0"/>
                          </w:rPr>
                          <w:t>used as indicator</w:t>
                        </w:r>
                        <w:r>
                          <w:rPr>
                            <w:i w:val="0"/>
                          </w:rPr>
                          <w:t>s</w:t>
                        </w:r>
                        <w:r w:rsidRPr="005866D2">
                          <w:rPr>
                            <w:i w:val="0"/>
                          </w:rPr>
                          <w:t xml:space="preserve"> of </w:t>
                        </w:r>
                        <w:r>
                          <w:rPr>
                            <w:i w:val="0"/>
                          </w:rPr>
                          <w:t xml:space="preserve">Rubisco specificity. </w:t>
                        </w:r>
                        <w:r w:rsidRPr="00B45A5C">
                          <w:rPr>
                            <w:b/>
                            <w:i w:val="0"/>
                          </w:rPr>
                          <w:t>S</w:t>
                        </w:r>
                        <w:r w:rsidRPr="005866D2">
                          <w:rPr>
                            <w:b/>
                            <w:bCs/>
                            <w:i w:val="0"/>
                          </w:rPr>
                          <w:t>haded arrow</w:t>
                        </w:r>
                        <w:r w:rsidRPr="005866D2">
                          <w:rPr>
                            <w:b/>
                            <w:i w:val="0"/>
                          </w:rPr>
                          <w:t>:</w:t>
                        </w:r>
                        <w:r w:rsidRPr="005866D2">
                          <w:rPr>
                            <w:i w:val="0"/>
                          </w:rPr>
                          <w:t xml:space="preserve"> </w:t>
                        </w:r>
                        <w:r>
                          <w:rPr>
                            <w:i w:val="0"/>
                          </w:rPr>
                          <w:t>G</w:t>
                        </w:r>
                        <w:r w:rsidRPr="005866D2">
                          <w:rPr>
                            <w:i w:val="0"/>
                          </w:rPr>
                          <w:t xml:space="preserve">enotypes with higher </w:t>
                        </w:r>
                        <w:r>
                          <w:rPr>
                            <w:i w:val="0"/>
                          </w:rPr>
                          <w:t xml:space="preserve">than average </w:t>
                        </w:r>
                        <w:r w:rsidRPr="005866D2">
                          <w:rPr>
                            <w:i w:val="0"/>
                          </w:rPr>
                          <w:t xml:space="preserve">ratios of PGLP (phosphoglycolate phosphatase) to PGK (phosphoglycerate kinase) would be </w:t>
                        </w:r>
                        <w:r>
                          <w:rPr>
                            <w:i w:val="0"/>
                          </w:rPr>
                          <w:t>predicted</w:t>
                        </w:r>
                        <w:r w:rsidRPr="005866D2">
                          <w:rPr>
                            <w:i w:val="0"/>
                          </w:rPr>
                          <w:t xml:space="preserve"> to ha</w:t>
                        </w:r>
                        <w:r>
                          <w:rPr>
                            <w:i w:val="0"/>
                          </w:rPr>
                          <w:t>ve lower Rubisco specificities and vice versa.</w:t>
                        </w:r>
                      </w:p>
                      <w:p w14:paraId="0A9D1B6A" w14:textId="77777777" w:rsidR="007A43CD" w:rsidRPr="005866D2" w:rsidRDefault="007A43CD" w:rsidP="00FB125A">
                        <w:pPr>
                          <w:pStyle w:val="Caption"/>
                          <w:spacing w:after="0"/>
                          <w:ind w:left="57" w:right="57"/>
                          <w:jc w:val="both"/>
                          <w:rPr>
                            <w:rFonts w:eastAsia="Times New Roman"/>
                            <w:i w:val="0"/>
                            <w:noProof/>
                          </w:rPr>
                        </w:pPr>
                      </w:p>
                    </w:txbxContent>
                  </v:textbox>
                </v:shape>
                <w10:wrap type="square" anchorx="margin" anchory="margin"/>
              </v:group>
            </w:pict>
          </mc:Fallback>
        </mc:AlternateContent>
      </w:r>
      <w:r w:rsidR="005F43BE">
        <w:rPr>
          <w:rFonts w:ascii="Times New Roman" w:eastAsia="Times New Roman" w:hAnsi="Times New Roman" w:cs="Times New Roman"/>
        </w:rPr>
        <w:t xml:space="preserve">In preliminary results, </w:t>
      </w:r>
      <w:r w:rsidR="0047119B">
        <w:rPr>
          <w:rFonts w:ascii="Times New Roman" w:eastAsia="Times New Roman" w:hAnsi="Times New Roman" w:cs="Times New Roman"/>
        </w:rPr>
        <w:t xml:space="preserve">PGLP </w:t>
      </w:r>
      <w:r w:rsidR="005F43BE">
        <w:rPr>
          <w:rFonts w:ascii="Times New Roman" w:eastAsia="Times New Roman" w:hAnsi="Times New Roman" w:cs="Times New Roman"/>
        </w:rPr>
        <w:t>and</w:t>
      </w:r>
      <w:r w:rsidR="0047119B">
        <w:rPr>
          <w:rFonts w:ascii="Times New Roman" w:eastAsia="Times New Roman" w:hAnsi="Times New Roman" w:cs="Times New Roman"/>
        </w:rPr>
        <w:t xml:space="preserve"> P</w:t>
      </w:r>
      <w:r w:rsidR="00056F58">
        <w:rPr>
          <w:rFonts w:ascii="Times New Roman" w:eastAsia="Times New Roman" w:hAnsi="Times New Roman" w:cs="Times New Roman"/>
        </w:rPr>
        <w:t>GK</w:t>
      </w:r>
      <w:r w:rsidR="0047119B">
        <w:rPr>
          <w:rFonts w:ascii="Times New Roman" w:eastAsia="Times New Roman" w:hAnsi="Times New Roman" w:cs="Times New Roman"/>
        </w:rPr>
        <w:t xml:space="preserve"> </w:t>
      </w:r>
      <w:r w:rsidR="005F43BE">
        <w:rPr>
          <w:rFonts w:ascii="Times New Roman" w:eastAsia="Times New Roman" w:hAnsi="Times New Roman" w:cs="Times New Roman"/>
        </w:rPr>
        <w:t>are strongly</w:t>
      </w:r>
      <w:r w:rsidR="0047119B">
        <w:rPr>
          <w:rFonts w:ascii="Times New Roman" w:eastAsia="Times New Roman" w:hAnsi="Times New Roman" w:cs="Times New Roman"/>
        </w:rPr>
        <w:t xml:space="preserve"> correlated (</w:t>
      </w:r>
      <w:r w:rsidR="0047119B" w:rsidRPr="0047119B">
        <w:rPr>
          <w:rFonts w:ascii="Times New Roman" w:eastAsia="Times New Roman" w:hAnsi="Times New Roman" w:cs="Times New Roman"/>
        </w:rPr>
        <w:t>R</w:t>
      </w:r>
      <w:r w:rsidR="0047119B" w:rsidRPr="0047119B">
        <w:rPr>
          <w:rFonts w:ascii="Times New Roman" w:eastAsia="Times New Roman" w:hAnsi="Times New Roman" w:cs="Times New Roman"/>
          <w:vertAlign w:val="superscript"/>
        </w:rPr>
        <w:t>2</w:t>
      </w:r>
      <w:r w:rsidR="0047119B" w:rsidRPr="0047119B">
        <w:rPr>
          <w:rFonts w:ascii="Times New Roman" w:eastAsia="Times New Roman" w:hAnsi="Times New Roman" w:cs="Times New Roman"/>
        </w:rPr>
        <w:t xml:space="preserve"> = 0.</w:t>
      </w:r>
      <w:r w:rsidR="00056F58">
        <w:rPr>
          <w:rFonts w:ascii="Times New Roman" w:eastAsia="Times New Roman" w:hAnsi="Times New Roman" w:cs="Times New Roman"/>
        </w:rPr>
        <w:t>7</w:t>
      </w:r>
      <w:r w:rsidR="0047119B" w:rsidRPr="0047119B">
        <w:rPr>
          <w:rFonts w:ascii="Times New Roman" w:eastAsia="Times New Roman" w:hAnsi="Times New Roman" w:cs="Times New Roman"/>
        </w:rPr>
        <w:t>2</w:t>
      </w:r>
      <w:r w:rsidR="00056F58">
        <w:rPr>
          <w:rFonts w:ascii="Times New Roman" w:eastAsia="Times New Roman" w:hAnsi="Times New Roman" w:cs="Times New Roman"/>
        </w:rPr>
        <w:t xml:space="preserve">, not shown) and </w:t>
      </w:r>
      <w:r w:rsidR="00097803">
        <w:rPr>
          <w:rFonts w:ascii="Times New Roman" w:eastAsia="Times New Roman" w:hAnsi="Times New Roman" w:cs="Times New Roman"/>
        </w:rPr>
        <w:t xml:space="preserve">the </w:t>
      </w:r>
      <w:r w:rsidR="00056F58">
        <w:rPr>
          <w:rFonts w:ascii="Times New Roman" w:eastAsia="Times New Roman" w:hAnsi="Times New Roman" w:cs="Times New Roman"/>
        </w:rPr>
        <w:t xml:space="preserve">ratio of PGLP:PGK ranges from 1:10 at high temperatures to 1:15 at low </w:t>
      </w:r>
      <w:r w:rsidR="00056F58">
        <w:rPr>
          <w:rFonts w:ascii="Times New Roman" w:eastAsia="Times New Roman" w:hAnsi="Times New Roman" w:cs="Times New Roman"/>
        </w:rPr>
        <w:lastRenderedPageBreak/>
        <w:t xml:space="preserve">temperatures, which is consistent with </w:t>
      </w:r>
      <w:r w:rsidR="001C34E0">
        <w:rPr>
          <w:rFonts w:ascii="Times New Roman" w:eastAsia="Times New Roman" w:hAnsi="Times New Roman" w:cs="Times New Roman"/>
        </w:rPr>
        <w:t xml:space="preserve">published observations of </w:t>
      </w:r>
      <w:r w:rsidR="005F43BE">
        <w:rPr>
          <w:rFonts w:ascii="Times New Roman" w:eastAsia="Times New Roman" w:hAnsi="Times New Roman" w:cs="Times New Roman"/>
        </w:rPr>
        <w:t xml:space="preserve">decreasing Rubisco specificity and </w:t>
      </w:r>
      <w:r w:rsidR="00056F58">
        <w:rPr>
          <w:rFonts w:ascii="Times New Roman" w:eastAsia="Times New Roman" w:hAnsi="Times New Roman" w:cs="Times New Roman"/>
        </w:rPr>
        <w:t>increasing photorespiration with increasing temperature</w:t>
      </w:r>
      <w:r w:rsidR="001C34E0">
        <w:rPr>
          <w:rFonts w:ascii="Times New Roman" w:eastAsia="Times New Roman" w:hAnsi="Times New Roman" w:cs="Times New Roman"/>
        </w:rPr>
        <w:fldChar w:fldCharType="begin"/>
      </w:r>
      <w:r w:rsidR="001C34E0">
        <w:rPr>
          <w:rFonts w:ascii="Times New Roman" w:eastAsia="Times New Roman" w:hAnsi="Times New Roman" w:cs="Times New Roman"/>
        </w:rPr>
        <w:instrText xml:space="preserve"> ADDIN ZOTERO_ITEM CSL_CITATION {"citationID":"1no4cmnqbo","properties":{"formattedCitation":"{\\rtf \\super 8\\nosupersub{}}","plainCitation":"8"},"citationItems":[{"id":320,"uris":["http://zotero.org/users/2536149/items/HIVCDUMW"],"uri":["http://zotero.org/users/2536149/items/HIVCDUMW"],"itemData":{"id":320,"type":"article-journal","title":"Surveying Rubisco Diversity and Temperature Response to Improve Crop Photosynthetic Efficiency","container-title":"Plant Physiology","page":"707-717","volume":"172","issue":"2","source":"www.plantphysiol.org","abstract":"The threat to global food security of stagnating yields and population growth makes increasing crop productivity a critical goal over the coming decades. One key target for improving crop productivity and yields is increasing the efficiency of photosynthesis. Central to photosynthesis is Rubisco, which is a critical but often rate-limiting component. Here, we present full Rubisco catalytic properties measured at three temperatures for 75 plants species representing both crops and undomesticated plants from diverse climates. Some newly characterized Rubiscos were naturally “better” compared to crop enzymes and have the potential to improve crop photosynthetic efficiency. The temperature response of the various catalytic parameters was largely consistent across the diverse range of species, though absolute values showed significant variation in Rubisco catalysis, even between closely related species. An analysis of residue differences among the species characterized identified a number of candidate amino acid substitutions that will aid in advancing engineering of improved Rubisco in crop systems. This study provides new insights on the range of Rubisco catalysis and temperature response present in nature, and provides new information to include in models from leaf to canopy and ecosystem scale.","DOI":"10.1104/pp.16.00750","ISSN":", 1532-2548","note":"PMID: 27342312","journalAbbreviation":"Plant Physiol.","language":"en","author":[{"family":"Orr","given":"Douglas J."},{"family":"Alcântara","given":"André"},{"family":"Kapralov","given":"Maxim V."},{"family":"Andralojc","given":"P. John"},{"family":"Carmo-Silva","given":"Elizabete"},{"family":"Parry","given":"Martin A. J."}],"issued":{"date-parts":[["2016",10,1]]}}}],"schema":"https://github.com/citation-style-language/schema/raw/master/csl-citation.json"} </w:instrText>
      </w:r>
      <w:r w:rsidR="001C34E0">
        <w:rPr>
          <w:rFonts w:ascii="Times New Roman" w:eastAsia="Times New Roman" w:hAnsi="Times New Roman" w:cs="Times New Roman"/>
        </w:rPr>
        <w:fldChar w:fldCharType="separate"/>
      </w:r>
      <w:r w:rsidR="001C34E0" w:rsidRPr="001C34E0">
        <w:rPr>
          <w:rFonts w:ascii="Times New Roman" w:eastAsia="Times New Roman" w:hAnsi="Times New Roman" w:cs="Times New Roman"/>
          <w:vertAlign w:val="superscript"/>
        </w:rPr>
        <w:t>8</w:t>
      </w:r>
      <w:r w:rsidR="001C34E0">
        <w:rPr>
          <w:rFonts w:ascii="Times New Roman" w:eastAsia="Times New Roman" w:hAnsi="Times New Roman" w:cs="Times New Roman"/>
        </w:rPr>
        <w:fldChar w:fldCharType="end"/>
      </w:r>
      <w:r w:rsidR="00056F58">
        <w:rPr>
          <w:rFonts w:ascii="Times New Roman" w:eastAsia="Times New Roman" w:hAnsi="Times New Roman" w:cs="Times New Roman"/>
        </w:rPr>
        <w:t>.</w:t>
      </w:r>
      <w:r w:rsidR="00317A5E">
        <w:rPr>
          <w:rFonts w:ascii="Times New Roman" w:eastAsia="Times New Roman" w:hAnsi="Times New Roman" w:cs="Times New Roman"/>
        </w:rPr>
        <w:t xml:space="preserve"> Preliminary multiple regression models </w:t>
      </w:r>
      <w:r w:rsidR="001C34E0">
        <w:rPr>
          <w:rFonts w:ascii="Times New Roman" w:eastAsia="Times New Roman" w:hAnsi="Times New Roman" w:cs="Times New Roman"/>
        </w:rPr>
        <w:t>have</w:t>
      </w:r>
      <w:r w:rsidR="001C34E0" w:rsidRPr="00FB125A">
        <w:rPr>
          <w:rFonts w:ascii="Times New Roman" w:eastAsia="Times New Roman" w:hAnsi="Times New Roman" w:cs="Times New Roman"/>
          <w:noProof/>
        </w:rPr>
        <w:t xml:space="preserve"> </w:t>
      </w:r>
      <w:r w:rsidR="001C34E0">
        <w:rPr>
          <w:rFonts w:ascii="Times New Roman" w:eastAsia="Times New Roman" w:hAnsi="Times New Roman" w:cs="Times New Roman"/>
        </w:rPr>
        <w:t>shown</w:t>
      </w:r>
      <w:r w:rsidR="00317A5E">
        <w:rPr>
          <w:rFonts w:ascii="Times New Roman" w:eastAsia="Times New Roman" w:hAnsi="Times New Roman" w:cs="Times New Roman"/>
        </w:rPr>
        <w:t xml:space="preserve"> that temperature, precipitation, and light environment are all significant predictors of PGLP:PGK.</w:t>
      </w:r>
      <w:r w:rsidR="006A26F5" w:rsidRPr="006A26F5">
        <w:rPr>
          <w:rFonts w:ascii="Times New Roman" w:eastAsia="Times New Roman" w:hAnsi="Times New Roman" w:cs="Times New Roman"/>
          <w:noProof/>
        </w:rPr>
        <w:t xml:space="preserve"> </w:t>
      </w:r>
      <w:r w:rsidR="006A26F5">
        <w:rPr>
          <w:rFonts w:ascii="Times New Roman" w:eastAsia="Times New Roman" w:hAnsi="Times New Roman" w:cs="Times New Roman"/>
        </w:rPr>
        <w:t xml:space="preserve">Once outliers for Rubisco and activase are identified from isoform quantification, then they will be used in kinetics experiments to test Hypothesis 2B and link enzyme kinetics with isoform amounts. </w:t>
      </w:r>
    </w:p>
    <w:p w14:paraId="6DB3DB10" w14:textId="77777777" w:rsidR="006A26F5" w:rsidRDefault="006A26F5" w:rsidP="00D57EDA">
      <w:pPr>
        <w:jc w:val="both"/>
        <w:outlineLvl w:val="0"/>
        <w:rPr>
          <w:rFonts w:ascii="Times New Roman" w:eastAsia="Times New Roman" w:hAnsi="Times New Roman" w:cs="Times New Roman"/>
          <w:b/>
        </w:rPr>
      </w:pPr>
      <w:r>
        <w:rPr>
          <w:rFonts w:ascii="Times New Roman" w:eastAsia="Times New Roman" w:hAnsi="Times New Roman" w:cs="Times New Roman"/>
          <w:b/>
        </w:rPr>
        <w:t>Analytical methods</w:t>
      </w:r>
    </w:p>
    <w:p w14:paraId="27E3CF11" w14:textId="343AC3CF" w:rsidR="00162493" w:rsidRDefault="006A26F5" w:rsidP="00FB125A">
      <w:pPr>
        <w:jc w:val="both"/>
        <w:rPr>
          <w:rFonts w:ascii="Times New Roman" w:eastAsia="Times New Roman" w:hAnsi="Times New Roman" w:cs="Times New Roman"/>
        </w:rPr>
      </w:pPr>
      <w:r w:rsidRPr="00935A36">
        <w:rPr>
          <w:rFonts w:ascii="Times New Roman" w:hAnsi="Times New Roman" w:cs="Times New Roman"/>
          <w:i/>
        </w:rPr>
        <w:t>Protein extraction and mass spectrometry sample preparation</w:t>
      </w:r>
      <w:r>
        <w:rPr>
          <w:rFonts w:ascii="Times New Roman" w:hAnsi="Times New Roman" w:cs="Times New Roman"/>
          <w:i/>
        </w:rPr>
        <w:t>.</w:t>
      </w:r>
      <w:r>
        <w:rPr>
          <w:rFonts w:ascii="Times New Roman" w:hAnsi="Times New Roman" w:cs="Times New Roman"/>
        </w:rPr>
        <w:t xml:space="preserve"> Leaf protein will be </w:t>
      </w:r>
      <w:r w:rsidR="0000601D">
        <w:rPr>
          <w:rFonts w:ascii="Times New Roman" w:hAnsi="Times New Roman" w:cs="Times New Roman"/>
        </w:rPr>
        <w:t>phenol extracted</w:t>
      </w:r>
      <w:r>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29h799nm1c","properties":{"formattedCitation":"{\\rtf \\super 46\\nosupersub{}}","plainCitation":"46"},"citationItems":[{"id":67,"uris":["http://zotero.org/users/2536149/items/BMF8BDT7"],"uri":["http://zotero.org/users/2536149/items/BMF8BDT7"],"itemData":{"id":67,"type":"chapter","title":"Plant Proteogenomics: From Protein Extraction to Improved Gene Predictions","container-title":"Proteomics for Biomarker Discovery","collection-title":"Methods in Molecular Biology","collection-number":"1002","publisher":"Humana Press","page":"267-294","source":"Springer Link","abstract":"Historically many genome annotation strategies have lacked experimental evidence at the protein level, which and have instead relied heavily on ab initio gene prediction tools, which consequently resulted in many incorrectly annotated genomic sequences. Proteogenomics aims to address these issues using mass spectrometry (MS)-based proteomics, genomic mapping, and providing statistical significance measures such as false discovery rates (FDRs) to validate the mapped peptides. Presented here is a tool capable of meeting this goal, the UCSD proteogenomic pipeline, which maps peptide-spectrum matches (PSMs) to the genome using the Inspect MS/MS database search tool and assigns a statistical significance to the match using a target-decoy search approach to assign estimated FDRs. This pipeline also provides the option of using a more reliable approach to proteogenomics by determining the precise false-positive rates (FPRs) and p-values of each PSM by calculating their spectral probabilities and rescoring each PSM accordingly. In addition to the protein prediction challenges in the rapidly growing number of sequenced plant genomes, it is difficult to extract high-quality protein samples from many plant species. For that reason, this chapter contains methods for protein extraction and trypsin digestion that reliably produce samples suitable for proteogenomic analysis.","URL":"http://dx.doi.org/10.1007/978-1-62703-360-2_21","ISBN":"978-1-62703-359-6","note":"00000 \nDOI: 10.1007/978-1-62703-360-2_21","shortTitle":"Plant Proteogenomics","language":"English","editor":[{"family":"Zhou","given":"Ming"},{"family":"Veenstra","given":"Timothy"}],"author":[{"family":"Chapman","given":"Brett"},{"family":"Castellana","given":"Natalie"},{"family":"Apffel","given":"Alex"},{"family":"Ghan","given":"Ryan"},{"family":"Cramer","given":"GrantR."},{"family":"Bellgard","given":"Matthew"},{"family":"Haynes","given":"PaulA."},{"family":"Van Sluyter","given":"StevenC."}],"issued":{"date-parts":[["2013",1,1]]},"accessed":{"date-parts":[["2016",5,25]]}}}],"schema":"https://github.com/citation-style-language/schema/raw/master/csl-citation.json"} </w:instrText>
      </w:r>
      <w:r>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46</w:t>
      </w:r>
      <w:r>
        <w:rPr>
          <w:rFonts w:ascii="Times New Roman" w:hAnsi="Times New Roman" w:cs="Times New Roman"/>
        </w:rPr>
        <w:fldChar w:fldCharType="end"/>
      </w:r>
      <w:r w:rsidR="00D31BCB">
        <w:rPr>
          <w:rFonts w:ascii="Times New Roman" w:hAnsi="Times New Roman" w:cs="Times New Roman"/>
        </w:rPr>
        <w:t>, with modifications:</w:t>
      </w:r>
      <w:r>
        <w:rPr>
          <w:rFonts w:ascii="Times New Roman" w:hAnsi="Times New Roman" w:cs="Times New Roman"/>
        </w:rPr>
        <w:t xml:space="preserve"> </w:t>
      </w:r>
      <w:r w:rsidR="00D31BCB">
        <w:rPr>
          <w:rFonts w:ascii="Times New Roman" w:hAnsi="Times New Roman" w:cs="Times New Roman"/>
        </w:rPr>
        <w:t>use</w:t>
      </w:r>
      <w:r>
        <w:rPr>
          <w:rFonts w:ascii="Times New Roman" w:hAnsi="Times New Roman" w:cs="Times New Roman"/>
        </w:rPr>
        <w:t xml:space="preserve"> of ovalbumin as an internal standard; leaf powder solvent washes before phenol extraction; phenol extraction at 80 </w:t>
      </w:r>
      <w:r>
        <w:rPr>
          <w:rFonts w:ascii="Times New Roman" w:hAnsi="Times New Roman" w:cs="Times New Roman"/>
        </w:rPr>
        <w:sym w:font="Symbol" w:char="F0B0"/>
      </w:r>
      <w:r>
        <w:rPr>
          <w:rFonts w:ascii="Times New Roman" w:hAnsi="Times New Roman" w:cs="Times New Roman"/>
        </w:rPr>
        <w:t xml:space="preserve">C, followed by two re-extractions. Precipitated protein will be dissolved in urea-SDS buffer, alkylated, assayed (FluoroProfile kit, Sigma) and 50 </w:t>
      </w:r>
      <w:r>
        <w:rPr>
          <w:rFonts w:ascii="Times New Roman" w:hAnsi="Times New Roman" w:cs="Times New Roman"/>
        </w:rPr>
        <w:sym w:font="Symbol" w:char="F06D"/>
      </w:r>
      <w:r>
        <w:rPr>
          <w:rFonts w:ascii="Times New Roman" w:hAnsi="Times New Roman" w:cs="Times New Roman"/>
        </w:rPr>
        <w:t xml:space="preserve">g re-extracted by </w:t>
      </w:r>
      <w:r w:rsidR="00E015F4">
        <w:rPr>
          <w:rFonts w:ascii="Times New Roman" w:hAnsi="Times New Roman" w:cs="Times New Roman"/>
        </w:rPr>
        <w:t xml:space="preserve">modified </w:t>
      </w:r>
      <w:r>
        <w:rPr>
          <w:rFonts w:ascii="Times New Roman" w:hAnsi="Times New Roman" w:cs="Times New Roman"/>
        </w:rPr>
        <w:t>methanol/chloroform extraction</w:t>
      </w:r>
      <w:r>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101movksfh","properties":{"formattedCitation":"{\\rtf \\super 47\\nosupersub{}}","plainCitation":"47"},"citationItems":[{"id":61,"uris":["http://zotero.org/users/2536149/items/T9SAMBF4"],"uri":["http://zotero.org/users/2536149/items/T9SAMBF4"],"itemData":{"id":61,"type":"article-journal","title":"A method for the quantitative recovery of protein in dilute solution in the presence of detergents and lipids","container-title":"Analytical Biochemistry","page":"141-143","volume":"138","issue":"1","source":"ScienceDirect","abstract":"A rapid method based on a defined methanol-chloroform-water mixture for the quantitative precipitation of soluble as well as hydrophobic proteins from dilute solutions (e.g., column chromatography effluents) has been developed. The effectiveness of this method is not affected by the presence of detergents, lipids, salt, buffers, and β-mercaptoethanol.","DOI":"10.1016/0003-2697(84)90782-6","ISSN":"0003-2697","note":"02832","journalAbbreviation":"Analytical Biochemistry","author":[{"family":"Wessel","given":"D."},{"family":"Flügge","given":"U. I."}],"issued":{"date-parts":[["1984",4]]}}}],"schema":"https://github.com/citation-style-language/schema/raw/master/csl-citation.json"} </w:instrText>
      </w:r>
      <w:r>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47</w:t>
      </w:r>
      <w:r>
        <w:rPr>
          <w:rFonts w:ascii="Times New Roman" w:hAnsi="Times New Roman" w:cs="Times New Roman"/>
        </w:rPr>
        <w:fldChar w:fldCharType="end"/>
      </w:r>
      <w:r>
        <w:rPr>
          <w:rFonts w:ascii="Times New Roman" w:hAnsi="Times New Roman" w:cs="Times New Roman"/>
        </w:rPr>
        <w:t>, then Lys-C and trypsin digested in a Rapigest (Waters) buffer.</w:t>
      </w:r>
    </w:p>
    <w:p w14:paraId="38CABBC6" w14:textId="08F7B78A" w:rsidR="00935A36" w:rsidRPr="006A26F5" w:rsidRDefault="00935A36" w:rsidP="00FB125A">
      <w:pPr>
        <w:jc w:val="both"/>
        <w:rPr>
          <w:rFonts w:ascii="Times New Roman" w:eastAsia="Times New Roman" w:hAnsi="Times New Roman" w:cs="Times New Roman"/>
        </w:rPr>
      </w:pPr>
      <w:r w:rsidRPr="00A26D16">
        <w:rPr>
          <w:rFonts w:ascii="Times New Roman" w:hAnsi="Times New Roman" w:cs="Times New Roman"/>
          <w:i/>
        </w:rPr>
        <w:t>Mass spectrometry</w:t>
      </w:r>
      <w:r>
        <w:rPr>
          <w:rFonts w:ascii="Times New Roman" w:hAnsi="Times New Roman" w:cs="Times New Roman"/>
        </w:rPr>
        <w:t>. Samples will be analy</w:t>
      </w:r>
      <w:r w:rsidR="007F5707">
        <w:rPr>
          <w:rFonts w:ascii="Times New Roman" w:hAnsi="Times New Roman" w:cs="Times New Roman"/>
        </w:rPr>
        <w:t>s</w:t>
      </w:r>
      <w:r>
        <w:rPr>
          <w:rFonts w:ascii="Times New Roman" w:hAnsi="Times New Roman" w:cs="Times New Roman"/>
        </w:rPr>
        <w:t>ed on a Sciex TripleTOF mass spectrometer using a SWATH method</w:t>
      </w:r>
      <w:r w:rsidR="00317A5E">
        <w:rPr>
          <w:rFonts w:ascii="Times New Roman" w:hAnsi="Times New Roman" w:cs="Times New Roman"/>
        </w:rPr>
        <w:fldChar w:fldCharType="begin"/>
      </w:r>
      <w:r w:rsidR="00304EFA">
        <w:rPr>
          <w:rFonts w:ascii="Times New Roman" w:hAnsi="Times New Roman" w:cs="Times New Roman"/>
        </w:rPr>
        <w:instrText xml:space="preserve"> ADDIN ZOTERO_ITEM CSL_CITATION {"citationID":"2p1q93gu49","properties":{"formattedCitation":"{\\rtf \\super 25\\nosupersub{}}","plainCitation":"25"},"citationItems":[{"id":72,"uris":["http://zotero.org/users/2536149/items/3IUDXPHS"],"uri":["http://zotero.org/users/2536149/items/3IUDXPHS"],"itemData":{"id":72,"type":"article-journal","title":"Targeted Data Extraction of the MS/MS Spectra Generated by Data-independent Acquisition: A New Concept for Consistent and Accurate Proteome Analysis","container-title":"Molecular &amp; Cellular Proteomics","page":"O111.016717","volume":"11","issue":"6","source":"www.mcponline.org","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76, 1535-9484","note":"00578 \nPMID: 22261725","shortTitle":"Targeted Data Extraction of the MS/MS Spectra Generated by Data-independent Acquisition","journalAbbreviation":"Mol Cell Proteomics","language":"en","author":[{"family":"Gillet","given":"Ludovic C."},{"family":"Navarro","given":"Pedro"},{"family":"Tate","given":"Stephen"},{"family":"Röst","given":"Hannes"},{"family":"Selevsek","given":"Nathalie"},{"family":"Reiter","given":"Lukas"},{"family":"Bonner","given":"Ron"},{"family":"Aebersold","given":"Ruedi"}],"issued":{"date-parts":[["2012",6,1]]}}}],"schema":"https://github.com/citation-style-language/schema/raw/master/csl-citation.json"} </w:instrText>
      </w:r>
      <w:r w:rsidR="00317A5E">
        <w:rPr>
          <w:rFonts w:ascii="Times New Roman" w:hAnsi="Times New Roman" w:cs="Times New Roman"/>
        </w:rPr>
        <w:fldChar w:fldCharType="separate"/>
      </w:r>
      <w:r w:rsidR="00304EFA" w:rsidRPr="00304EFA">
        <w:rPr>
          <w:rFonts w:ascii="Times New Roman" w:eastAsia="Times New Roman" w:hAnsi="Times New Roman" w:cs="Times New Roman"/>
          <w:vertAlign w:val="superscript"/>
        </w:rPr>
        <w:t>25</w:t>
      </w:r>
      <w:r w:rsidR="00317A5E">
        <w:rPr>
          <w:rFonts w:ascii="Times New Roman" w:hAnsi="Times New Roman" w:cs="Times New Roman"/>
        </w:rPr>
        <w:fldChar w:fldCharType="end"/>
      </w:r>
      <w:r w:rsidR="00317A5E">
        <w:rPr>
          <w:rFonts w:ascii="Times New Roman" w:hAnsi="Times New Roman" w:cs="Times New Roman"/>
        </w:rPr>
        <w:t xml:space="preserve"> </w:t>
      </w:r>
      <w:r>
        <w:rPr>
          <w:rFonts w:ascii="Times New Roman" w:hAnsi="Times New Roman" w:cs="Times New Roman"/>
        </w:rPr>
        <w:t xml:space="preserve">with a 60 min acetonitrile gradient. A reference ion library will be created by the same method, but in data dependent acquisition (DDA) mode for representative samples of each genotype. The DDA results will be matched, allowing for amino acid mutations (ProteinPilot, Sciex), to protein sequences from </w:t>
      </w:r>
      <w:r w:rsidRPr="0086450A">
        <w:rPr>
          <w:rFonts w:ascii="Times New Roman" w:hAnsi="Times New Roman" w:cs="Times New Roman"/>
          <w:i/>
        </w:rPr>
        <w:t>E. grandis</w:t>
      </w:r>
      <w:r w:rsidR="00317A5E">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vlpcn8fek","properties":{"formattedCitation":"{\\rtf \\super 48\\nosupersub{}}","plainCitation":"48"},"citationItems":[{"id":347,"uris":["http://zotero.org/users/2536149/items/W36F4BZ9"],"uri":["http://zotero.org/users/2536149/items/W36F4BZ9"],"itemData":{"id":347,"type":"article-journal","title":"The genome of Eucalyptus grandis","container-title":"Nature","page":"356-362","volume":"510","issue":"7505","source":"www.nature.com","abstract":"Eucalypts are the world’s most widely planted hardwood trees. Their outstanding diversity, adaptability and growth have made them a global renewable resource of fibre and energy. We sequenced and assembled &gt;94% of the 640-megabase genome of Eucalyptus grandis. Of 36,376 predicted protein-coding genes, 34% occur in tandem duplications, the largest proportion thus far in plant genomes. Eucalyptus also shows the highest diversity of genes for specialized metabolites such as terpenes that act as chemical defence and provide unique pharmaceutical oils. Genome sequencing of the E. grandis sister species E. globulus and a set of inbred E. grandis tree genomes reveals dynamic genome evolution and hotspots of inbreeding depression. The E. grandis genome is the first reference for the eudicot order Myrtales and is placed here sister to the eurosids. This resource expands our understanding of the unique biology of large woody perennials and provides a powerful tool to accelerate comparative biology, breeding and biotechnology.\nView full text","DOI":"10.1038/nature13308","ISSN":"0028-0836","journalAbbreviation":"Nature","language":"en","author":[{"family":"Myburg","given":"Alexander A."},{"family":"Grattapaglia","given":"Dario"},{"family":"Tuskan","given":"Gerald A."},{"family":"Hellsten","given":"Uffe"},{"family":"Hayes","given":"Richard D."},{"family":"Grimwood","given":"Jane"},{"family":"Jenkins","given":"Jerry"},{"family":"Lindquist","given":"Erika"},{"family":"Tice","given":"Hope"},{"family":"Bauer","given":"Diane"},{"family":"Goodstein","given":"David M."},{"family":"Dubchak","given":"Inna"},{"family":"Poliakov","given":"Alexandre"},{"family":"Mizrachi","given":"Eshchar"},{"family":"Kullan","given":"Anand R. K."},{"family":"Hussey","given":"Steven G."},{"family":"Pinard","given":"Desre"},{"family":"Merwe","given":"Karen","non-dropping-particle":"van der"},{"family":"Singh","given":"Pooja"},{"family":"Jaarsveld","given":"Ida","non-dropping-particle":"van"},{"family":"Silva-Junior","given":"Orzenil B."},{"family":"Togawa","given":"Roberto C."},{"family":"Pappas","given":"Marilia R."},{"family":"Faria","given":"Danielle A."},{"family":"Sansaloni","given":"Carolina P."},{"family":"Petroli","given":"Cesar D."},{"family":"Yang","given":"Xiaohan"},{"family":"Ranjan","given":"Priya"},{"family":"Tschaplinski","given":"Timothy J."},{"family":"Ye","given":"Chu-Yu"},{"family":"Li","given":"Ting"},{"family":"Sterck","given":"Lieven"},{"family":"Vanneste","given":"Kevin"},{"family":"Murat","given":"Florent"},{"family":"Soler","given":"Marçal"},{"family":"Clemente","given":"Hélène San"},{"family":"Saidi","given":"Naijib"},{"family":"Cassan-Wang","given":"Hua"},{"family":"Dunand","given":"Christophe"},{"family":"Hefer","given":"Charles A."},{"family":"Bornberg-Bauer","given":"Erich"},{"family":"Kersting","given":"Anna R."},{"family":"Vining","given":"Kelly"},{"family":"Amarasinghe","given":"Vindhya"},{"family":"Ranik","given":"Martin"},{"family":"Naithani","given":"Sushma"},{"family":"Elser","given":"Justin"},{"family":"Boyd","given":"Alexander E."},{"family":"Liston","given":"Aaron"},{"family":"Spatafora","given":"Joseph W."},{"family":"Dharmwardhana","given":"Palitha"},{"family":"Raja","given":"Rajani"},{"family":"Sullivan","given":"Christopher"},{"family":"Romanel","given":"Elisson"},{"family":"Alves-Ferreira","given":"Marcio"},{"family":"Külheim","given":"Carsten"},{"family":"Foley","given":"William"},{"family":"Carocha","given":"Victor"},{"family":"Paiva","given":"Jorge"},{"family":"Kudrna","given":"David"},{"family":"Brommonschenkel","given":"Sergio H."},{"family":"Pasquali","given":"Giancarlo"},{"family":"Byrne","given":"Margaret"},{"family":"Rigault","given":"Philippe"},{"family":"Tibbits","given":"Josquin"},{"family":"Spokevicius","given":"Antanas"},{"family":"Jones","given":"Rebecca C."},{"family":"Steane","given":"Dorothy A."},{"family":"Vaillancourt","given":"René E."},{"family":"Potts","given":"Brad M."},{"family":"Joubert","given":"Fourie"},{"family":"Barry","given":"Kerrie"},{"family":"Pappas","given":"Georgios J."},{"family":"Strauss","given":"Steven H."},{"family":"Jaiswal","given":"Pankaj"},{"family":"Grima-Pettenati","given":"Jacqueline"},{"family":"Salse","given":"Jérôme"},{"family":"Van de Peer","given":"Yves"},{"family":"Rokhsar","given":"Daniel S."},{"family":"Schmutz","given":"Jeremy"}],"issued":{"date-parts":[["2014",6,19]]}}}],"schema":"https://github.com/citation-style-language/schema/raw/master/csl-citation.json"} </w:instrText>
      </w:r>
      <w:r w:rsidR="00317A5E">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48</w:t>
      </w:r>
      <w:r w:rsidR="00317A5E">
        <w:rPr>
          <w:rFonts w:ascii="Times New Roman" w:hAnsi="Times New Roman" w:cs="Times New Roman"/>
        </w:rPr>
        <w:fldChar w:fldCharType="end"/>
      </w:r>
      <w:r>
        <w:rPr>
          <w:rFonts w:ascii="Times New Roman" w:hAnsi="Times New Roman" w:cs="Times New Roman"/>
        </w:rPr>
        <w:t>, chloroplast</w:t>
      </w:r>
      <w:r w:rsidR="00317A5E">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1tmf8kshv3","properties":{"formattedCitation":"{\\rtf \\super 49\\nosupersub{}}","plainCitation":"49"},"citationItems":[{"id":70,"uris":["http://zotero.org/users/2536149/items/JHD5TJ28"],"uri":["http://zotero.org/users/2536149/items/JHD5TJ28"],"itemData":{"id":70,"type":"article-journal","title":"Chloroplast genome analysis of Australian eucalypts--Eucalyptus, Corymbia, Angophora, Allosyncarpia and Stockwellia (Myrtaceae)","container-title":"Molecular Phylogenetics and Evolution","page":"704-716","volume":"69","issue":"3","source":"PubMed","abstract":"We present a phylogenetic analysis and comparison of structural features of chloroplast genomes for 39 species of the eucalypt group (genera Eucalyptus, Corymbia, Angophora, and outgroups Allosyncarpia and Stockwellia). We use 41 complete chloroplast genome sequences, adding 39 finished-quality chloroplast genomes to two previously published genomes. Maximum parsimony and Bayesian analyses, based on &gt;7000 variable nucleotide positions, produced one fully resolved phylogenetic tree (35 supported nodes, 27 with 100% bootstrap support). Eucalyptus and its sister lineage Angophora+Corymbia show a deep divergence. Within Eucalyptus, three lineages are resolved: the 'eudesmid', 'symphyomyrt' and 'monocalypt' groups. Corymbia is paraphyletic with respect to Angophora. Gene content and order do not vary among eucalypt chloroplasts; length mutations, especially frame shifts, are uncommon in protein-coding genes. Some non-synonymous mutations are highly incongruent with the overall phylogenetic signal, notably in rbcL, and may be adaptive. Application of custom informatics pipelines (GYDLE Inc.) enabled direct chloroplast genome assembly, resolving each genome to finished-quality with no need for PCR gap-filling or contig order resolution. Analysis of whole chloroplast genomes resolved major eucalypt clades and revealed variable regions of the genome that will be useful in lower-level genetic studies (including phylogeography and geneflow).","DOI":"10.1016/j.ympev.2013.07.006","ISSN":"1095-9513","note":"00016 \nPMID: 23876290","journalAbbreviation":"Mol. Phylogenet. Evol.","language":"eng","author":[{"family":"Bayly","given":"Michael J."},{"family":"Rigault","given":"Philippe"},{"family":"Spokevicius","given":"Antanas"},{"family":"Ladiges","given":"Pauline Y."},{"family":"Ades","given":"Peter K."},{"family":"Anderson","given":"Charlotte"},{"family":"Bossinger","given":"Gerd"},{"family":"Merchant","given":"Andrew"},{"family":"Udovicic","given":"Frank"},{"family":"Woodrow","given":"Ian E."},{"family":"Tibbits","given":"Josquin"}],"issued":{"date-parts":[["2013",12]]}}}],"schema":"https://github.com/citation-style-language/schema/raw/master/csl-citation.json"} </w:instrText>
      </w:r>
      <w:r w:rsidR="00317A5E">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49</w:t>
      </w:r>
      <w:r w:rsidR="00317A5E">
        <w:rPr>
          <w:rFonts w:ascii="Times New Roman" w:hAnsi="Times New Roman" w:cs="Times New Roman"/>
        </w:rPr>
        <w:fldChar w:fldCharType="end"/>
      </w:r>
      <w:r w:rsidR="0000601D">
        <w:rPr>
          <w:rFonts w:ascii="Times New Roman" w:hAnsi="Times New Roman" w:cs="Times New Roman"/>
        </w:rPr>
        <w:t>,</w:t>
      </w:r>
      <w:r>
        <w:rPr>
          <w:rFonts w:ascii="Times New Roman" w:hAnsi="Times New Roman" w:cs="Times New Roman"/>
        </w:rPr>
        <w:t xml:space="preserve"> and</w:t>
      </w:r>
      <w:r w:rsidR="0000601D">
        <w:rPr>
          <w:rFonts w:ascii="Times New Roman" w:hAnsi="Times New Roman" w:cs="Times New Roman"/>
        </w:rPr>
        <w:t xml:space="preserve"> mitochondrial sequences</w:t>
      </w:r>
      <w:r>
        <w:rPr>
          <w:rFonts w:ascii="Times New Roman" w:hAnsi="Times New Roman" w:cs="Times New Roman"/>
        </w:rPr>
        <w:t xml:space="preserve"> </w:t>
      </w:r>
      <w:r w:rsidR="0000601D">
        <w:rPr>
          <w:rFonts w:ascii="Times New Roman" w:hAnsi="Times New Roman" w:cs="Times New Roman"/>
        </w:rPr>
        <w:t>(</w:t>
      </w:r>
      <w:r>
        <w:rPr>
          <w:rFonts w:ascii="Times New Roman" w:hAnsi="Times New Roman" w:cs="Times New Roman"/>
        </w:rPr>
        <w:t>Uniprot</w:t>
      </w:r>
      <w:r w:rsidR="0000601D">
        <w:rPr>
          <w:rFonts w:ascii="Times New Roman" w:hAnsi="Times New Roman" w:cs="Times New Roman"/>
        </w:rPr>
        <w:t>)</w:t>
      </w:r>
      <w:r>
        <w:rPr>
          <w:rFonts w:ascii="Times New Roman" w:hAnsi="Times New Roman" w:cs="Times New Roman"/>
        </w:rPr>
        <w:t xml:space="preserve">. </w:t>
      </w:r>
      <w:r w:rsidR="00563F0D">
        <w:rPr>
          <w:rFonts w:ascii="Times New Roman" w:hAnsi="Times New Roman" w:cs="Times New Roman"/>
        </w:rPr>
        <w:t>Functional annotations will be made by Mercator</w:t>
      </w:r>
      <w:r w:rsidR="00563F0D">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2p2e0sfehs","properties":{"formattedCitation":"{\\rtf \\super 50\\nosupersub{}}","plainCitation":"50"},"citationItems":[{"id":69,"uris":["http://zotero.org/users/2536149/items/2V9SIKUU"],"uri":["http://zotero.org/users/2536149/items/2V9SIKUU"],"itemData":{"id":69,"type":"article-journal","title":"Mercator: a fast and simple web server for genome scale functional annotation of plant sequence data","container-title":"Plant, Cell &amp; Environment","page":"1250-1258","volume":"37","issue":"5","source":"Wiley Online Library","abstract":"Next-generation technologies generate an overwhelming amount of gene sequence data. Efficient annotation tools are required to make these data amenable to functional genomics analyses. The Mercator pipeline automatically assigns functional terms to protein or nucleotide sequences. It uses the MapMan ‘BIN’ ontology, which is tailored for functional annotation of plant ‘omics’ data. The classification procedure performs parallel sequence searches against reference databases, compiles the results and computes the most likely MapMan BINs for each query. In the current version, the pipeline relies on manually curated reference classifications originating from the three reference organisms (Arabidopsis, Chlamydomonas, rice), various other plant species that have a reviewed SwissProt annotation, and more than 2000 protein domain and family profiles at InterPro, CDD and KOG. Functional annotations predicted by Mercator achieve accuracies above 90% when benchmarked against manual annotation. In addition to mapping files for direct use in the visualization software MapMan, Mercator provides graphical overview charts, detailed annotation information in a convenient web browser interface and a MapMan-to-GO translation table to export results as GO terms. Mercator is available free of charge via http://mapman.gabipd.org/web/guest/app/Mercator.","DOI":"10.1111/pce.12231","ISSN":"1365-3040","note":"00066","shortTitle":"Mercator","journalAbbreviation":"Plant Cell Environ","language":"en","author":[{"family":"Lohse","given":"Marc"},{"family":"Nagel","given":"Axel"},{"family":"Herter","given":"Thomas"},{"family":"May","given":"Patrick"},{"family":"Schroda","given":"Michael"},{"family":"Zrenner","given":"Rita"},{"family":"Tohge","given":"Takayuki"},{"family":"Fernie","given":"Alisdair R."},{"family":"Stitt","given":"Mark"},{"family":"Usadel","given":"Björn"}],"issued":{"date-parts":[["2014",5,1]]}}}],"schema":"https://github.com/citation-style-language/schema/raw/master/csl-citation.json"} </w:instrText>
      </w:r>
      <w:r w:rsidR="00563F0D">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50</w:t>
      </w:r>
      <w:r w:rsidR="00563F0D">
        <w:rPr>
          <w:rFonts w:ascii="Times New Roman" w:hAnsi="Times New Roman" w:cs="Times New Roman"/>
        </w:rPr>
        <w:fldChar w:fldCharType="end"/>
      </w:r>
      <w:r w:rsidR="00563F0D">
        <w:rPr>
          <w:rFonts w:ascii="Times New Roman" w:hAnsi="Times New Roman" w:cs="Times New Roman"/>
        </w:rPr>
        <w:t>.</w:t>
      </w:r>
    </w:p>
    <w:p w14:paraId="54927FDB" w14:textId="1A38E555" w:rsidR="00935A36" w:rsidRDefault="00935A36" w:rsidP="00FB125A">
      <w:pPr>
        <w:jc w:val="both"/>
        <w:rPr>
          <w:rFonts w:ascii="Times New Roman" w:hAnsi="Times New Roman" w:cs="Times New Roman"/>
        </w:rPr>
      </w:pPr>
      <w:r w:rsidRPr="00A26D16">
        <w:rPr>
          <w:rFonts w:ascii="Times New Roman" w:hAnsi="Times New Roman" w:cs="Times New Roman"/>
          <w:i/>
        </w:rPr>
        <w:t>RNAseq</w:t>
      </w:r>
      <w:r>
        <w:rPr>
          <w:rFonts w:ascii="Times New Roman" w:hAnsi="Times New Roman" w:cs="Times New Roman"/>
        </w:rPr>
        <w:t>. Predicted protein sequences for enzymes of interest will be added from RNAseq data provided by Dr Paul Rymer and from RNAseq data for 12 additional eucalypt species I have studied previously. 50 mg leaf samples</w:t>
      </w:r>
      <w:r w:rsidR="0000601D">
        <w:rPr>
          <w:rFonts w:ascii="Times New Roman" w:hAnsi="Times New Roman" w:cs="Times New Roman"/>
        </w:rPr>
        <w:t>, already on hand,</w:t>
      </w:r>
      <w:r>
        <w:rPr>
          <w:rFonts w:ascii="Times New Roman" w:hAnsi="Times New Roman" w:cs="Times New Roman"/>
        </w:rPr>
        <w:t xml:space="preserve"> will be used for RNA extraction</w:t>
      </w:r>
      <w:r w:rsidR="00317A5E">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1o475r05vu","properties":{"formattedCitation":"{\\rtf \\super 51\\nosupersub{}}","plainCitation":"51"},"citationItems":[{"id":345,"uris":["http://zotero.org/users/2536149/items/WTVQEKZV"],"uri":["http://zotero.org/users/2536149/items/WTVQEKZV"],"itemData":{"id":345,"type":"article-journal","title":"A simple and efficient method for isolating RNA from pine trees","container-title":"Plant molecular biology reporter","page":"113–116","volume":"11","issue":"2","source":"Google Scholar","author":[{"family":"Chang","given":"Shujun"},{"family":"Puryear","given":"Jeff"},{"family":"Cairney","given":"John"}],"issued":{"date-parts":[["1993"]]}}}],"schema":"https://github.com/citation-style-language/schema/raw/master/csl-citation.json"} </w:instrText>
      </w:r>
      <w:r w:rsidR="00317A5E">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51</w:t>
      </w:r>
      <w:r w:rsidR="00317A5E">
        <w:rPr>
          <w:rFonts w:ascii="Times New Roman" w:hAnsi="Times New Roman" w:cs="Times New Roman"/>
        </w:rPr>
        <w:fldChar w:fldCharType="end"/>
      </w:r>
      <w:r>
        <w:rPr>
          <w:rFonts w:ascii="Times New Roman" w:hAnsi="Times New Roman" w:cs="Times New Roman"/>
        </w:rPr>
        <w:t xml:space="preserve">; cDNA library </w:t>
      </w:r>
      <w:r w:rsidRPr="00EF0C88">
        <w:rPr>
          <w:rFonts w:ascii="Times New Roman" w:hAnsi="Times New Roman" w:cs="Times New Roman"/>
          <w:lang w:val="en-AU"/>
        </w:rPr>
        <w:t>creation</w:t>
      </w:r>
      <w:r>
        <w:rPr>
          <w:rFonts w:ascii="Times New Roman" w:hAnsi="Times New Roman" w:cs="Times New Roman"/>
        </w:rPr>
        <w:t xml:space="preserve"> and Illumina NextSeq sequencing will be done by the ANU Biomolecular Resource Facility.</w:t>
      </w:r>
    </w:p>
    <w:p w14:paraId="133FE81A" w14:textId="282ACBE2" w:rsidR="00935A36" w:rsidRDefault="00935A36" w:rsidP="00FB125A">
      <w:pPr>
        <w:jc w:val="both"/>
        <w:rPr>
          <w:rFonts w:ascii="Times New Roman" w:hAnsi="Times New Roman" w:cs="Times New Roman"/>
        </w:rPr>
      </w:pPr>
      <w:r w:rsidRPr="00A26D16">
        <w:rPr>
          <w:rFonts w:ascii="Times New Roman" w:hAnsi="Times New Roman" w:cs="Times New Roman"/>
          <w:i/>
        </w:rPr>
        <w:t xml:space="preserve">Absolute </w:t>
      </w:r>
      <w:r>
        <w:rPr>
          <w:rFonts w:ascii="Times New Roman" w:hAnsi="Times New Roman" w:cs="Times New Roman"/>
          <w:i/>
        </w:rPr>
        <w:t xml:space="preserve">protein </w:t>
      </w:r>
      <w:r w:rsidRPr="00A26D16">
        <w:rPr>
          <w:rFonts w:ascii="Times New Roman" w:hAnsi="Times New Roman" w:cs="Times New Roman"/>
          <w:i/>
        </w:rPr>
        <w:t>quantification</w:t>
      </w:r>
      <w:r>
        <w:rPr>
          <w:rFonts w:ascii="Times New Roman" w:hAnsi="Times New Roman" w:cs="Times New Roman"/>
        </w:rPr>
        <w:t xml:space="preserve">. A synthetic protein (QconCAT) </w:t>
      </w:r>
      <w:r w:rsidR="0000601D">
        <w:rPr>
          <w:rFonts w:ascii="Times New Roman" w:hAnsi="Times New Roman" w:cs="Times New Roman"/>
        </w:rPr>
        <w:t>already</w:t>
      </w:r>
      <w:r>
        <w:rPr>
          <w:rFonts w:ascii="Times New Roman" w:hAnsi="Times New Roman" w:cs="Times New Roman"/>
        </w:rPr>
        <w:t xml:space="preserve"> on hand contains isotope labelled peptides conserved across all vascular plants (57 peptides from 34 proteins). It will be added during protein digestions to </w:t>
      </w:r>
      <w:r w:rsidR="0000601D">
        <w:rPr>
          <w:rFonts w:ascii="Times New Roman" w:hAnsi="Times New Roman" w:cs="Times New Roman"/>
        </w:rPr>
        <w:t>provide</w:t>
      </w:r>
      <w:r>
        <w:rPr>
          <w:rFonts w:ascii="Times New Roman" w:hAnsi="Times New Roman" w:cs="Times New Roman"/>
        </w:rPr>
        <w:t xml:space="preserve"> internal standards</w:t>
      </w:r>
      <w:r w:rsidR="00317A5E">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2gi5suqcj2","properties":{"formattedCitation":"{\\rtf \\super 27,29\\nosupersub{}}","plainCitation":"27,29"},"citationItems":[{"id":34,"uris":["http://zotero.org/users/2536149/items/IZHXBZ5N"],"uri":["http://zotero.org/users/2536149/items/IZHXBZ5N"],"itemData":{"id":34,"type":"article-journal","title":"Multiplexed absolute quantification for proteomics using concatenated signature peptides encoded by QconCAT genes","container-title":"Nature Protocols","page":"1029-1043","volume":"1","issue":"2","source":"www.nature.com","abstract":"An important area of proteomics involves the need for quantification, whether relative or absolute. Many methods now exist for relative quantification, but to support biomarker proteomics and systems biology, absolute quantification rather than relative quantification is required. Absolute quantification usually involves the concomitant mass spectrometric determination of signature proteotypic peptides and stable isotope-labeled analogs. However, the availability of standard labeled signature peptides in accurately known amounts is a limitation to the widespread adoption of this approach. We describe the design and synthesis of artificial QconCAT proteins that are concatamers of tryptic peptides for several proteins. This protocol details the methods for the design, expression, labeling, purification, characterization and use of the QconCATs in the absolute quantification of complex protein mixtures. The total time required to complete this protocol (from the receipt of the QconCAT expression plasmid to the absolute quantification of the set of proteins encoded by the QconCAT protein in an analyte sample) is ~29 d.","DOI":"10.1038/nprot.2006.129","ISSN":"1754-2189","journalAbbreviation":"Nat. Protocols","language":"en","author":[{"family":"Pratt","given":"Julie M."},{"family":"Simpson","given":"Deborah M."},{"family":"Doherty","given":"Mary K."},{"family":"Rivers","given":"Jenny"},{"family":"Gaskell","given":"Simon J."},{"family":"Beynon","given":"Robert J."}],"issued":{"date-parts":[["2006",8]]}}},{"id":389,"uris":["http://zotero.org/users/2536149/items/M5A978ZE"],"uri":["http://zotero.org/users/2536149/items/M5A978ZE"],"itemData":{"id":389,"type":"article-journal","title":"Quantitation of Vacuolar Sugar Transporter Abundance Changes Using QconCAT Synthtetic Peptides","container-title":"Frontiers in Plant Science","volume":"7","source":"Frontiers","abstract":"Measurements of protein abundance changes are important for biological conclusions on protein-related processes such as activity or complex formation. Proteomic analyses in general are almost routine tasks in many laboratories. However, a precise and quantitative description of (absolute) protein abundance changes requires careful experimental design and high data quality. A vast choice of metabolic labeling and label-free quantitation protocols are available, but the trade-off between quantitative precision and proteome coverage of quantified proteins as well as missing value problems remain. Here, we provide an example of a targeted proteomic approach using artificial standard proteins consisting of concatenated peptides of interest (QconCAT) to specifically quantify abiotic stress-induced abundance changes in low abundant vacuolar transporters. An advantage of this approach lies in the reliable quantitation of a limited set of low-abundant target proteins throughout different conditions. We show that vacuolar ATPase AVP1, sugar transporters of the ERDL (early responsive to dehydration-like) family, and TMT2 (tonoplast monosaccharide transporter 2) are increased in abundance upon salt stress.","URL":"http://journal.frontiersin.org/article/10.3389/fpls.2016.00411/abstract","DOI":"10.3389/fpls.2016.00411","ISSN":"1664-462X","journalAbbreviation":"Front. Plant Sci.","language":"English","author":[{"family":"Pertl-Obermeyer","given":"Heidi"},{"family":"Trentmann","given":"Oliver"},{"family":"Duscha","given":"Kerstin"},{"family":"Neuhaus","given":"H. Ekkehard"},{"family":"Schulze","given":"Waltraud X."}],"issued":{"date-parts":[["2016"]]},"accessed":{"date-parts":[["2017",3,13]]}}}],"schema":"https://github.com/citation-style-language/schema/raw/master/csl-citation.json"} </w:instrText>
      </w:r>
      <w:r w:rsidR="00317A5E">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27,29</w:t>
      </w:r>
      <w:r w:rsidR="00317A5E">
        <w:rPr>
          <w:rFonts w:ascii="Times New Roman" w:hAnsi="Times New Roman" w:cs="Times New Roman"/>
        </w:rPr>
        <w:fldChar w:fldCharType="end"/>
      </w:r>
      <w:r>
        <w:rPr>
          <w:rFonts w:ascii="Times New Roman" w:hAnsi="Times New Roman" w:cs="Times New Roman"/>
        </w:rPr>
        <w:t xml:space="preserve">. </w:t>
      </w:r>
    </w:p>
    <w:p w14:paraId="4AC0C975" w14:textId="1049E4D8" w:rsidR="00935A36" w:rsidRDefault="00935A36" w:rsidP="006072C9">
      <w:pPr>
        <w:ind w:firstLine="425"/>
        <w:jc w:val="both"/>
        <w:rPr>
          <w:rFonts w:ascii="Times New Roman" w:hAnsi="Times New Roman" w:cs="Times New Roman"/>
        </w:rPr>
      </w:pPr>
      <w:r>
        <w:rPr>
          <w:rFonts w:ascii="Times New Roman" w:hAnsi="Times New Roman" w:cs="Times New Roman"/>
        </w:rPr>
        <w:t xml:space="preserve">SWATH data will be exported to R and proteins </w:t>
      </w:r>
      <w:r w:rsidR="006E7B40">
        <w:rPr>
          <w:rFonts w:ascii="Times New Roman" w:hAnsi="Times New Roman" w:cs="Times New Roman"/>
        </w:rPr>
        <w:t>with</w:t>
      </w:r>
      <w:r>
        <w:rPr>
          <w:rFonts w:ascii="Times New Roman" w:hAnsi="Times New Roman" w:cs="Times New Roman"/>
        </w:rPr>
        <w:t xml:space="preserve"> QconCAT </w:t>
      </w:r>
      <w:r w:rsidR="006E7B40">
        <w:rPr>
          <w:rFonts w:ascii="Times New Roman" w:hAnsi="Times New Roman" w:cs="Times New Roman"/>
        </w:rPr>
        <w:t xml:space="preserve">standards </w:t>
      </w:r>
      <w:r>
        <w:rPr>
          <w:rFonts w:ascii="Times New Roman" w:hAnsi="Times New Roman" w:cs="Times New Roman"/>
        </w:rPr>
        <w:t xml:space="preserve">will be quantified by comparing sample peptide areas to the QconCAT peptide areas. </w:t>
      </w:r>
      <w:r w:rsidR="004203D9">
        <w:rPr>
          <w:rFonts w:ascii="Times New Roman" w:hAnsi="Times New Roman" w:cs="Times New Roman"/>
        </w:rPr>
        <w:t>Amounts</w:t>
      </w:r>
      <w:r>
        <w:rPr>
          <w:rFonts w:ascii="Times New Roman" w:hAnsi="Times New Roman" w:cs="Times New Roman"/>
        </w:rPr>
        <w:t xml:space="preserve"> of proteins not represented in the QconCAT will be estimated from SWATH data by comparison to ovalbumin using </w:t>
      </w:r>
      <w:r w:rsidR="004203D9">
        <w:rPr>
          <w:rFonts w:ascii="Times New Roman" w:hAnsi="Times New Roman" w:cs="Times New Roman"/>
        </w:rPr>
        <w:t>a</w:t>
      </w:r>
      <w:r>
        <w:rPr>
          <w:rFonts w:ascii="Times New Roman" w:hAnsi="Times New Roman" w:cs="Times New Roman"/>
        </w:rPr>
        <w:t xml:space="preserve"> top 2</w:t>
      </w:r>
      <w:r w:rsidR="004203D9">
        <w:rPr>
          <w:rFonts w:ascii="Times New Roman" w:hAnsi="Times New Roman" w:cs="Times New Roman"/>
        </w:rPr>
        <w:t>/top 2</w:t>
      </w:r>
      <w:r>
        <w:rPr>
          <w:rFonts w:ascii="Times New Roman" w:hAnsi="Times New Roman" w:cs="Times New Roman"/>
        </w:rPr>
        <w:t xml:space="preserve"> peptide</w:t>
      </w:r>
      <w:r w:rsidR="004203D9">
        <w:rPr>
          <w:rFonts w:ascii="Times New Roman" w:hAnsi="Times New Roman" w:cs="Times New Roman"/>
        </w:rPr>
        <w:t>/ion</w:t>
      </w:r>
      <w:r>
        <w:rPr>
          <w:rFonts w:ascii="Times New Roman" w:hAnsi="Times New Roman" w:cs="Times New Roman"/>
        </w:rPr>
        <w:t xml:space="preserve"> </w:t>
      </w:r>
      <w:r w:rsidR="004203D9">
        <w:rPr>
          <w:rFonts w:ascii="Times New Roman" w:hAnsi="Times New Roman" w:cs="Times New Roman"/>
        </w:rPr>
        <w:t>method</w:t>
      </w:r>
      <w:r>
        <w:rPr>
          <w:rFonts w:ascii="Times New Roman" w:hAnsi="Times New Roman" w:cs="Times New Roman"/>
        </w:rPr>
        <w:t xml:space="preserve"> to </w:t>
      </w:r>
      <w:proofErr w:type="spellStart"/>
      <w:r>
        <w:rPr>
          <w:rFonts w:ascii="Times New Roman" w:hAnsi="Times New Roman" w:cs="Times New Roman"/>
        </w:rPr>
        <w:t>minimi</w:t>
      </w:r>
      <w:r w:rsidR="007F5707">
        <w:rPr>
          <w:rFonts w:ascii="Times New Roman" w:hAnsi="Times New Roman" w:cs="Times New Roman"/>
        </w:rPr>
        <w:t>s</w:t>
      </w:r>
      <w:r>
        <w:rPr>
          <w:rFonts w:ascii="Times New Roman" w:hAnsi="Times New Roman" w:cs="Times New Roman"/>
        </w:rPr>
        <w:t>e</w:t>
      </w:r>
      <w:proofErr w:type="spellEnd"/>
      <w:r>
        <w:rPr>
          <w:rFonts w:ascii="Times New Roman" w:hAnsi="Times New Roman" w:cs="Times New Roman"/>
        </w:rPr>
        <w:t xml:space="preserve"> the effect</w:t>
      </w:r>
      <w:r w:rsidR="007F5707">
        <w:rPr>
          <w:rFonts w:ascii="Times New Roman" w:hAnsi="Times New Roman" w:cs="Times New Roman"/>
        </w:rPr>
        <w:t>s of different ionis</w:t>
      </w:r>
      <w:r>
        <w:rPr>
          <w:rFonts w:ascii="Times New Roman" w:hAnsi="Times New Roman" w:cs="Times New Roman"/>
        </w:rPr>
        <w:t>ation efficiencies across proteins</w:t>
      </w:r>
      <w:r w:rsidR="00317A5E">
        <w:rPr>
          <w:rFonts w:ascii="Times New Roman" w:hAnsi="Times New Roman" w:cs="Times New Roman"/>
        </w:rPr>
        <w:fldChar w:fldCharType="begin"/>
      </w:r>
      <w:r w:rsidR="00587546">
        <w:rPr>
          <w:rFonts w:ascii="Times New Roman" w:hAnsi="Times New Roman" w:cs="Times New Roman"/>
        </w:rPr>
        <w:instrText xml:space="preserve"> ADDIN ZOTERO_ITEM CSL_CITATION {"citationID":"25doheag14","properties":{"formattedCitation":"{\\rtf \\super 52\\nosupersub{}}","plainCitation":"52"},"citationItems":[{"id":68,"uris":["http://zotero.org/users/2536149/items/S6EUB7F8"],"uri":["http://zotero.org/users/2536149/items/S6EUB7F8"],"itemData":{"id":68,"type":"article-journal","title":"Estimation of Absolute Protein Quantities of Unlabeled Samples by Selected Reaction Monitoring Mass Spectrometry","container-title":"Molecular &amp; Cellular Proteomics","page":"M111.013987","volume":"11","issue":"3","source":"www.mcponline.org","abstract":"For many research questions in modern molecular and systems biology, information about absolute protein quantities is imperative. This information includes, for example, kinetic modeling of processes, protein turnover determinations, stoichiometric investigations of protein complexes, or quantitative comparisons of different proteins within one sample or across samples. To date, the vast majority of proteomic studies are limited to providing relative quantitative comparisons of protein levels between limited numbers of samples. Here we describe and demonstrate the utility of a targeting MS technique for the estimation of absolute protein abundance in unlabeled and nonfractionated cell lysates. The method is based on selected reaction monitoring (SRM) mass spectrometry and the “best flyer” hypothesis, which assumes that the specific MS signal intensity of the most intense tryptic peptides per protein is approximately constant throughout a whole proteome. SRM-targeted best flyer peptides were selected for each protein from the peptide precursor ion signal intensities from directed MS data. The most intense transitions per peptide were selected from full MS/MS scans of crude synthetic analogs. We used Monte Carlo cross-validation to systematically investigate the accuracy of the technique as a function of the number of measured best flyer peptides and the number of SRM transitions per peptide. We found that a linear model based on the two most intense transitions of the three best flying peptides per proteins (TopPep3/TopTra2) generated optimal results with a cross-correlated mean fold error of 1.8 and a squared Pearson coefficient R2 of 0.88. Applying the optimized model to lysates of the microbe Leptospira interrogans, we detected significant protein abundance changes of 39 target proteins upon antibiotic treatment, which correlate well with literature values. The described method is generally applicable and exploits the inherent performance advantages of SRM, such as high sensitivity, selectivity, reproducibility, and dynamic range, and estimates absolute protein concentrations of selected proteins at minimized costs.","DOI":"10.1074/mcp.M111.013987","ISSN":"1535-9476, 1535-9484","note":"00063 \nPMID: 22101334","journalAbbreviation":"Mol Cell Proteomics","language":"en","author":[{"family":"Ludwig","given":"Christina"},{"family":"Claassen","given":"Manfred"},{"family":"Schmidt","given":"Alexander"},{"family":"Aebersold","given":"Ruedi"}],"issued":{"date-parts":[["2012",3,1]]}}}],"schema":"https://github.com/citation-style-language/schema/raw/master/csl-citation.json"} </w:instrText>
      </w:r>
      <w:r w:rsidR="00317A5E">
        <w:rPr>
          <w:rFonts w:ascii="Times New Roman" w:hAnsi="Times New Roman" w:cs="Times New Roman"/>
        </w:rPr>
        <w:fldChar w:fldCharType="separate"/>
      </w:r>
      <w:r w:rsidR="00587546" w:rsidRPr="00587546">
        <w:rPr>
          <w:rFonts w:ascii="Times New Roman" w:eastAsia="Times New Roman" w:hAnsi="Times New Roman" w:cs="Times New Roman"/>
          <w:vertAlign w:val="superscript"/>
        </w:rPr>
        <w:t>52</w:t>
      </w:r>
      <w:r w:rsidR="00317A5E">
        <w:rPr>
          <w:rFonts w:ascii="Times New Roman" w:hAnsi="Times New Roman" w:cs="Times New Roman"/>
        </w:rPr>
        <w:fldChar w:fldCharType="end"/>
      </w:r>
      <w:r>
        <w:rPr>
          <w:rFonts w:ascii="Times New Roman" w:hAnsi="Times New Roman" w:cs="Times New Roman"/>
        </w:rPr>
        <w:t>.</w:t>
      </w:r>
    </w:p>
    <w:p w14:paraId="7A978F43" w14:textId="0A47FD2B" w:rsidR="00935A36" w:rsidRDefault="00935A36" w:rsidP="00FB125A">
      <w:pPr>
        <w:jc w:val="both"/>
        <w:rPr>
          <w:rFonts w:ascii="Times New Roman" w:hAnsi="Times New Roman" w:cs="Times New Roman"/>
          <w:i/>
        </w:rPr>
      </w:pPr>
      <w:r w:rsidRPr="0083335B">
        <w:rPr>
          <w:rFonts w:ascii="Times New Roman" w:hAnsi="Times New Roman" w:cs="Times New Roman"/>
          <w:i/>
        </w:rPr>
        <w:t>Isoform quantification</w:t>
      </w:r>
      <w:r>
        <w:rPr>
          <w:rFonts w:ascii="Times New Roman" w:hAnsi="Times New Roman" w:cs="Times New Roman"/>
        </w:rPr>
        <w:t xml:space="preserve">. A second QconCAT, manufactured by PolyQuant, will contain ~60 peptides that differentiate Rubisco and Rubisco activase isoforms among the genotypes in this project. The ~700 </w:t>
      </w:r>
      <w:r w:rsidRPr="00764D86">
        <w:rPr>
          <w:rFonts w:ascii="Times New Roman" w:hAnsi="Times New Roman" w:cs="Times New Roman"/>
          <w:i/>
        </w:rPr>
        <w:t>E. camaldulensis</w:t>
      </w:r>
      <w:r w:rsidR="007F5707">
        <w:rPr>
          <w:rFonts w:ascii="Times New Roman" w:hAnsi="Times New Roman" w:cs="Times New Roman"/>
        </w:rPr>
        <w:t xml:space="preserve"> samples will be analys</w:t>
      </w:r>
      <w:r>
        <w:rPr>
          <w:rFonts w:ascii="Times New Roman" w:hAnsi="Times New Roman" w:cs="Times New Roman"/>
        </w:rPr>
        <w:t>ed by SWATH before the creation of the isoform QconCAT, but the SWATH data will be re-interrogated</w:t>
      </w:r>
      <w:r w:rsidR="00334CF7">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CjGIus13","properties":{"formattedCitation":"{\\rtf \\super 28,53\\nosupersub{}}","plainCitation":"28,53"},"citationItems":[{"id":398,"uris":["http://zotero.org/users/2536149/items/4GCKCZN7"],"uri":["http://zotero.org/users/2536149/items/4GCKCZN7"],"itemData":{"id":398,"type":"article-journal","title":"Advances in plant proteomics toward improvement of crop productivity and stress resistance","container-title":"Frontiers in Plant Science","volume":"6","source":"Frontiers","abstract":"Abiotic and biotic stresses constrain plant growth and development negatively impacting crop production. Plants have developed stress-specific adaptations as well as simultaneous responses to a combination of various abiotic stresses with pathogen infection. The efficiency of stress-induced adaptive responses is dependent on activation of molecular signaling pathways and intracellular networks by modulating expression, or abundance, and/or posttranslational modification of proteins primarily associated with defense mechanisms. In this review, we summarize and evaluate the contribution of proteomic studies to our understanding of stress response mechanisms in different plant organs and tissues. Advanced quantitative proteomic techniques have improved the coverage of total proteomes and sub-proteomes from small amounts of starting material, and characterized post-translational modifications as well as protein–protein interactions at the cellular level, providing detailed information on organ- and tissue-specific regulatory mechanisms responding to a variety of individual stresses or stress combinations during plant life cycle. In particular, we address the tissue-specific signaling networks localized to various organelles that participate in stress-related physiological plasticity and adaptive mechanisms, such as photosynthetic efficiency, symbiotic nitrogen fixation, plant growth, tolerance and common responses to environmental stresses. We also provide an update on the progress of proteomics with major crop species and discuss the current challenges and limitations inherent to proteomics techniques and data interpretation for non-model organisms. Future directions in proteomics research towards crop improvement are further discussed.","URL":"http://journal.frontiersin.org/article/10.3389/fpls.2015.00209/abstract","DOI":"10.3389/fpls.2015.00209","ISSN":"1664-462X","journalAbbreviation":"Front. Plant Sci.","language":"English","author":[{"family":"Hu","given":"Junjie"},{"family":"Rampitsch","given":"Christof"},{"family":"Bykova","given":"Natalia V."}],"issued":{"date-parts":[["2015"]]},"accessed":{"date-parts":[["2017",3,16]]}}},{"id":63,"uris":["http://zotero.org/users/2536149/items/HA4EVSAI"],"uri":["http://zotero.org/users/2536149/items/HA4EVSAI"],"itemData":{"id":63,"type":"article-journal","title":"Quantitative measurements of N-linked glycoproteins in human plasma by SWATH-MS","container-title":"PROTEOMICS","page":"1247-1256","volume":"13","issue":"8","source":"Wiley Online Library","abstract":"SWATH-MS is a data-independent acquisition method that generates, in a single measurement, a complete recording of the fragment ion spectra of all the analytes in a biological sample for which the precursor ions are within a predetermined m/z versus retention time window. To assess the performance and suitability of SWATH-MS-based protein quantification for clinical use, we compared SWATH-MS and SRM-MS-based quantification of N-linked glycoproteins in human plasma, a commonly used sample for biomarker discovery. Using dilution series of isotopically labeled heavy peptides representing biomarker candidates, the LOQ of SWATH-MS was determined to reach 0.0456 fmol at peptide level by targeted data analysis, which corresponds to a concentration of 5–10 ng protein/mL in plasma, while SRM reached a peptide LOQ of 0.0152 fmol. Moreover, the quantification of endogenous glycoproteins using SWATH-MS showed a high degree of reproducibility, with the mean CV of 14.90%, correlating well with SRM results (R2 = 0.9784). Overall, SWATH-MS measurements showed a slightly lower sensitivity and a comparable reproducibility to state-of-the-art SRM measurements for targeted quantification of the N-glycosites in human blood. However, a significantly larger number of peptides can be quantified per analysis. We suggest that SWATH-MS analysis combined with N-glycoproteome enrichment in plasma samples is a promising integrative proteomic approach for biomarker discovery and verification.","DOI":"10.1002/pmic.201200417","ISSN":"1615-9861","note":"00090","journalAbbreviation":"Proteomics","language":"en","author":[{"family":"Liu","given":"Yansheng"},{"family":"Hüttenhain","given":"Ruth"},{"family":"Surinova","given":"Silvia"},{"family":"Gillet","given":"Ludovic CJ"},{"family":"Mouritsen","given":"Jeppe"},{"family":"Brunner","given":"Roland"},{"family":"Navarro","given":"Pedro"},{"family":"Aebersold","given":"Ruedi"}],"issued":{"date-parts":[["2013",4,1]]}}}],"schema":"https://github.com/citation-style-language/schema/raw/master/csl-citation.json"} </w:instrText>
      </w:r>
      <w:r w:rsidR="00334CF7">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28,53</w:t>
      </w:r>
      <w:r w:rsidR="00334CF7">
        <w:rPr>
          <w:rFonts w:ascii="Times New Roman" w:hAnsi="Times New Roman" w:cs="Times New Roman"/>
        </w:rPr>
        <w:fldChar w:fldCharType="end"/>
      </w:r>
      <w:r>
        <w:rPr>
          <w:rFonts w:ascii="Times New Roman" w:hAnsi="Times New Roman" w:cs="Times New Roman"/>
        </w:rPr>
        <w:t xml:space="preserve"> to calculate isoform abundance based on QconCAT calibration curves created from a subset of representative samples. In that way isoform abundance will be calculated retrospectively without having to re-run all 700 </w:t>
      </w:r>
      <w:r w:rsidRPr="00E63061">
        <w:rPr>
          <w:rFonts w:ascii="Times New Roman" w:hAnsi="Times New Roman" w:cs="Times New Roman"/>
          <w:i/>
        </w:rPr>
        <w:t>E. camaldulensis</w:t>
      </w:r>
      <w:r>
        <w:rPr>
          <w:rFonts w:ascii="Times New Roman" w:hAnsi="Times New Roman" w:cs="Times New Roman"/>
        </w:rPr>
        <w:t xml:space="preserve"> samples and other eucalypt samples for which I already have SWATH data.</w:t>
      </w:r>
    </w:p>
    <w:p w14:paraId="3B589658" w14:textId="0DA3C143" w:rsidR="00935A36" w:rsidRDefault="00935A36" w:rsidP="00FB125A">
      <w:pPr>
        <w:jc w:val="both"/>
        <w:rPr>
          <w:rFonts w:ascii="Times New Roman" w:eastAsia="Times New Roman" w:hAnsi="Times New Roman" w:cs="Times New Roman"/>
        </w:rPr>
      </w:pPr>
      <w:r w:rsidRPr="00935A36">
        <w:rPr>
          <w:rFonts w:ascii="Times New Roman" w:hAnsi="Times New Roman" w:cs="Times New Roman"/>
          <w:i/>
        </w:rPr>
        <w:t>In vitro measurements of Rubisco catalytic parameters</w:t>
      </w:r>
      <w:r>
        <w:rPr>
          <w:rFonts w:ascii="Times New Roman" w:hAnsi="Times New Roman" w:cs="Times New Roman"/>
          <w:i/>
        </w:rPr>
        <w:t xml:space="preserve"> </w:t>
      </w:r>
      <w:r w:rsidRPr="00935A36">
        <w:rPr>
          <w:rFonts w:ascii="Times New Roman" w:hAnsi="Times New Roman" w:cs="Times New Roman"/>
        </w:rPr>
        <w:t>(</w:t>
      </w:r>
      <w:r w:rsidRPr="00935A36">
        <w:rPr>
          <w:rFonts w:ascii="Times New Roman" w:eastAsia="Times New Roman" w:hAnsi="Times New Roman" w:cs="Times New Roman"/>
          <w:i/>
          <w:iCs/>
        </w:rPr>
        <w:t>V</w:t>
      </w:r>
      <w:r w:rsidRPr="00935A36">
        <w:rPr>
          <w:rFonts w:ascii="Times New Roman" w:eastAsia="Times New Roman" w:hAnsi="Times New Roman" w:cs="Times New Roman"/>
          <w:iCs/>
        </w:rPr>
        <w:t>c</w:t>
      </w:r>
      <w:r w:rsidRPr="00935A36">
        <w:rPr>
          <w:rFonts w:ascii="Times New Roman" w:eastAsia="Times New Roman" w:hAnsi="Times New Roman" w:cs="Times New Roman"/>
          <w:vertAlign w:val="subscript"/>
        </w:rPr>
        <w:t>max</w:t>
      </w:r>
      <w:r w:rsidRPr="00935A36">
        <w:rPr>
          <w:rFonts w:ascii="Times New Roman" w:eastAsia="Times New Roman" w:hAnsi="Times New Roman" w:cs="Times New Roman"/>
        </w:rPr>
        <w:t xml:space="preserve">, </w:t>
      </w:r>
      <w:r w:rsidRPr="00935A36">
        <w:rPr>
          <w:rFonts w:ascii="Times New Roman" w:eastAsia="Times New Roman" w:hAnsi="Times New Roman" w:cs="Times New Roman"/>
          <w:i/>
        </w:rPr>
        <w:t>V</w:t>
      </w:r>
      <w:r w:rsidRPr="00935A36">
        <w:rPr>
          <w:rFonts w:ascii="Times New Roman" w:eastAsia="Times New Roman" w:hAnsi="Times New Roman" w:cs="Times New Roman"/>
        </w:rPr>
        <w:t>o</w:t>
      </w:r>
      <w:r w:rsidRPr="00935A36">
        <w:rPr>
          <w:rFonts w:ascii="Times New Roman" w:eastAsia="Times New Roman" w:hAnsi="Times New Roman" w:cs="Times New Roman"/>
          <w:vertAlign w:val="subscript"/>
        </w:rPr>
        <w:t>max</w:t>
      </w:r>
      <w:r w:rsidRPr="00935A36">
        <w:rPr>
          <w:rFonts w:ascii="Times New Roman" w:eastAsia="Times New Roman" w:hAnsi="Times New Roman" w:cs="Times New Roman"/>
        </w:rPr>
        <w:t xml:space="preserve">, </w:t>
      </w:r>
      <w:r w:rsidRPr="00935A36">
        <w:rPr>
          <w:rFonts w:ascii="Times New Roman" w:eastAsia="Times New Roman" w:hAnsi="Times New Roman" w:cs="Times New Roman"/>
          <w:i/>
        </w:rPr>
        <w:t>K</w:t>
      </w:r>
      <w:r w:rsidRPr="00935A36">
        <w:rPr>
          <w:rFonts w:ascii="Times New Roman" w:eastAsia="Times New Roman" w:hAnsi="Times New Roman" w:cs="Times New Roman"/>
        </w:rPr>
        <w:t xml:space="preserve">c, </w:t>
      </w:r>
      <w:r w:rsidRPr="00935A36">
        <w:rPr>
          <w:rFonts w:ascii="Times New Roman" w:eastAsia="Times New Roman" w:hAnsi="Times New Roman" w:cs="Times New Roman"/>
          <w:i/>
        </w:rPr>
        <w:t>K</w:t>
      </w:r>
      <w:r w:rsidRPr="00935A36">
        <w:rPr>
          <w:rFonts w:ascii="Times New Roman" w:eastAsia="Times New Roman" w:hAnsi="Times New Roman" w:cs="Times New Roman"/>
        </w:rPr>
        <w:t xml:space="preserve">o, </w:t>
      </w:r>
      <w:r w:rsidRPr="00935A36">
        <w:rPr>
          <w:rFonts w:ascii="Times New Roman" w:eastAsia="Times New Roman" w:hAnsi="Times New Roman" w:cs="Times New Roman"/>
          <w:i/>
        </w:rPr>
        <w:t>k</w:t>
      </w:r>
      <w:r w:rsidRPr="00935A36">
        <w:rPr>
          <w:rFonts w:ascii="Times New Roman" w:eastAsia="Times New Roman" w:hAnsi="Times New Roman" w:cs="Times New Roman"/>
          <w:vertAlign w:val="subscript"/>
        </w:rPr>
        <w:t>cat</w:t>
      </w:r>
      <w:r w:rsidRPr="00935A36">
        <w:rPr>
          <w:rFonts w:ascii="Times New Roman" w:eastAsia="Times New Roman" w:hAnsi="Times New Roman" w:cs="Times New Roman"/>
          <w:vertAlign w:val="superscript"/>
        </w:rPr>
        <w:t>c</w:t>
      </w:r>
      <w:r w:rsidRPr="00935A36">
        <w:rPr>
          <w:rFonts w:ascii="Times New Roman" w:eastAsia="Times New Roman" w:hAnsi="Times New Roman" w:cs="Times New Roman"/>
        </w:rPr>
        <w:t xml:space="preserve">, </w:t>
      </w:r>
      <w:r w:rsidRPr="00935A36">
        <w:rPr>
          <w:rFonts w:ascii="Times New Roman" w:eastAsia="Times New Roman" w:hAnsi="Times New Roman" w:cs="Times New Roman"/>
          <w:i/>
        </w:rPr>
        <w:t>k</w:t>
      </w:r>
      <w:r w:rsidRPr="00935A36">
        <w:rPr>
          <w:rFonts w:ascii="Times New Roman" w:eastAsia="Times New Roman" w:hAnsi="Times New Roman" w:cs="Times New Roman"/>
          <w:vertAlign w:val="subscript"/>
        </w:rPr>
        <w:t>cat</w:t>
      </w:r>
      <w:r w:rsidRPr="00935A36">
        <w:rPr>
          <w:rFonts w:ascii="Times New Roman" w:eastAsia="Times New Roman" w:hAnsi="Times New Roman" w:cs="Times New Roman"/>
          <w:vertAlign w:val="superscript"/>
        </w:rPr>
        <w:t>o</w:t>
      </w:r>
      <w:r w:rsidRPr="00935A36">
        <w:rPr>
          <w:rFonts w:ascii="Times New Roman" w:eastAsia="Times New Roman" w:hAnsi="Times New Roman" w:cs="Times New Roman"/>
        </w:rPr>
        <w:t xml:space="preserve">, </w:t>
      </w:r>
      <w:r w:rsidRPr="00935A36">
        <w:rPr>
          <w:rFonts w:ascii="Times New Roman" w:eastAsia="Times New Roman" w:hAnsi="Times New Roman" w:cs="Times New Roman"/>
          <w:i/>
        </w:rPr>
        <w:t>S</w:t>
      </w:r>
      <w:r w:rsidRPr="00935A36">
        <w:rPr>
          <w:rFonts w:ascii="Times New Roman" w:eastAsia="Times New Roman" w:hAnsi="Times New Roman" w:cs="Times New Roman"/>
          <w:vertAlign w:val="subscript"/>
        </w:rPr>
        <w:t>c/o</w:t>
      </w:r>
      <w:r>
        <w:rPr>
          <w:rFonts w:ascii="Times New Roman" w:eastAsia="Times New Roman" w:hAnsi="Times New Roman" w:cs="Times New Roman"/>
        </w:rPr>
        <w:t xml:space="preserve">). </w:t>
      </w:r>
      <w:r>
        <w:rPr>
          <w:rFonts w:ascii="Times New Roman" w:hAnsi="Times New Roman" w:cs="Times New Roman"/>
        </w:rPr>
        <w:t xml:space="preserve">Rubisco will be extracted from leaves of 18 species/genotypes using the </w:t>
      </w:r>
      <w:r w:rsidRPr="004F3362">
        <w:rPr>
          <w:rFonts w:ascii="Times New Roman" w:hAnsi="Times New Roman" w:cs="Times New Roman"/>
          <w:i/>
        </w:rPr>
        <w:t>Eucalyptus</w:t>
      </w:r>
      <w:r>
        <w:rPr>
          <w:rFonts w:ascii="Times New Roman" w:hAnsi="Times New Roman" w:cs="Times New Roman"/>
        </w:rPr>
        <w:t xml:space="preserve">-specific method of Sharwood </w:t>
      </w:r>
      <w:r w:rsidRPr="00334CF7">
        <w:rPr>
          <w:rFonts w:ascii="Times New Roman" w:hAnsi="Times New Roman" w:cs="Times New Roman"/>
          <w:i/>
        </w:rPr>
        <w:t>et al</w:t>
      </w:r>
      <w:r w:rsidR="00334CF7" w:rsidRPr="00334CF7">
        <w:rPr>
          <w:rFonts w:ascii="Times New Roman" w:hAnsi="Times New Roman" w:cs="Times New Roman"/>
          <w:i/>
        </w:rPr>
        <w:t>.</w:t>
      </w:r>
      <w:r w:rsidR="007B6626">
        <w:rPr>
          <w:rFonts w:ascii="Times New Roman" w:hAnsi="Times New Roman" w:cs="Times New Roman"/>
        </w:rPr>
        <w:fldChar w:fldCharType="begin"/>
      </w:r>
      <w:r w:rsidR="00304EFA">
        <w:rPr>
          <w:rFonts w:ascii="Times New Roman" w:hAnsi="Times New Roman" w:cs="Times New Roman"/>
        </w:rPr>
        <w:instrText xml:space="preserve"> ADDIN ZOTERO_ITEM CSL_CITATION {"citationID":"8drfuo2gl","properties":{"formattedCitation":"{\\rtf \\super 54\\nosupersub{}}","plainCitation":"54"},"citationItems":[{"id":400,"uris":["http://zotero.org/users/2536149/items/WQB9PHEE"],"uri":["http://zotero.org/users/2536149/items/WQB9PHEE"],"itemData":{"id":400,"type":"article-journal","title":"Linking photosynthesis and leaf N allocation under future elevated CO2 and climate warming in Eucalyptus globulus","container-title":"Journal of Experimental Botany","source":"academic.oup.com","URL":"https://academic.oup.com/jxb/article/doi/10.1093/jxb/erw484/2865057/Linking-photosynthesis-and-leaf-N-allocation-under","DOI":"10.1093/jxb/erw484","journalAbbreviation":"J Exp Bot","author":[{"family":"Sharwood","given":"Robert E."},{"family":"Crous","given":"Kristine Y."},{"family":"Whitney","given":"Spencer M."},{"family":"Ellsworth","given":"David S."},{"family":"Ghannoum","given":"Oula"}],"issued":{"date-parts":[["2017"]]},"accessed":{"date-parts":[["2017",3,16]]}}}],"schema":"https://github.com/citation-style-language/schema/raw/master/csl-citation.json"} </w:instrText>
      </w:r>
      <w:r w:rsidR="007B6626">
        <w:rPr>
          <w:rFonts w:ascii="Times New Roman" w:hAnsi="Times New Roman" w:cs="Times New Roman"/>
        </w:rPr>
        <w:fldChar w:fldCharType="separate"/>
      </w:r>
      <w:r w:rsidR="00304EFA" w:rsidRPr="00304EFA">
        <w:rPr>
          <w:rFonts w:ascii="Times New Roman" w:eastAsia="Times New Roman" w:hAnsi="Times New Roman" w:cs="Times New Roman"/>
          <w:vertAlign w:val="superscript"/>
        </w:rPr>
        <w:t>54</w:t>
      </w:r>
      <w:r w:rsidR="007B6626">
        <w:rPr>
          <w:rFonts w:ascii="Times New Roman" w:hAnsi="Times New Roman" w:cs="Times New Roman"/>
        </w:rPr>
        <w:fldChar w:fldCharType="end"/>
      </w:r>
      <w:r>
        <w:rPr>
          <w:rFonts w:ascii="Times New Roman" w:hAnsi="Times New Roman" w:cs="Times New Roman"/>
        </w:rPr>
        <w:t xml:space="preserve">. </w:t>
      </w:r>
      <w:r w:rsidR="00744406">
        <w:rPr>
          <w:rFonts w:ascii="Times New Roman" w:hAnsi="Times New Roman" w:cs="Times New Roman"/>
        </w:rPr>
        <w:t>The</w:t>
      </w:r>
      <w:r>
        <w:rPr>
          <w:rFonts w:ascii="Times New Roman" w:hAnsi="Times New Roman" w:cs="Times New Roman"/>
        </w:rPr>
        <w:t xml:space="preserve"> following will be measured at 25 </w:t>
      </w:r>
      <w:r>
        <w:rPr>
          <w:rFonts w:ascii="Times New Roman" w:hAnsi="Times New Roman" w:cs="Times New Roman"/>
        </w:rPr>
        <w:sym w:font="Symbol" w:char="F0B0"/>
      </w:r>
      <w:r>
        <w:rPr>
          <w:rFonts w:ascii="Times New Roman" w:hAnsi="Times New Roman" w:cs="Times New Roman"/>
        </w:rPr>
        <w:t xml:space="preserve">C, 35 </w:t>
      </w:r>
      <w:r>
        <w:rPr>
          <w:rFonts w:ascii="Times New Roman" w:hAnsi="Times New Roman" w:cs="Times New Roman"/>
        </w:rPr>
        <w:sym w:font="Symbol" w:char="F0B0"/>
      </w:r>
      <w:r>
        <w:rPr>
          <w:rFonts w:ascii="Times New Roman" w:hAnsi="Times New Roman" w:cs="Times New Roman"/>
        </w:rPr>
        <w:t xml:space="preserve">C, and 45 </w:t>
      </w:r>
      <w:r>
        <w:rPr>
          <w:rFonts w:ascii="Times New Roman" w:hAnsi="Times New Roman" w:cs="Times New Roman"/>
        </w:rPr>
        <w:sym w:font="Symbol" w:char="F0B0"/>
      </w:r>
      <w:r>
        <w:rPr>
          <w:rFonts w:ascii="Times New Roman" w:hAnsi="Times New Roman" w:cs="Times New Roman"/>
        </w:rPr>
        <w:t xml:space="preserve">C by </w:t>
      </w:r>
      <w:r w:rsidRPr="00397CB5">
        <w:rPr>
          <w:rFonts w:ascii="Times New Roman" w:hAnsi="Times New Roman" w:cs="Times New Roman"/>
          <w:vertAlign w:val="superscript"/>
        </w:rPr>
        <w:t>14</w:t>
      </w:r>
      <w:r>
        <w:rPr>
          <w:rFonts w:ascii="Times New Roman" w:hAnsi="Times New Roman" w:cs="Times New Roman"/>
        </w:rPr>
        <w:t>CO</w:t>
      </w:r>
      <w:r w:rsidRPr="00397CB5">
        <w:rPr>
          <w:rFonts w:ascii="Times New Roman" w:hAnsi="Times New Roman" w:cs="Times New Roman"/>
          <w:vertAlign w:val="subscript"/>
        </w:rPr>
        <w:t>2</w:t>
      </w:r>
      <w:r>
        <w:rPr>
          <w:rFonts w:ascii="Times New Roman" w:hAnsi="Times New Roman" w:cs="Times New Roman"/>
        </w:rPr>
        <w:t xml:space="preserve"> fixation assays by varying [CO</w:t>
      </w:r>
      <w:r w:rsidRPr="00522408">
        <w:rPr>
          <w:rFonts w:ascii="Times New Roman" w:hAnsi="Times New Roman" w:cs="Times New Roman"/>
          <w:vertAlign w:val="subscript"/>
        </w:rPr>
        <w:t>2</w:t>
      </w:r>
      <w:r>
        <w:rPr>
          <w:rFonts w:ascii="Times New Roman" w:hAnsi="Times New Roman" w:cs="Times New Roman"/>
        </w:rPr>
        <w:t>] and [O</w:t>
      </w:r>
      <w:r w:rsidRPr="00522408">
        <w:rPr>
          <w:rFonts w:ascii="Times New Roman" w:hAnsi="Times New Roman" w:cs="Times New Roman"/>
          <w:vertAlign w:val="subscript"/>
        </w:rPr>
        <w:t>2</w:t>
      </w:r>
      <w:r>
        <w:rPr>
          <w:rFonts w:ascii="Times New Roman" w:hAnsi="Times New Roman" w:cs="Times New Roman"/>
        </w:rPr>
        <w:t>]</w:t>
      </w:r>
      <w:r w:rsidR="00815278">
        <w:rPr>
          <w:rFonts w:ascii="Times New Roman" w:hAnsi="Times New Roman" w:cs="Times New Roman"/>
        </w:rPr>
        <w:fldChar w:fldCharType="begin"/>
      </w:r>
      <w:r w:rsidR="00304EFA">
        <w:rPr>
          <w:rFonts w:ascii="Times New Roman" w:hAnsi="Times New Roman" w:cs="Times New Roman"/>
        </w:rPr>
        <w:instrText xml:space="preserve"> ADDIN ZOTERO_ITEM CSL_CITATION {"citationID":"2d5ksf60lv","properties":{"formattedCitation":"{\\rtf \\super 21,54\\nosupersub{}}","plainCitation":"21,54"},"citationItems":[{"id":403,"uris":["http://zotero.org/users/2536149/items/W59PURMT"],"uri":["http://zotero.org/users/2536149/items/W59PURMT"],"itemData":{"id":403,"type":"article-journal","title":"Temperature responses of Rubisco from Paniceae grasses provide opportunities for improving C3 photosynthesis","container-title":"Nature Plants","page":"16186","volume":"2","source":"www.nature.com","abstract":"The CO2-fixing enzyme Rubisco from Paniceae grasses shows extensive variation in kinetic responses. Amino acid substitutions in the large subunit could be a route to tailoring the properties of crop Rubiscos to suit future climates.","DOI":"10.1038/nplants.2016.186","ISSN":"2055-0278","language":"en","author":[{"family":"Sharwood","given":"Robert E."},{"family":"Ghannoum","given":"Oula"},{"family":"Kapralov","given":"Maxim V."},{"family":"Gunn","given":"Laura H."},{"family":"Whitney","given":"Spencer M."}],"issued":{"date-parts":[["2016",11,28]]}}},{"id":400,"uris":["http://zotero.org/users/2536149/items/WQB9PHEE"],"uri":["http://zotero.org/users/2536149/items/WQB9PHEE"],"itemData":{"id":400,"type":"article-journal","title":"Linking photosynthesis and leaf N allocation under future elevated CO2 and climate warming in Eucalyptus globulus","container-title":"Journal of Experimental Botany","source":"academic.oup.com","URL":"https://academic.oup.com/jxb/article/doi/10.1093/jxb/erw484/2865057/Linking-photosynthesis-and-leaf-N-allocation-under","DOI":"10.1093/jxb/erw484","journalAbbreviation":"J Exp Bot","author":[{"family":"Sharwood","given":"Robert E."},{"family":"Crous","given":"Kristine Y."},{"family":"Whitney","given":"Spencer M."},{"family":"Ellsworth","given":"David S."},{"family":"Ghannoum","given":"Oula"}],"issued":{"date-parts":[["2017"]]},"accessed":{"date-parts":[["2017",3,16]]}}}],"schema":"https://github.com/citation-style-language/schema/raw/master/csl-citation.json"} </w:instrText>
      </w:r>
      <w:r w:rsidR="00815278">
        <w:rPr>
          <w:rFonts w:ascii="Times New Roman" w:hAnsi="Times New Roman" w:cs="Times New Roman"/>
        </w:rPr>
        <w:fldChar w:fldCharType="separate"/>
      </w:r>
      <w:r w:rsidR="00304EFA" w:rsidRPr="00304EFA">
        <w:rPr>
          <w:rFonts w:ascii="Times New Roman" w:eastAsia="Times New Roman" w:hAnsi="Times New Roman" w:cs="Times New Roman"/>
          <w:vertAlign w:val="superscript"/>
        </w:rPr>
        <w:t>21,54</w:t>
      </w:r>
      <w:r w:rsidR="00815278">
        <w:rPr>
          <w:rFonts w:ascii="Times New Roman" w:hAnsi="Times New Roman" w:cs="Times New Roman"/>
        </w:rPr>
        <w:fldChar w:fldCharType="end"/>
      </w:r>
      <w:r>
        <w:rPr>
          <w:rFonts w:ascii="Times New Roman" w:hAnsi="Times New Roman" w:cs="Times New Roman"/>
        </w:rPr>
        <w:t xml:space="preserve">: </w:t>
      </w:r>
      <w:r w:rsidRPr="00177CB9">
        <w:rPr>
          <w:rFonts w:ascii="Times New Roman" w:eastAsia="Times New Roman" w:hAnsi="Times New Roman" w:cs="Times New Roman"/>
          <w:i/>
          <w:iCs/>
        </w:rPr>
        <w:t>V</w:t>
      </w:r>
      <w:r w:rsidRPr="00177CB9">
        <w:rPr>
          <w:rFonts w:ascii="Times New Roman" w:eastAsia="Times New Roman" w:hAnsi="Times New Roman" w:cs="Times New Roman"/>
          <w:iCs/>
        </w:rPr>
        <w:t>c</w:t>
      </w:r>
      <w:r w:rsidRPr="00177CB9">
        <w:rPr>
          <w:rFonts w:ascii="Times New Roman" w:eastAsia="Times New Roman" w:hAnsi="Times New Roman" w:cs="Times New Roman"/>
          <w:vertAlign w:val="subscript"/>
        </w:rPr>
        <w:t>max</w:t>
      </w:r>
      <w:r>
        <w:rPr>
          <w:rFonts w:ascii="Times New Roman" w:eastAsia="Times New Roman" w:hAnsi="Times New Roman" w:cs="Times New Roman"/>
        </w:rPr>
        <w:t xml:space="preserve"> and </w:t>
      </w:r>
      <w:r w:rsidRPr="00177CB9">
        <w:rPr>
          <w:rFonts w:ascii="Times New Roman" w:eastAsia="Times New Roman" w:hAnsi="Times New Roman" w:cs="Times New Roman"/>
          <w:i/>
        </w:rPr>
        <w:t>V</w:t>
      </w:r>
      <w:r w:rsidRPr="00177CB9">
        <w:rPr>
          <w:rFonts w:ascii="Times New Roman" w:eastAsia="Times New Roman" w:hAnsi="Times New Roman" w:cs="Times New Roman"/>
        </w:rPr>
        <w:t>o</w:t>
      </w:r>
      <w:r w:rsidRPr="00177CB9">
        <w:rPr>
          <w:rFonts w:ascii="Times New Roman" w:eastAsia="Times New Roman" w:hAnsi="Times New Roman" w:cs="Times New Roman"/>
          <w:vertAlign w:val="subscript"/>
        </w:rPr>
        <w:t>max</w:t>
      </w:r>
      <w:r>
        <w:rPr>
          <w:rFonts w:ascii="Times New Roman" w:eastAsia="Times New Roman" w:hAnsi="Times New Roman" w:cs="Times New Roman"/>
        </w:rPr>
        <w:t>, the substrate saturated turnover rates for CO</w:t>
      </w:r>
      <w:r w:rsidRPr="00177CB9">
        <w:rPr>
          <w:rFonts w:ascii="Times New Roman" w:eastAsia="Times New Roman" w:hAnsi="Times New Roman" w:cs="Times New Roman"/>
          <w:vertAlign w:val="subscript"/>
        </w:rPr>
        <w:t>2</w:t>
      </w:r>
      <w:r>
        <w:rPr>
          <w:rFonts w:ascii="Times New Roman" w:eastAsia="Times New Roman" w:hAnsi="Times New Roman" w:cs="Times New Roman"/>
        </w:rPr>
        <w:t xml:space="preserve"> and O</w:t>
      </w:r>
      <w:r>
        <w:rPr>
          <w:rFonts w:ascii="Times New Roman" w:eastAsia="Times New Roman" w:hAnsi="Times New Roman" w:cs="Times New Roman"/>
        </w:rPr>
        <w:softHyphen/>
      </w:r>
      <w:r w:rsidRPr="00177CB9">
        <w:rPr>
          <w:rFonts w:ascii="Times New Roman" w:eastAsia="Times New Roman" w:hAnsi="Times New Roman" w:cs="Times New Roman"/>
          <w:vertAlign w:val="subscript"/>
        </w:rPr>
        <w:t>2</w:t>
      </w:r>
      <w:r>
        <w:rPr>
          <w:rFonts w:ascii="Times New Roman" w:eastAsia="Times New Roman" w:hAnsi="Times New Roman" w:cs="Times New Roman"/>
        </w:rPr>
        <w:t xml:space="preserve">, respectively; </w:t>
      </w:r>
      <w:r w:rsidRPr="00177CB9">
        <w:rPr>
          <w:rFonts w:ascii="Times New Roman" w:eastAsia="Times New Roman" w:hAnsi="Times New Roman" w:cs="Times New Roman"/>
          <w:i/>
        </w:rPr>
        <w:t>K</w:t>
      </w:r>
      <w:r>
        <w:rPr>
          <w:rFonts w:ascii="Times New Roman" w:eastAsia="Times New Roman" w:hAnsi="Times New Roman" w:cs="Times New Roman"/>
        </w:rPr>
        <w:t xml:space="preserve">c and </w:t>
      </w:r>
      <w:r w:rsidRPr="00177CB9">
        <w:rPr>
          <w:rFonts w:ascii="Times New Roman" w:eastAsia="Times New Roman" w:hAnsi="Times New Roman" w:cs="Times New Roman"/>
          <w:i/>
        </w:rPr>
        <w:t>K</w:t>
      </w:r>
      <w:r>
        <w:rPr>
          <w:rFonts w:ascii="Times New Roman" w:eastAsia="Times New Roman" w:hAnsi="Times New Roman" w:cs="Times New Roman"/>
        </w:rPr>
        <w:t>o, Michaelis constants (</w:t>
      </w:r>
      <w:r w:rsidRPr="00FF2CA4">
        <w:rPr>
          <w:rFonts w:ascii="Times New Roman" w:eastAsia="Times New Roman" w:hAnsi="Times New Roman" w:cs="Times New Roman"/>
          <w:i/>
        </w:rPr>
        <w:t>K</w:t>
      </w:r>
      <w:r>
        <w:rPr>
          <w:rFonts w:ascii="Times New Roman" w:eastAsia="Times New Roman" w:hAnsi="Times New Roman" w:cs="Times New Roman"/>
        </w:rPr>
        <w:t>m) for CO</w:t>
      </w:r>
      <w:r w:rsidRPr="00177CB9">
        <w:rPr>
          <w:rFonts w:ascii="Times New Roman" w:eastAsia="Times New Roman" w:hAnsi="Times New Roman" w:cs="Times New Roman"/>
          <w:vertAlign w:val="subscript"/>
        </w:rPr>
        <w:t>2</w:t>
      </w:r>
      <w:r>
        <w:rPr>
          <w:rFonts w:ascii="Times New Roman" w:eastAsia="Times New Roman" w:hAnsi="Times New Roman" w:cs="Times New Roman"/>
        </w:rPr>
        <w:t xml:space="preserve"> and O</w:t>
      </w:r>
      <w:r>
        <w:rPr>
          <w:rFonts w:ascii="Times New Roman" w:eastAsia="Times New Roman" w:hAnsi="Times New Roman" w:cs="Times New Roman"/>
        </w:rPr>
        <w:softHyphen/>
      </w:r>
      <w:r w:rsidRPr="00177CB9">
        <w:rPr>
          <w:rFonts w:ascii="Times New Roman" w:eastAsia="Times New Roman" w:hAnsi="Times New Roman" w:cs="Times New Roman"/>
          <w:vertAlign w:val="subscript"/>
        </w:rPr>
        <w:t>2</w:t>
      </w:r>
      <w:r>
        <w:rPr>
          <w:rFonts w:ascii="Times New Roman" w:eastAsia="Times New Roman" w:hAnsi="Times New Roman" w:cs="Times New Roman"/>
        </w:rPr>
        <w:t>.</w:t>
      </w:r>
    </w:p>
    <w:p w14:paraId="508C8542" w14:textId="33FCA744" w:rsidR="00935A36" w:rsidRDefault="00935A36" w:rsidP="00FB125A">
      <w:pPr>
        <w:ind w:firstLine="425"/>
        <w:jc w:val="both"/>
        <w:rPr>
          <w:rFonts w:ascii="Times New Roman" w:eastAsia="Times New Roman" w:hAnsi="Times New Roman" w:cs="Times New Roman"/>
        </w:rPr>
      </w:pPr>
      <w:r>
        <w:rPr>
          <w:rFonts w:ascii="Times New Roman" w:eastAsia="Times New Roman" w:hAnsi="Times New Roman" w:cs="Times New Roman"/>
        </w:rPr>
        <w:t xml:space="preserve">Rubisco active sites will be measured by </w:t>
      </w:r>
      <w:r w:rsidRPr="000E0E0C">
        <w:rPr>
          <w:rFonts w:ascii="Times New Roman" w:eastAsia="Times New Roman" w:hAnsi="Times New Roman" w:cs="Times New Roman"/>
        </w:rPr>
        <w:t>[</w:t>
      </w:r>
      <w:r w:rsidRPr="000E0E0C">
        <w:rPr>
          <w:rFonts w:ascii="Times New Roman" w:eastAsia="Times New Roman" w:hAnsi="Times New Roman" w:cs="Times New Roman"/>
          <w:vertAlign w:val="superscript"/>
        </w:rPr>
        <w:t>14</w:t>
      </w:r>
      <w:r w:rsidRPr="000E0E0C">
        <w:rPr>
          <w:rFonts w:ascii="Times New Roman" w:eastAsia="Times New Roman" w:hAnsi="Times New Roman" w:cs="Times New Roman"/>
        </w:rPr>
        <w:t>C]carboxyarabinitol-P</w:t>
      </w:r>
      <w:r w:rsidRPr="000E0E0C">
        <w:rPr>
          <w:rFonts w:ascii="Times New Roman" w:eastAsia="Times New Roman" w:hAnsi="Times New Roman" w:cs="Times New Roman"/>
          <w:vertAlign w:val="subscript"/>
        </w:rPr>
        <w:t>2</w:t>
      </w:r>
      <w:r>
        <w:rPr>
          <w:rFonts w:ascii="Times New Roman" w:eastAsia="Times New Roman" w:hAnsi="Times New Roman" w:cs="Times New Roman"/>
        </w:rPr>
        <w:t xml:space="preserve"> binding</w:t>
      </w:r>
      <w:r w:rsidR="00056F18">
        <w:rPr>
          <w:rFonts w:ascii="Times New Roman" w:eastAsia="Times New Roman" w:hAnsi="Times New Roman" w:cs="Times New Roman"/>
        </w:rPr>
        <w:fldChar w:fldCharType="begin"/>
      </w:r>
      <w:r w:rsidR="00304EFA">
        <w:rPr>
          <w:rFonts w:ascii="Times New Roman" w:eastAsia="Times New Roman" w:hAnsi="Times New Roman" w:cs="Times New Roman"/>
        </w:rPr>
        <w:instrText xml:space="preserve"> ADDIN ZOTERO_ITEM CSL_CITATION {"citationID":"1tkn9jo98h","properties":{"formattedCitation":"{\\rtf \\super 55\\nosupersub{}}","plainCitation":"55"},"citationItems":[{"id":405,"uris":["http://zotero.org/users/2536149/items/IQEK4H39"],"uri":["http://zotero.org/users/2536149/items/IQEK4H39"],"itemData":{"id":405,"type":"article-journal","title":"The Catalytic Properties of Hybrid Rubisco Comprising Tobacco Small and Sunflower Large Subunits Mirror the Kinetically Equivalent Source Rubiscos and Can Support Tobacco Growth","container-title":"Plant Physiology","page":"83-96","volume":"146","issue":"1","source":"www.plantphysiol.org","abstract":"Plastomic replacement of the tobacco (Nicotiana tabacum) Rubisco large subunit gene (rbcL) with that from sunflower (Helianthus annuus; rbcLS) produced tobaccoRst transformants that produced a hybrid Rubisco consisting of sunflower large and tobacco small subunits (LsSt). The tobaccoRst plants required CO2 (0.5% v/v) supplementation to grow autotrophically from seed despite the substrate saturated carboxylation rate, Km, for CO2 and CO2/O2 selectivity of the LsSt enzyme mirroring the kinetically equivalent tobacco and sunflower Rubiscos. Consequently, at the onset of exponential growth when the source strength and leaf LsSt content were sufficient, tobaccoRst plants grew to maturity without CO2 supplementation. When grown under a high pCO2, the tobaccoRst seedlings grew slower than tobacco and exhibited unique growth phenotypes: Juvenile plants formed clusters of 10 to 20 structurally simple oblanceolate leaves, developed multiple apical meristems, and the mature leaves displayed marginal curling and dimpling. Depending on developmental stage, the LsSt content in tobaccoRst leaves was 4- to 7-fold less than tobacco, and gas exchange coupled with chlorophyll fluorescence showed that at 2 mbar pCO2 and growth illumination CO2 assimilation in mature tobaccoRst leaves remained limited by Rubisco activity and its rate (approximately 11 μmol m−2 s−1) was half that of tobacco controls. 35S-methionine labeling showed the stability of assembled LsSt was similar to tobacco Rubisco and measurements of light transient CO2 assimilation rates showed LsSt was adequately regulated by tobacco Rubisco activase. We conclude limitations to tobaccoRst growth primarily stem from reduced rbcLS mRNA levels and the translation and/or assembly of sunflower large with the tobacco small subunits that restricted LsSt synthesis.","DOI":"10.1104/pp.107.109058","ISSN":", 1532-2548","note":"PMID: 17993544","journalAbbreviation":"Plant Physiol.","language":"en","author":[{"family":"Sharwood","given":"Robert Edward"},{"family":"Caemmerer","given":"Susanne","dropping-particle":"von"},{"family":"Maliga","given":"Pal"},{"family":"Whitney","given":"Spencer Michael"}],"issued":{"date-parts":[["2008",1,1]]}}}],"schema":"https://github.com/citation-style-language/schema/raw/master/csl-citation.json"} </w:instrText>
      </w:r>
      <w:r w:rsidR="00056F18">
        <w:rPr>
          <w:rFonts w:ascii="Times New Roman" w:eastAsia="Times New Roman" w:hAnsi="Times New Roman" w:cs="Times New Roman"/>
        </w:rPr>
        <w:fldChar w:fldCharType="separate"/>
      </w:r>
      <w:r w:rsidR="00304EFA" w:rsidRPr="00304EFA">
        <w:rPr>
          <w:rFonts w:ascii="Times New Roman" w:eastAsia="Times New Roman" w:hAnsi="Times New Roman" w:cs="Times New Roman"/>
          <w:vertAlign w:val="superscript"/>
        </w:rPr>
        <w:t>55</w:t>
      </w:r>
      <w:r w:rsidR="00056F18">
        <w:rPr>
          <w:rFonts w:ascii="Times New Roman" w:eastAsia="Times New Roman" w:hAnsi="Times New Roman" w:cs="Times New Roman"/>
        </w:rPr>
        <w:fldChar w:fldCharType="end"/>
      </w:r>
      <w:r>
        <w:rPr>
          <w:rFonts w:ascii="Times New Roman" w:eastAsia="Times New Roman" w:hAnsi="Times New Roman" w:cs="Times New Roman"/>
        </w:rPr>
        <w:t xml:space="preserve">. The substrate turnover numbers, </w:t>
      </w:r>
      <w:r w:rsidRPr="005123C1">
        <w:rPr>
          <w:rFonts w:ascii="Times New Roman" w:eastAsia="Times New Roman" w:hAnsi="Times New Roman" w:cs="Times New Roman"/>
          <w:i/>
        </w:rPr>
        <w:t>k</w:t>
      </w:r>
      <w:r w:rsidRPr="005123C1">
        <w:rPr>
          <w:rFonts w:ascii="Times New Roman" w:eastAsia="Times New Roman" w:hAnsi="Times New Roman" w:cs="Times New Roman"/>
          <w:vertAlign w:val="subscript"/>
        </w:rPr>
        <w:t>cat</w:t>
      </w:r>
      <w:r w:rsidRPr="005123C1">
        <w:rPr>
          <w:rFonts w:ascii="Times New Roman" w:eastAsia="Times New Roman" w:hAnsi="Times New Roman" w:cs="Times New Roman"/>
          <w:vertAlign w:val="superscript"/>
        </w:rPr>
        <w:t>c</w:t>
      </w:r>
      <w:r>
        <w:rPr>
          <w:rFonts w:ascii="Times New Roman" w:eastAsia="Times New Roman" w:hAnsi="Times New Roman" w:cs="Times New Roman"/>
        </w:rPr>
        <w:t xml:space="preserve"> and </w:t>
      </w:r>
      <w:r w:rsidRPr="005123C1">
        <w:rPr>
          <w:rFonts w:ascii="Times New Roman" w:eastAsia="Times New Roman" w:hAnsi="Times New Roman" w:cs="Times New Roman"/>
          <w:i/>
        </w:rPr>
        <w:t>k</w:t>
      </w:r>
      <w:r w:rsidRPr="005123C1">
        <w:rPr>
          <w:rFonts w:ascii="Times New Roman" w:eastAsia="Times New Roman" w:hAnsi="Times New Roman" w:cs="Times New Roman"/>
          <w:vertAlign w:val="subscript"/>
        </w:rPr>
        <w:t>cat</w:t>
      </w:r>
      <w:r>
        <w:rPr>
          <w:rFonts w:ascii="Times New Roman" w:eastAsia="Times New Roman" w:hAnsi="Times New Roman" w:cs="Times New Roman"/>
          <w:vertAlign w:val="superscript"/>
        </w:rPr>
        <w:t>o</w:t>
      </w:r>
      <w:r>
        <w:rPr>
          <w:rFonts w:ascii="Times New Roman" w:eastAsia="Times New Roman" w:hAnsi="Times New Roman" w:cs="Times New Roman"/>
        </w:rPr>
        <w:t xml:space="preserve"> will be calculated as either </w:t>
      </w:r>
      <w:r w:rsidRPr="00177CB9">
        <w:rPr>
          <w:rFonts w:ascii="Times New Roman" w:eastAsia="Times New Roman" w:hAnsi="Times New Roman" w:cs="Times New Roman"/>
          <w:i/>
          <w:iCs/>
        </w:rPr>
        <w:t>V</w:t>
      </w:r>
      <w:r w:rsidRPr="00177CB9">
        <w:rPr>
          <w:rFonts w:ascii="Times New Roman" w:eastAsia="Times New Roman" w:hAnsi="Times New Roman" w:cs="Times New Roman"/>
          <w:iCs/>
        </w:rPr>
        <w:t>c</w:t>
      </w:r>
      <w:r w:rsidRPr="00177CB9">
        <w:rPr>
          <w:rFonts w:ascii="Times New Roman" w:eastAsia="Times New Roman" w:hAnsi="Times New Roman" w:cs="Times New Roman"/>
          <w:vertAlign w:val="subscript"/>
        </w:rPr>
        <w:t>max</w:t>
      </w:r>
      <w:r>
        <w:rPr>
          <w:rFonts w:ascii="Times New Roman" w:eastAsia="Times New Roman" w:hAnsi="Times New Roman" w:cs="Times New Roman"/>
        </w:rPr>
        <w:t xml:space="preserve"> or </w:t>
      </w:r>
      <w:r w:rsidRPr="00177CB9">
        <w:rPr>
          <w:rFonts w:ascii="Times New Roman" w:eastAsia="Times New Roman" w:hAnsi="Times New Roman" w:cs="Times New Roman"/>
          <w:i/>
        </w:rPr>
        <w:t>V</w:t>
      </w:r>
      <w:r w:rsidRPr="00177CB9">
        <w:rPr>
          <w:rFonts w:ascii="Times New Roman" w:eastAsia="Times New Roman" w:hAnsi="Times New Roman" w:cs="Times New Roman"/>
        </w:rPr>
        <w:t>o</w:t>
      </w:r>
      <w:r w:rsidRPr="00177CB9">
        <w:rPr>
          <w:rFonts w:ascii="Times New Roman" w:eastAsia="Times New Roman" w:hAnsi="Times New Roman" w:cs="Times New Roman"/>
          <w:vertAlign w:val="subscript"/>
        </w:rPr>
        <w:t>max</w:t>
      </w:r>
      <w:r>
        <w:rPr>
          <w:rFonts w:ascii="Times New Roman" w:eastAsia="Times New Roman" w:hAnsi="Times New Roman" w:cs="Times New Roman"/>
        </w:rPr>
        <w:t xml:space="preserve"> divided by the number of Rubisco active sites, respectively. </w:t>
      </w:r>
    </w:p>
    <w:p w14:paraId="39E12645" w14:textId="7C738997" w:rsidR="00935A36" w:rsidRPr="00613A31" w:rsidRDefault="00935A36" w:rsidP="00FB125A">
      <w:pPr>
        <w:ind w:firstLine="425"/>
        <w:jc w:val="both"/>
        <w:rPr>
          <w:rFonts w:ascii="Times New Roman" w:eastAsia="Times New Roman" w:hAnsi="Times New Roman" w:cs="Times New Roman"/>
        </w:rPr>
      </w:pPr>
      <w:r>
        <w:rPr>
          <w:rFonts w:ascii="Times New Roman" w:eastAsia="Times New Roman" w:hAnsi="Times New Roman" w:cs="Times New Roman"/>
        </w:rPr>
        <w:t xml:space="preserve">The </w:t>
      </w:r>
      <w:r w:rsidRPr="00685322">
        <w:rPr>
          <w:rFonts w:ascii="Times New Roman" w:eastAsia="Times New Roman" w:hAnsi="Times New Roman" w:cs="Times New Roman"/>
        </w:rPr>
        <w:t>CO</w:t>
      </w:r>
      <w:r w:rsidRPr="00685322">
        <w:rPr>
          <w:rFonts w:ascii="Times New Roman" w:eastAsia="Times New Roman" w:hAnsi="Times New Roman" w:cs="Times New Roman"/>
          <w:vertAlign w:val="subscript"/>
        </w:rPr>
        <w:t>2</w:t>
      </w:r>
      <w:r>
        <w:rPr>
          <w:rFonts w:ascii="Times New Roman" w:eastAsia="Times New Roman" w:hAnsi="Times New Roman" w:cs="Times New Roman"/>
        </w:rPr>
        <w:t>/O</w:t>
      </w:r>
      <w:r w:rsidRPr="00685322">
        <w:rPr>
          <w:rFonts w:ascii="Times New Roman" w:eastAsia="Times New Roman" w:hAnsi="Times New Roman" w:cs="Times New Roman"/>
          <w:vertAlign w:val="subscript"/>
        </w:rPr>
        <w:t>2</w:t>
      </w:r>
      <w:r w:rsidRPr="00685322">
        <w:rPr>
          <w:rFonts w:ascii="Times New Roman" w:eastAsia="Times New Roman" w:hAnsi="Times New Roman" w:cs="Times New Roman"/>
        </w:rPr>
        <w:t xml:space="preserve"> specificity</w:t>
      </w:r>
      <w:r>
        <w:rPr>
          <w:rFonts w:ascii="Times New Roman" w:eastAsia="Times New Roman" w:hAnsi="Times New Roman" w:cs="Times New Roman"/>
        </w:rPr>
        <w:t xml:space="preserve"> (</w:t>
      </w:r>
      <w:r w:rsidRPr="00613A31">
        <w:rPr>
          <w:rFonts w:ascii="Times New Roman" w:eastAsia="Times New Roman" w:hAnsi="Times New Roman" w:cs="Times New Roman"/>
          <w:i/>
        </w:rPr>
        <w:t>S</w:t>
      </w:r>
      <w:r w:rsidRPr="00613A31">
        <w:rPr>
          <w:rFonts w:ascii="Times New Roman" w:eastAsia="Times New Roman" w:hAnsi="Times New Roman" w:cs="Times New Roman"/>
          <w:vertAlign w:val="subscript"/>
        </w:rPr>
        <w:t>c/o</w:t>
      </w:r>
      <w:r>
        <w:rPr>
          <w:rFonts w:ascii="Times New Roman" w:eastAsia="Times New Roman" w:hAnsi="Times New Roman" w:cs="Times New Roman"/>
        </w:rPr>
        <w:t>) of</w:t>
      </w:r>
      <w:r w:rsidR="00744406">
        <w:rPr>
          <w:rFonts w:ascii="Times New Roman" w:eastAsia="Times New Roman" w:hAnsi="Times New Roman" w:cs="Times New Roman"/>
        </w:rPr>
        <w:t xml:space="preserve"> purified</w:t>
      </w:r>
      <w:r>
        <w:rPr>
          <w:rFonts w:ascii="Times New Roman" w:eastAsia="Times New Roman" w:hAnsi="Times New Roman" w:cs="Times New Roman"/>
        </w:rPr>
        <w:t xml:space="preserve"> Rubisco</w:t>
      </w:r>
      <w:r w:rsidR="00056F18">
        <w:rPr>
          <w:rFonts w:ascii="Times New Roman" w:eastAsia="Times New Roman" w:hAnsi="Times New Roman" w:cs="Times New Roman"/>
        </w:rPr>
        <w:fldChar w:fldCharType="begin"/>
      </w:r>
      <w:r w:rsidR="00304EFA">
        <w:rPr>
          <w:rFonts w:ascii="Times New Roman" w:eastAsia="Times New Roman" w:hAnsi="Times New Roman" w:cs="Times New Roman"/>
        </w:rPr>
        <w:instrText xml:space="preserve"> ADDIN ZOTERO_ITEM CSL_CITATION {"citationID":"18c5ovf6tb","properties":{"formattedCitation":"{\\rtf \\super 54,55\\nosupersub{}}","plainCitation":"54,55"},"citationItems":[{"id":405,"uris":["http://zotero.org/users/2536149/items/IQEK4H39"],"uri":["http://zotero.org/users/2536149/items/IQEK4H39"],"itemData":{"id":405,"type":"article-journal","title":"The Catalytic Properties of Hybrid Rubisco Comprising Tobacco Small and Sunflower Large Subunits Mirror the Kinetically Equivalent Source Rubiscos and Can Support Tobacco Growth","container-title":"Plant Physiology","page":"83-96","volume":"146","issue":"1","source":"www.plantphysiol.org","abstract":"Plastomic replacement of the tobacco (Nicotiana tabacum) Rubisco large subunit gene (rbcL) with that from sunflower (Helianthus annuus; rbcLS) produced tobaccoRst transformants that produced a hybrid Rubisco consisting of sunflower large and tobacco small subunits (LsSt). The tobaccoRst plants required CO2 (0.5% v/v) supplementation to grow autotrophically from seed despite the substrate saturated carboxylation rate, Km, for CO2 and CO2/O2 selectivity of the LsSt enzyme mirroring the kinetically equivalent tobacco and sunflower Rubiscos. Consequently, at the onset of exponential growth when the source strength and leaf LsSt content were sufficient, tobaccoRst plants grew to maturity without CO2 supplementation. When grown under a high pCO2, the tobaccoRst seedlings grew slower than tobacco and exhibited unique growth phenotypes: Juvenile plants formed clusters of 10 to 20 structurally simple oblanceolate leaves, developed multiple apical meristems, and the mature leaves displayed marginal curling and dimpling. Depending on developmental stage, the LsSt content in tobaccoRst leaves was 4- to 7-fold less than tobacco, and gas exchange coupled with chlorophyll fluorescence showed that at 2 mbar pCO2 and growth illumination CO2 assimilation in mature tobaccoRst leaves remained limited by Rubisco activity and its rate (approximately 11 μmol m−2 s−1) was half that of tobacco controls. 35S-methionine labeling showed the stability of assembled LsSt was similar to tobacco Rubisco and measurements of light transient CO2 assimilation rates showed LsSt was adequately regulated by tobacco Rubisco activase. We conclude limitations to tobaccoRst growth primarily stem from reduced rbcLS mRNA levels and the translation and/or assembly of sunflower large with the tobacco small subunits that restricted LsSt synthesis.","DOI":"10.1104/pp.107.109058","ISSN":", 1532-2548","note":"PMID: 17993544","journalAbbreviation":"Plant Physiol.","language":"en","author":[{"family":"Sharwood","given":"Robert Edward"},{"family":"Caemmerer","given":"Susanne","dropping-particle":"von"},{"family":"Maliga","given":"Pal"},{"family":"Whitney","given":"Spencer Michael"}],"issued":{"date-parts":[["2008",1,1]]}}},{"id":400,"uris":["http://zotero.org/users/2536149/items/WQB9PHEE"],"uri":["http://zotero.org/users/2536149/items/WQB9PHEE"],"itemData":{"id":400,"type":"article-journal","title":"Linking photosynthesis and leaf N allocation under future elevated CO2 and climate warming in Eucalyptus globulus","container-title":"Journal of Experimental Botany","source":"academic.oup.com","URL":"https://academic.oup.com/jxb/article/doi/10.1093/jxb/erw484/2865057/Linking-photosynthesis-and-leaf-N-allocation-under","DOI":"10.1093/jxb/erw484","journalAbbreviation":"J Exp Bot","author":[{"family":"Sharwood","given":"Robert E."},{"family":"Crous","given":"Kristine Y."},{"family":"Whitney","given":"Spencer M."},{"family":"Ellsworth","given":"David S."},{"family":"Ghannoum","given":"Oula"}],"issued":{"date-parts":[["2017"]]},"accessed":{"date-parts":[["2017",3,16]]}}}],"schema":"https://github.com/citation-style-language/schema/raw/master/csl-citation.json"} </w:instrText>
      </w:r>
      <w:r w:rsidR="00056F18">
        <w:rPr>
          <w:rFonts w:ascii="Times New Roman" w:eastAsia="Times New Roman" w:hAnsi="Times New Roman" w:cs="Times New Roman"/>
        </w:rPr>
        <w:fldChar w:fldCharType="separate"/>
      </w:r>
      <w:r w:rsidR="00304EFA" w:rsidRPr="00304EFA">
        <w:rPr>
          <w:rFonts w:ascii="Times New Roman" w:eastAsia="Times New Roman" w:hAnsi="Times New Roman" w:cs="Times New Roman"/>
          <w:vertAlign w:val="superscript"/>
        </w:rPr>
        <w:t>54,55</w:t>
      </w:r>
      <w:r w:rsidR="00056F18">
        <w:rPr>
          <w:rFonts w:ascii="Times New Roman" w:eastAsia="Times New Roman" w:hAnsi="Times New Roman" w:cs="Times New Roman"/>
        </w:rPr>
        <w:fldChar w:fldCharType="end"/>
      </w:r>
      <w:r>
        <w:rPr>
          <w:rFonts w:ascii="Times New Roman" w:eastAsia="Times New Roman" w:hAnsi="Times New Roman" w:cs="Times New Roman"/>
        </w:rPr>
        <w:t xml:space="preserve"> will be determined </w:t>
      </w:r>
      <w:r>
        <w:rPr>
          <w:rFonts w:ascii="Times New Roman" w:hAnsi="Times New Roman" w:cs="Times New Roman"/>
        </w:rPr>
        <w:t xml:space="preserve">at 25 </w:t>
      </w:r>
      <w:r>
        <w:rPr>
          <w:rFonts w:ascii="Times New Roman" w:hAnsi="Times New Roman" w:cs="Times New Roman"/>
        </w:rPr>
        <w:sym w:font="Symbol" w:char="F0B0"/>
      </w:r>
      <w:r>
        <w:rPr>
          <w:rFonts w:ascii="Times New Roman" w:hAnsi="Times New Roman" w:cs="Times New Roman"/>
        </w:rPr>
        <w:t xml:space="preserve">C, 35 </w:t>
      </w:r>
      <w:r>
        <w:rPr>
          <w:rFonts w:ascii="Times New Roman" w:hAnsi="Times New Roman" w:cs="Times New Roman"/>
        </w:rPr>
        <w:sym w:font="Symbol" w:char="F0B0"/>
      </w:r>
      <w:r>
        <w:rPr>
          <w:rFonts w:ascii="Times New Roman" w:hAnsi="Times New Roman" w:cs="Times New Roman"/>
        </w:rPr>
        <w:t xml:space="preserve">C, and 45 </w:t>
      </w:r>
      <w:r>
        <w:rPr>
          <w:rFonts w:ascii="Times New Roman" w:hAnsi="Times New Roman" w:cs="Times New Roman"/>
        </w:rPr>
        <w:sym w:font="Symbol" w:char="F0B0"/>
      </w:r>
      <w:r>
        <w:rPr>
          <w:rFonts w:ascii="Times New Roman" w:hAnsi="Times New Roman" w:cs="Times New Roman"/>
        </w:rPr>
        <w:t xml:space="preserve">C </w:t>
      </w:r>
      <w:r>
        <w:rPr>
          <w:rFonts w:ascii="Times New Roman" w:eastAsia="Times New Roman" w:hAnsi="Times New Roman" w:cs="Times New Roman"/>
        </w:rPr>
        <w:t>by measuring radio-labelled carboxylation and oxygenation products of [1-</w:t>
      </w:r>
      <w:r>
        <w:rPr>
          <w:rFonts w:ascii="Times New Roman" w:eastAsia="Times New Roman" w:hAnsi="Times New Roman" w:cs="Times New Roman"/>
          <w:vertAlign w:val="superscript"/>
        </w:rPr>
        <w:t>14</w:t>
      </w:r>
      <w:r>
        <w:rPr>
          <w:rFonts w:ascii="Times New Roman" w:eastAsia="Times New Roman" w:hAnsi="Times New Roman" w:cs="Times New Roman"/>
        </w:rPr>
        <w:t>C]RuBP by HPLC and scintillation counting</w:t>
      </w:r>
      <w:r w:rsidR="00056F18">
        <w:rPr>
          <w:rFonts w:ascii="Times New Roman" w:eastAsia="Times New Roman" w:hAnsi="Times New Roman" w:cs="Times New Roman"/>
        </w:rPr>
        <w:fldChar w:fldCharType="begin"/>
      </w:r>
      <w:r w:rsidR="00304EFA">
        <w:rPr>
          <w:rFonts w:ascii="Times New Roman" w:eastAsia="Times New Roman" w:hAnsi="Times New Roman" w:cs="Times New Roman"/>
        </w:rPr>
        <w:instrText xml:space="preserve"> ADDIN ZOTERO_ITEM CSL_CITATION {"citationID":"4tbh8i3qi","properties":{"formattedCitation":"{\\rtf \\super 56\\nosupersub{}}","plainCitation":"56"},"citationItems":[{"id":329,"uris":["http://zotero.org/users/2536149/items/J4PX3UGF"],"uri":["http://zotero.org/users/2536149/items/J4PX3UGF"],"itemData":{"id":329,"type":"article-journal","title":"An Improved Method for Measuring the CO2/O2 Specificity of Ribulosebisphosphate Carboxylase-Oxygenase","container-title":"Functional Plant Biology","page":"449-461","volume":"21","issue":"4","source":"www.publish.csiro.au","abstract":"Functional Plant Biology is an international journal of plant function publishing high quality research papers in all areas of plant physiology, applied agricultural research and pure molecular biology","DOI":"10.1071/pp9940449","ISSN":"1445-4416","journalAbbreviation":"Functional Plant Biol.","language":"en","author":[{"family":"Kane","given":"H. J."},{"family":"Viil","given":"J."},{"family":"Entsch","given":"B."},{"family":"Paul","given":"K."},{"family":"Morell","given":"M. K."},{"family":"Andrews","given":"T. J."}],"issued":{"date-parts":[["1994",8,1]]}}}],"schema":"https://github.com/citation-style-language/schema/raw/master/csl-citation.json"} </w:instrText>
      </w:r>
      <w:r w:rsidR="00056F18">
        <w:rPr>
          <w:rFonts w:ascii="Times New Roman" w:eastAsia="Times New Roman" w:hAnsi="Times New Roman" w:cs="Times New Roman"/>
        </w:rPr>
        <w:fldChar w:fldCharType="separate"/>
      </w:r>
      <w:r w:rsidR="00304EFA" w:rsidRPr="00304EFA">
        <w:rPr>
          <w:rFonts w:ascii="Times New Roman" w:eastAsia="Times New Roman" w:hAnsi="Times New Roman" w:cs="Times New Roman"/>
          <w:vertAlign w:val="superscript"/>
        </w:rPr>
        <w:t>56</w:t>
      </w:r>
      <w:r w:rsidR="00056F18">
        <w:rPr>
          <w:rFonts w:ascii="Times New Roman" w:eastAsia="Times New Roman" w:hAnsi="Times New Roman" w:cs="Times New Roman"/>
        </w:rPr>
        <w:fldChar w:fldCharType="end"/>
      </w:r>
      <w:r>
        <w:rPr>
          <w:rFonts w:ascii="Times New Roman" w:eastAsia="Times New Roman" w:hAnsi="Times New Roman" w:cs="Times New Roman"/>
        </w:rPr>
        <w:t>.</w:t>
      </w:r>
    </w:p>
    <w:p w14:paraId="0D85F11F" w14:textId="6990F2FC" w:rsidR="00935A36" w:rsidRDefault="00935A36" w:rsidP="007A43CD">
      <w:pPr>
        <w:ind w:firstLine="425"/>
        <w:jc w:val="both"/>
        <w:rPr>
          <w:rFonts w:ascii="Times New Roman" w:eastAsia="Times New Roman" w:hAnsi="Times New Roman" w:cs="Times New Roman"/>
        </w:rPr>
      </w:pPr>
      <w:r>
        <w:rPr>
          <w:rFonts w:ascii="Times New Roman" w:eastAsia="Times New Roman" w:hAnsi="Times New Roman" w:cs="Times New Roman"/>
        </w:rPr>
        <w:t>Rubisco integrity in th</w:t>
      </w:r>
      <w:r w:rsidR="007F5707">
        <w:rPr>
          <w:rFonts w:ascii="Times New Roman" w:eastAsia="Times New Roman" w:hAnsi="Times New Roman" w:cs="Times New Roman"/>
        </w:rPr>
        <w:t>e enzyme extracts will be analys</w:t>
      </w:r>
      <w:r>
        <w:rPr>
          <w:rFonts w:ascii="Times New Roman" w:eastAsia="Times New Roman" w:hAnsi="Times New Roman" w:cs="Times New Roman"/>
        </w:rPr>
        <w:t>ed by SDS-PAGE. Rubisco isoform compositions in the enzyme extracts will be quantified by SWATH including isotope label</w:t>
      </w:r>
      <w:r w:rsidR="00935CF7">
        <w:rPr>
          <w:rFonts w:ascii="Times New Roman" w:eastAsia="Times New Roman" w:hAnsi="Times New Roman" w:cs="Times New Roman"/>
        </w:rPr>
        <w:t>led internal peptide standards.</w:t>
      </w:r>
    </w:p>
    <w:p w14:paraId="55B6DD26" w14:textId="755B5A94" w:rsidR="00935A36" w:rsidRDefault="00935A36" w:rsidP="007A43CD">
      <w:pPr>
        <w:jc w:val="both"/>
        <w:rPr>
          <w:rFonts w:ascii="Times New Roman" w:eastAsia="Times New Roman" w:hAnsi="Times New Roman" w:cs="Times New Roman"/>
        </w:rPr>
      </w:pPr>
      <w:r w:rsidRPr="00935A36">
        <w:rPr>
          <w:rFonts w:ascii="Times New Roman" w:eastAsia="Times New Roman" w:hAnsi="Times New Roman" w:cs="Times New Roman"/>
          <w:i/>
        </w:rPr>
        <w:t>Rubisco activase (RCA) isoform activities</w:t>
      </w:r>
      <w:r>
        <w:rPr>
          <w:rFonts w:ascii="Times New Roman" w:eastAsia="Times New Roman" w:hAnsi="Times New Roman" w:cs="Times New Roman"/>
          <w:i/>
        </w:rPr>
        <w:t>.</w:t>
      </w:r>
      <w:r>
        <w:rPr>
          <w:rFonts w:ascii="Times New Roman" w:eastAsia="Times New Roman" w:hAnsi="Times New Roman" w:cs="Times New Roman"/>
        </w:rPr>
        <w:t xml:space="preserve"> Twenty Rubisco activase isoforms will be expressed in </w:t>
      </w:r>
      <w:r w:rsidRPr="009F7F45">
        <w:rPr>
          <w:rFonts w:ascii="Times New Roman" w:eastAsia="Times New Roman" w:hAnsi="Times New Roman" w:cs="Times New Roman"/>
          <w:i/>
        </w:rPr>
        <w:t>E. coli</w:t>
      </w:r>
      <w:r>
        <w:rPr>
          <w:rFonts w:ascii="Times New Roman" w:eastAsia="Times New Roman" w:hAnsi="Times New Roman" w:cs="Times New Roman"/>
        </w:rPr>
        <w:t xml:space="preserve"> using commercially </w:t>
      </w:r>
      <w:proofErr w:type="spellStart"/>
      <w:r>
        <w:rPr>
          <w:rFonts w:ascii="Times New Roman" w:eastAsia="Times New Roman" w:hAnsi="Times New Roman" w:cs="Times New Roman"/>
        </w:rPr>
        <w:t>synthesi</w:t>
      </w:r>
      <w:r w:rsidR="007F5707">
        <w:rPr>
          <w:rFonts w:ascii="Times New Roman" w:eastAsia="Times New Roman" w:hAnsi="Times New Roman" w:cs="Times New Roman"/>
        </w:rPr>
        <w:t>s</w:t>
      </w:r>
      <w:r>
        <w:rPr>
          <w:rFonts w:ascii="Times New Roman" w:eastAsia="Times New Roman" w:hAnsi="Times New Roman" w:cs="Times New Roman"/>
        </w:rPr>
        <w:t>ed</w:t>
      </w:r>
      <w:proofErr w:type="spellEnd"/>
      <w:r>
        <w:rPr>
          <w:rFonts w:ascii="Times New Roman" w:eastAsia="Times New Roman" w:hAnsi="Times New Roman" w:cs="Times New Roman"/>
        </w:rPr>
        <w:t xml:space="preserve"> genes (GeneArt). The rates at which they activate Rubisco will be quantified at four temperatures</w:t>
      </w:r>
      <w:r>
        <w:rPr>
          <w:rFonts w:ascii="Times New Roman" w:hAnsi="Times New Roman" w:cs="Times New Roman"/>
        </w:rPr>
        <w:t>.</w:t>
      </w:r>
      <w:r>
        <w:rPr>
          <w:rFonts w:ascii="Times New Roman" w:eastAsia="Times New Roman" w:hAnsi="Times New Roman" w:cs="Times New Roman"/>
        </w:rPr>
        <w:t xml:space="preserve"> His-tagged RCA-ubiquitin fusion proteins will be purified by nickel affinity chromatography and the ubiquitin removed enzymatically</w:t>
      </w:r>
      <w:r w:rsidR="00056F18">
        <w:rPr>
          <w:rFonts w:ascii="Times New Roman" w:eastAsia="Times New Roman" w:hAnsi="Times New Roman" w:cs="Times New Roman"/>
        </w:rPr>
        <w:fldChar w:fldCharType="begin"/>
      </w:r>
      <w:r w:rsidR="00304EFA">
        <w:rPr>
          <w:rFonts w:ascii="Times New Roman" w:eastAsia="Times New Roman" w:hAnsi="Times New Roman" w:cs="Times New Roman"/>
        </w:rPr>
        <w:instrText xml:space="preserve"> ADDIN ZOTERO_ITEM CSL_CITATION {"citationID":"ls1v31tms","properties":{"formattedCitation":"{\\rtf \\super 57\\uc0\\u8211{}59\\nosupersub{}}","plainCitation":"57–59"},"citationItems":[{"id":332,"uris":["http://zotero.org/users/2536149/items/TITTU69F"],"uri":["http://zotero.org/users/2536149/items/TITTU69F"],"itemData":{"id":332,"type":"article-journal","title":"Using deubiquitylating enzymes as research tools","container-title":"Methods in Enzymology","page":"540-554","volume":"398","source":"PubMed","abstract":"Ubiquitin is synthesized in eukaryotes as a linear fusion with a normal peptide bond either to itself or to one of two ribosomal proteins and, in the latter case, enhances the yield of these ribosomal proteins and/or their incorporation into the ribosome. Such fusions are cleaved rapidly by a variety of deubiquitylating enzymes. Expression of heterologous proteins as linear ubiquitin fusions has been found to significantly increase the yield of unstable or poorly expressed proteins in either bacterial or eukaryotic hosts. If expressed in bacterial cells, the fusion is not cleaved due to the absence of deubiquitylating activity and can be purified intact. We have developed an efficient expression system, utilizing the ubiquitin fusion technique and a robust deubiquitylating enzyme, which allows convenient high yield and easy purification of authentic proteins. An affinity purification tag on both the ubiquitin fusion and the deubiquitylating enzyme allows their easy purification and the easy removal of unwanted components after cleavage, leaving the desired protein as the only soluble product. Ubiquitin is also conjugated to epsilon amino groups in lysine side chains of target proteins to form a so-called isopeptide linkage. Either a single ubiquitin can be conjugated or other lysines within ubiquitin can be acceptors for further conjugation, leading to formation of a branched, isopeptide-linked ubiquitin chain. Removal of these ubiquitin moieties or chains in vitro would be a valuable tool in the ubiquitinologists tool kit to simplify downstream studies on ubiquitylated targets. The robust deubiquitylating enzyme described earlier is also very useful for this task.","DOI":"10.1016/S0076-6879(05)98044-0","ISSN":"0076-6879","note":"PMID: 16275357","journalAbbreviation":"Meth. Enzymol.","language":"eng","author":[{"family":"Baker","given":"Rohan T."},{"family":"Catanzariti","given":"Ann-Maree"},{"family":"Karunasekara","given":"Yamuna"},{"family":"Soboleva","given":"Tatiana A."},{"family":"Sharwood","given":"Robert"},{"family":"Whitney","given":"Spencer"},{"family":"Board","given":"Philip G."}],"issued":{"date-parts":[["2005"]]}}},{"id":334,"uris":["http://zotero.org/users/2536149/items/2ANDNS9T"],"uri":["http://zotero.org/users/2536149/items/2ANDNS9T"],"itemData":{"id":334,"type":"article-journal","title":"The effects of Rubisco activase on C4 photosynthesis and metabolism at high temperature","container-title":"Journal of Experimental Botany","page":"1789-1798","volume":"59","issue":"7","source":"academic.oup.com","DOI":"10.1093/jxb/erm373","ISSN":"0022-0957","journalAbbreviation":"J Exp Bot","author":[{"family":"Hendrickson","given":"L."},{"family":"Sharwood","given":"R."},{"family":"Ludwig","given":"M."},{"family":"Whitney","given":"S. M."},{"family":"Badger","given":"M. R."},{"family":"Caemmerer","given":"S.","non-dropping-particle":"von"}],"issued":{"date-parts":[["2008",5,1]]}}},{"id":337,"uris":["http://zotero.org/users/2536149/items/36JQRW5E"],"uri":["http://zotero.org/users/2536149/items/36JQRW5E"],"itemData":{"id":337,"type":"article-journal","title":"Activation of interspecies-hybrid Rubisco enzymes to assess different models for the Rubisco–Rubisco activase interaction","container-title":"Photosynthesis Research","page":"557-566","volume":"117","issue":"1-3","source":"link.springer.com","abstract":"Ribulose-1,5-bisphosphate carboxylase/oxygenase (Rubisco) is prone to inactivation from non-productive binding of sugar-phosphates. Reactivation of Rubisco requires conformational remodeling by a specific chaperone, Rubisco activase. Rubisco activase from tobacco and other plants in the family Solanaceae is an inefficient activator of Rubisco from non-Solanaceae plants and from the green alga Chlamydomonas reinhardtii. To determine if the Rubisco small subunit plays a role in the interaction with Rubisco activase, a hybrid Rubisco (SSNT) composed of tobacco small subunits and Chlamydomonas large subunits was constructed. The SSNT hybrid, like other hybrid Rubiscos containing plant small subunits, supported photoautotrophic growth in Chlamydomonas, but growth in air was much slower than for cells containing wild-type Rubisco. The kinetic properties of the SSNT hybrid Rubisco were similar to the wild-type enzyme, indicating that the poor growth in air was probably caused by disruption of pyrenoid formation and the consequent impairment of the CO2concentrating mechanism. Recombinant Rubisco activase from Arabidopsis activated the SSNT hybrid Rubisco and hybrid Rubiscos containing spinach and Arabidopsis small subunits at rates similar to the rates with wild-type Rubisco. However, none of the hybrid Rubiscos was activated by tobacco Rubisco activase. That replacement of Chlamydomonas small subunits with plant small subunits does not affect the species-specific interaction between Rubisco and Rubisco activase suggests that the association is not dominated by the small subunits that surround the Rubisco central solvent channel. Therefore, the geometry of a side-on binding mode is more consistent with the data than a top-on or ring-stacking binding mode.","DOI":"10.1007/s11120-013-9827-0","ISSN":"0166-8595, 1573-5079","journalAbbreviation":"Photosynth Res","language":"en","author":[{"family":"Wachter","given":"Rebekka M."},{"family":"Salvucci","given":"Michael E."},{"family":"Carmo-Silva","given":"A. Elizabete"},{"family":"Barta","given":"Csengele"},{"family":"Genkov","given":"Todor"},{"family":"Spreitzer","given":"Robert J."}],"issued":{"date-parts":[["2013",11,1]]}}}],"schema":"https://github.com/citation-style-language/schema/raw/master/csl-citation.json"} </w:instrText>
      </w:r>
      <w:r w:rsidR="00056F18">
        <w:rPr>
          <w:rFonts w:ascii="Times New Roman" w:eastAsia="Times New Roman" w:hAnsi="Times New Roman" w:cs="Times New Roman"/>
        </w:rPr>
        <w:fldChar w:fldCharType="separate"/>
      </w:r>
      <w:r w:rsidR="00304EFA" w:rsidRPr="00304EFA">
        <w:rPr>
          <w:rFonts w:ascii="Times New Roman" w:eastAsia="Times New Roman" w:hAnsi="Times New Roman" w:cs="Times New Roman"/>
          <w:vertAlign w:val="superscript"/>
        </w:rPr>
        <w:t>57–59</w:t>
      </w:r>
      <w:r w:rsidR="00056F18">
        <w:rPr>
          <w:rFonts w:ascii="Times New Roman" w:eastAsia="Times New Roman" w:hAnsi="Times New Roman" w:cs="Times New Roman"/>
        </w:rPr>
        <w:fldChar w:fldCharType="end"/>
      </w:r>
      <w:r>
        <w:rPr>
          <w:rFonts w:ascii="Times New Roman" w:eastAsia="Times New Roman" w:hAnsi="Times New Roman" w:cs="Times New Roman"/>
        </w:rPr>
        <w:t>. Purified RCA isoforms will be quantified by protein assays and by SWATH.</w:t>
      </w:r>
    </w:p>
    <w:p w14:paraId="634ED0D2" w14:textId="4A99FB27" w:rsidR="00935A36" w:rsidRDefault="00935A36" w:rsidP="007A43CD">
      <w:pPr>
        <w:ind w:firstLine="426"/>
        <w:jc w:val="both"/>
        <w:rPr>
          <w:rFonts w:ascii="Times New Roman" w:hAnsi="Times New Roman" w:cs="Times New Roman"/>
        </w:rPr>
      </w:pPr>
      <w:r>
        <w:rPr>
          <w:rFonts w:ascii="Times New Roman" w:eastAsia="Times New Roman" w:hAnsi="Times New Roman" w:cs="Times New Roman"/>
        </w:rPr>
        <w:t>RCA activity and temperature response will be determined</w:t>
      </w:r>
      <w:r>
        <w:rPr>
          <w:rFonts w:ascii="Times New Roman" w:hAnsi="Times New Roman" w:cs="Times New Roman"/>
        </w:rPr>
        <w:t xml:space="preserve"> by </w:t>
      </w:r>
      <w:r w:rsidRPr="007602EF">
        <w:rPr>
          <w:rFonts w:ascii="Times New Roman" w:hAnsi="Times New Roman" w:cs="Times New Roman"/>
          <w:i/>
        </w:rPr>
        <w:t>in vitro</w:t>
      </w:r>
      <w:r>
        <w:rPr>
          <w:rFonts w:ascii="Times New Roman" w:hAnsi="Times New Roman" w:cs="Times New Roman"/>
        </w:rPr>
        <w:t xml:space="preserve"> Rubisco activation across several temperatures</w:t>
      </w:r>
      <w:r w:rsidR="00056F18">
        <w:rPr>
          <w:rFonts w:ascii="Times New Roman" w:hAnsi="Times New Roman" w:cs="Times New Roman"/>
        </w:rPr>
        <w:fldChar w:fldCharType="begin"/>
      </w:r>
      <w:r w:rsidR="00304EFA">
        <w:rPr>
          <w:rFonts w:ascii="Times New Roman" w:hAnsi="Times New Roman" w:cs="Times New Roman"/>
        </w:rPr>
        <w:instrText xml:space="preserve"> ADDIN ZOTERO_ITEM CSL_CITATION {"citationID":"79jvhs6r1","properties":{"formattedCitation":"{\\rtf \\super 60,61\\nosupersub{}}","plainCitation":"60,61"},"citationItems":[{"id":340,"uris":["http://zotero.org/users/2536149/items/38J5MZS8"],"uri":["http://zotero.org/users/2536149/items/38J5MZS8"],"itemData":{"id":340,"type":"chapter","title":"Rubisco Activase Activity Assays","container-title":"Photosynthesis Research Protocols","collection-title":"Methods in Molecular Biology","collection-number":"684","publisher":"Humana Press","page":"375-382","source":"Springer Link","abstract":"Ribulose-1,5-bisphosphate (RuBP) carboxylase/oxygenase (Rubisco) activase functions as a mechano-chemical motor protein using the energy from ATP hydrolysis to contort the structure of its target protein, Rubisco. This action modulates the activation state of Rubisco by removing tightly-bound inhibitory sugar-phosphates from Rubisco’s catalytic sites, thereby restoring the sites to catalytic competence. This chapter reports methods developed for assaying the two activities of Rubisco activase: ATP hydrolysis and Rubisco activation.","URL":"http://dx.doi.org/10.1007/978-1-60761-925-3_29","ISBN":"978-1-60761-924-6","note":"DOI: 10.1007/978-1-60761-925-3_29","language":"English","editor":[{"family":"Carpentier","given":"Robert"}],"author":[{"family":"Barta","given":"Csengele"},{"family":"Carmo-Silva","given":"A.Elizabete"},{"family":"Salvucci","given":"MichaelE."}],"issued":{"date-parts":[["2011",1,1]]},"accessed":{"date-parts":[["2017",3,10]]}}},{"id":342,"uris":["http://zotero.org/users/2536149/items/H5QU4VJ5"],"uri":["http://zotero.org/users/2536149/items/H5QU4VJ5"],"itemData":{"id":342,"type":"article-journal","title":"The activity of Rubisco’s molecular chaperone, Rubisco activase, in leaf extracts","container-title":"Photosynthesis Research","page":"143-155","volume":"108","issue":"2-3","source":"link.springer.com","abstract":"Rubisco frequently undergoes unproductive interactions with its sugar-phosphate substrate that stabilize active sites in an inactive conformation. Restoring catalytic competence to these sites requires the “molecular chiropractic” activity of Rubisco activase (activase). To make the study of activase more routine and physiologically relevant, an assay was devised for measuring activase activity in leaf extracts based on the ATP-dependent activation of inactive Rubisco. Control experiments with an Arabidopsis activase-deficient mutant confirmed that the rate of Rubisco activation was dependent on the concentration of activase in the extracts. Activase catalyzed Rubisco activation at rates equivalent to 9–14% catalytic sites per min in desalted extracts of Arabidopsis, camelina, tobacco, cotton, and wheat. Faster rates were observed in a transgenic line of Arabidopsis that expresses only the β-isoform of activase, whereas no activity was detected in a line that expresses only the α-isoform. Activase activity was also low or undetectable in rice, maize, and Chlamydomonas, revealing differences in the stability of the enzyme in different species. These differences are discussed in terms of the ability of activase subunits to remain associated or to reassociate into active oligomers when the stromal milieu is diluted by extraction. Finally, the temperature response of activase activity in leaf extracts differed for Arabidopsis, camelina, tobacco, and cotton, corresponding to the respective temperature responses of photosynthesis for each species. These results confirmed the exceptional thermal lability of activase at physiological ratios of activase to Rubisco.","DOI":"10.1007/s11120-011-9667-8","ISSN":"0166-8595, 1573-5079","journalAbbreviation":"Photosynth Res","language":"en","author":[{"family":"Carmo-Silva","given":"A. Elizabete"},{"family":"Salvucci","given":"Michael E."}],"issued":{"date-parts":[["2011",9,1]]}}}],"schema":"https://github.com/citation-style-language/schema/raw/master/csl-citation.json"} </w:instrText>
      </w:r>
      <w:r w:rsidR="00056F18">
        <w:rPr>
          <w:rFonts w:ascii="Times New Roman" w:hAnsi="Times New Roman" w:cs="Times New Roman"/>
        </w:rPr>
        <w:fldChar w:fldCharType="separate"/>
      </w:r>
      <w:r w:rsidR="00304EFA" w:rsidRPr="00304EFA">
        <w:rPr>
          <w:rFonts w:ascii="Times New Roman" w:eastAsia="Times New Roman" w:hAnsi="Times New Roman" w:cs="Times New Roman"/>
          <w:vertAlign w:val="superscript"/>
        </w:rPr>
        <w:t>60,61</w:t>
      </w:r>
      <w:r w:rsidR="00056F18">
        <w:rPr>
          <w:rFonts w:ascii="Times New Roman" w:hAnsi="Times New Roman" w:cs="Times New Roman"/>
        </w:rPr>
        <w:fldChar w:fldCharType="end"/>
      </w:r>
      <w:r>
        <w:rPr>
          <w:rFonts w:ascii="Times New Roman" w:hAnsi="Times New Roman" w:cs="Times New Roman"/>
        </w:rPr>
        <w:t xml:space="preserve">. Purified Rubisco from the eucalypt Rubisco </w:t>
      </w:r>
      <w:r w:rsidRPr="00613A31">
        <w:rPr>
          <w:rFonts w:ascii="Times New Roman" w:eastAsia="Times New Roman" w:hAnsi="Times New Roman" w:cs="Times New Roman"/>
          <w:i/>
        </w:rPr>
        <w:t>S</w:t>
      </w:r>
      <w:r w:rsidRPr="00613A31">
        <w:rPr>
          <w:rFonts w:ascii="Times New Roman" w:eastAsia="Times New Roman" w:hAnsi="Times New Roman" w:cs="Times New Roman"/>
          <w:vertAlign w:val="subscript"/>
        </w:rPr>
        <w:t>c/o</w:t>
      </w:r>
      <w:r>
        <w:rPr>
          <w:rFonts w:ascii="Times New Roman" w:eastAsia="Times New Roman" w:hAnsi="Times New Roman" w:cs="Times New Roman"/>
        </w:rPr>
        <w:t xml:space="preserve"> measurements and from </w:t>
      </w:r>
      <w:r w:rsidRPr="00B940ED">
        <w:rPr>
          <w:rFonts w:ascii="Times New Roman" w:eastAsia="Times New Roman" w:hAnsi="Times New Roman" w:cs="Times New Roman"/>
          <w:i/>
        </w:rPr>
        <w:t>Arabidopsis</w:t>
      </w:r>
      <w:r>
        <w:rPr>
          <w:rFonts w:ascii="Times New Roman" w:eastAsia="Times New Roman" w:hAnsi="Times New Roman" w:cs="Times New Roman"/>
        </w:rPr>
        <w:t xml:space="preserve"> </w:t>
      </w:r>
      <w:r>
        <w:rPr>
          <w:rFonts w:ascii="Times New Roman" w:hAnsi="Times New Roman" w:cs="Times New Roman"/>
        </w:rPr>
        <w:t xml:space="preserve">will be inactivated by pre-incubation with RuBP (forming Rubisco ER). The rate at which RCA activates Rubisco ER will be determined radiometrically by measuring </w:t>
      </w:r>
      <w:r w:rsidRPr="004F7D0C">
        <w:rPr>
          <w:rFonts w:ascii="Times New Roman" w:hAnsi="Times New Roman" w:cs="Times New Roman"/>
          <w:vertAlign w:val="superscript"/>
        </w:rPr>
        <w:t>14</w:t>
      </w:r>
      <w:r>
        <w:rPr>
          <w:rFonts w:ascii="Times New Roman" w:hAnsi="Times New Roman" w:cs="Times New Roman"/>
        </w:rPr>
        <w:t>CO</w:t>
      </w:r>
      <w:r w:rsidRPr="004B7AEC">
        <w:rPr>
          <w:rFonts w:ascii="Times New Roman" w:hAnsi="Times New Roman" w:cs="Times New Roman"/>
          <w:vertAlign w:val="subscript"/>
        </w:rPr>
        <w:t>2</w:t>
      </w:r>
      <w:r>
        <w:rPr>
          <w:rFonts w:ascii="Times New Roman" w:hAnsi="Times New Roman" w:cs="Times New Roman"/>
        </w:rPr>
        <w:t xml:space="preserve"> incorporation into acid stable products over time</w:t>
      </w:r>
      <w:r w:rsidR="004C4447">
        <w:rPr>
          <w:rFonts w:ascii="Times New Roman" w:hAnsi="Times New Roman" w:cs="Times New Roman"/>
        </w:rPr>
        <w:fldChar w:fldCharType="begin"/>
      </w:r>
      <w:r w:rsidR="00304EFA">
        <w:rPr>
          <w:rFonts w:ascii="Times New Roman" w:hAnsi="Times New Roman" w:cs="Times New Roman"/>
        </w:rPr>
        <w:instrText xml:space="preserve"> ADDIN ZOTERO_ITEM CSL_CITATION {"citationID":"2ekkuqtsv8","properties":{"formattedCitation":"{\\rtf \\super 60\\nosupersub{}}","plainCitation":"60"},"citationItems":[{"id":340,"uris":["http://zotero.org/users/2536149/items/38J5MZS8"],"uri":["http://zotero.org/users/2536149/items/38J5MZS8"],"itemData":{"id":340,"type":"chapter","title":"Rubisco Activase Activity Assays","container-title":"Photosynthesis Research Protocols","collection-title":"Methods in Molecular Biology","collection-number":"684","publisher":"Humana Press","page":"375-382","source":"Springer Link","abstract":"Ribulose-1,5-bisphosphate (RuBP) carboxylase/oxygenase (Rubisco) activase functions as a mechano-chemical motor protein using the energy from ATP hydrolysis to contort the structure of its target protein, Rubisco. This action modulates the activation state of Rubisco by removing tightly-bound inhibitory sugar-phosphates from Rubisco’s catalytic sites, thereby restoring the sites to catalytic competence. This chapter reports methods developed for assaying the two activities of Rubisco activase: ATP hydrolysis and Rubisco activation.","URL":"http://dx.doi.org/10.1007/978-1-60761-925-3_29","ISBN":"978-1-60761-924-6","note":"DOI: 10.1007/978-1-60761-925-3_29","language":"English","editor":[{"family":"Carpentier","given":"Robert"}],"author":[{"family":"Barta","given":"Csengele"},{"family":"Carmo-Silva","given":"A.Elizabete"},{"family":"Salvucci","given":"MichaelE."}],"issued":{"date-parts":[["2011",1,1]]},"accessed":{"date-parts":[["2017",3,10]]}}}],"schema":"https://github.com/citation-style-language/schema/raw/master/csl-citation.json"} </w:instrText>
      </w:r>
      <w:r w:rsidR="004C4447">
        <w:rPr>
          <w:rFonts w:ascii="Times New Roman" w:hAnsi="Times New Roman" w:cs="Times New Roman"/>
        </w:rPr>
        <w:fldChar w:fldCharType="separate"/>
      </w:r>
      <w:r w:rsidR="00304EFA" w:rsidRPr="00304EFA">
        <w:rPr>
          <w:rFonts w:ascii="Times New Roman" w:eastAsia="Times New Roman" w:hAnsi="Times New Roman" w:cs="Times New Roman"/>
          <w:vertAlign w:val="superscript"/>
        </w:rPr>
        <w:t>60</w:t>
      </w:r>
      <w:r w:rsidR="004C4447">
        <w:rPr>
          <w:rFonts w:ascii="Times New Roman" w:hAnsi="Times New Roman" w:cs="Times New Roman"/>
        </w:rPr>
        <w:fldChar w:fldCharType="end"/>
      </w:r>
      <w:r>
        <w:rPr>
          <w:rFonts w:ascii="Times New Roman" w:hAnsi="Times New Roman" w:cs="Times New Roman"/>
        </w:rPr>
        <w:t>.</w:t>
      </w:r>
    </w:p>
    <w:p w14:paraId="7A717385" w14:textId="723D0DA6" w:rsidR="00694BEB" w:rsidRDefault="00935A36" w:rsidP="007A43CD">
      <w:pPr>
        <w:spacing w:after="120"/>
        <w:jc w:val="both"/>
        <w:rPr>
          <w:rFonts w:ascii="Times New Roman" w:eastAsia="Times New Roman" w:hAnsi="Times New Roman" w:cs="Times New Roman"/>
          <w:b/>
        </w:rPr>
      </w:pPr>
      <w:r w:rsidRPr="00935A36">
        <w:rPr>
          <w:rFonts w:ascii="Times New Roman" w:hAnsi="Times New Roman" w:cs="Times New Roman"/>
          <w:i/>
        </w:rPr>
        <w:t>Statistical analysis</w:t>
      </w:r>
      <w:r>
        <w:rPr>
          <w:rFonts w:ascii="Times New Roman" w:hAnsi="Times New Roman" w:cs="Times New Roman"/>
          <w:i/>
        </w:rPr>
        <w:t>.</w:t>
      </w:r>
      <w:r>
        <w:rPr>
          <w:rFonts w:ascii="Times New Roman" w:hAnsi="Times New Roman" w:cs="Times New Roman"/>
        </w:rPr>
        <w:t xml:space="preserve"> Relationships among isoform abundance, enzyme kinetics, environmental conditions, and genotypes will be evaluated in R using linear regression, multiple linear regression, and linear mixed models.</w:t>
      </w:r>
    </w:p>
    <w:p w14:paraId="0A9A5BDA" w14:textId="0EB2BFB6" w:rsidR="006C7A26" w:rsidRPr="00694BEB" w:rsidRDefault="00694BEB" w:rsidP="007A43CD">
      <w:pPr>
        <w:jc w:val="both"/>
        <w:outlineLvl w:val="0"/>
        <w:rPr>
          <w:rFonts w:ascii="Times New Roman" w:eastAsia="Times New Roman" w:hAnsi="Times New Roman" w:cs="Times New Roman"/>
          <w:b/>
        </w:rPr>
      </w:pPr>
      <w:r w:rsidRPr="00694BEB">
        <w:rPr>
          <w:rFonts w:ascii="Times New Roman" w:eastAsia="Times New Roman" w:hAnsi="Times New Roman" w:cs="Times New Roman"/>
          <w:b/>
        </w:rPr>
        <w:t>DECRA CANDIDATE</w:t>
      </w:r>
    </w:p>
    <w:p w14:paraId="7137A8ED" w14:textId="2A44F5BB" w:rsidR="00BE0260" w:rsidRDefault="00EE7E39" w:rsidP="007A43CD">
      <w:pPr>
        <w:jc w:val="both"/>
        <w:rPr>
          <w:rFonts w:ascii="Times New Roman" w:eastAsia="Times New Roman" w:hAnsi="Times New Roman" w:cs="Times New Roman"/>
        </w:rPr>
      </w:pPr>
      <w:r>
        <w:rPr>
          <w:rFonts w:ascii="Times New Roman" w:eastAsia="Times New Roman" w:hAnsi="Times New Roman" w:cs="Times New Roman"/>
        </w:rPr>
        <w:t xml:space="preserve">I will </w:t>
      </w:r>
      <w:r w:rsidR="00461558">
        <w:rPr>
          <w:rFonts w:ascii="Times New Roman" w:eastAsia="Times New Roman" w:hAnsi="Times New Roman" w:cs="Times New Roman"/>
        </w:rPr>
        <w:t>be based at the ARC Centre of Excellence f</w:t>
      </w:r>
      <w:r w:rsidR="004B1E97">
        <w:rPr>
          <w:rFonts w:ascii="Times New Roman" w:eastAsia="Times New Roman" w:hAnsi="Times New Roman" w:cs="Times New Roman"/>
        </w:rPr>
        <w:t xml:space="preserve">or Translational Photosynthesis, working full time. </w:t>
      </w:r>
      <w:r w:rsidR="00742894">
        <w:rPr>
          <w:rFonts w:ascii="Times New Roman" w:eastAsia="Times New Roman" w:hAnsi="Times New Roman" w:cs="Times New Roman"/>
        </w:rPr>
        <w:t xml:space="preserve">I have allocated 0.8 FTE to this project because I expect to receive additional funding to extend my proteomics methods to crop research at ANU. I have experience raising funds in both applied and basic research, &gt;$1m since my PhD (2012) in total. </w:t>
      </w:r>
      <w:r w:rsidR="00BE0260">
        <w:rPr>
          <w:rFonts w:ascii="Times New Roman" w:eastAsia="Times New Roman" w:hAnsi="Times New Roman" w:cs="Times New Roman"/>
        </w:rPr>
        <w:t xml:space="preserve">I will </w:t>
      </w:r>
      <w:r w:rsidR="00BE0260">
        <w:rPr>
          <w:rFonts w:ascii="Times New Roman" w:eastAsia="Times New Roman" w:hAnsi="Times New Roman" w:cs="Times New Roman"/>
        </w:rPr>
        <w:lastRenderedPageBreak/>
        <w:t>work closely with Prof John Evans, A/Prof Spencer Whitney, DECRA fellow Dr Rob Sharwood, and Dr Adam Carroll (</w:t>
      </w:r>
      <w:r w:rsidR="00A43ABC">
        <w:rPr>
          <w:rFonts w:ascii="Times New Roman" w:eastAsia="Times New Roman" w:hAnsi="Times New Roman" w:cs="Times New Roman"/>
        </w:rPr>
        <w:t>Manager</w:t>
      </w:r>
      <w:r w:rsidR="00BE0260">
        <w:rPr>
          <w:rFonts w:ascii="Times New Roman" w:eastAsia="Times New Roman" w:hAnsi="Times New Roman" w:cs="Times New Roman"/>
        </w:rPr>
        <w:t xml:space="preserve"> of the ANU </w:t>
      </w:r>
      <w:r w:rsidR="00A43ABC">
        <w:rPr>
          <w:rFonts w:ascii="Times New Roman" w:eastAsia="Times New Roman" w:hAnsi="Times New Roman" w:cs="Times New Roman"/>
        </w:rPr>
        <w:t>Joint Mass Spectrometry Facility</w:t>
      </w:r>
      <w:r w:rsidR="00BE0260">
        <w:rPr>
          <w:rFonts w:ascii="Times New Roman" w:eastAsia="Times New Roman" w:hAnsi="Times New Roman" w:cs="Times New Roman"/>
        </w:rPr>
        <w:t>). All pr</w:t>
      </w:r>
      <w:r w:rsidR="00A87017">
        <w:rPr>
          <w:rFonts w:ascii="Times New Roman" w:eastAsia="Times New Roman" w:hAnsi="Times New Roman" w:cs="Times New Roman"/>
        </w:rPr>
        <w:t>ovided input into this proposal;</w:t>
      </w:r>
      <w:r w:rsidR="00BE0260">
        <w:rPr>
          <w:rFonts w:ascii="Times New Roman" w:eastAsia="Times New Roman" w:hAnsi="Times New Roman" w:cs="Times New Roman"/>
        </w:rPr>
        <w:t xml:space="preserve"> Sharwood and Carroll have helped with my current Discovery Project.</w:t>
      </w:r>
    </w:p>
    <w:p w14:paraId="153BD29A" w14:textId="0F1C6C85" w:rsidR="004E53A6" w:rsidRDefault="00F508E2" w:rsidP="007A43CD">
      <w:pPr>
        <w:spacing w:after="120"/>
        <w:ind w:firstLine="425"/>
        <w:jc w:val="both"/>
        <w:rPr>
          <w:rFonts w:ascii="Times New Roman" w:eastAsia="Times New Roman" w:hAnsi="Times New Roman" w:cs="Times New Roman"/>
        </w:rPr>
      </w:pPr>
      <w:r>
        <w:rPr>
          <w:rFonts w:ascii="Times New Roman" w:eastAsia="Times New Roman" w:hAnsi="Times New Roman" w:cs="Times New Roman"/>
        </w:rPr>
        <w:t>I have experience in all aspects of the project except RNA extraction, which is a well-established method</w:t>
      </w:r>
      <w:r w:rsidR="004E53A6">
        <w:rPr>
          <w:rFonts w:ascii="Times New Roman" w:eastAsia="Times New Roman" w:hAnsi="Times New Roman" w:cs="Times New Roman"/>
        </w:rPr>
        <w:t xml:space="preserve"> and expertise is readily available at ANU</w:t>
      </w:r>
      <w:r>
        <w:rPr>
          <w:rFonts w:ascii="Times New Roman" w:eastAsia="Times New Roman" w:hAnsi="Times New Roman" w:cs="Times New Roman"/>
        </w:rPr>
        <w:t>.</w:t>
      </w:r>
      <w:r w:rsidR="005403FF">
        <w:rPr>
          <w:rFonts w:ascii="Times New Roman" w:eastAsia="Times New Roman" w:hAnsi="Times New Roman" w:cs="Times New Roman"/>
        </w:rPr>
        <w:t xml:space="preserve"> My experience in the following areas is outlined in </w:t>
      </w:r>
      <w:r w:rsidR="00C55AC0">
        <w:rPr>
          <w:rFonts w:ascii="Times New Roman" w:eastAsia="Times New Roman" w:hAnsi="Times New Roman" w:cs="Times New Roman"/>
        </w:rPr>
        <w:t>Part</w:t>
      </w:r>
      <w:r w:rsidR="00823470">
        <w:rPr>
          <w:rFonts w:ascii="Times New Roman" w:eastAsia="Times New Roman" w:hAnsi="Times New Roman" w:cs="Times New Roman"/>
        </w:rPr>
        <w:t>s</w:t>
      </w:r>
      <w:r w:rsidR="00F46633">
        <w:rPr>
          <w:rFonts w:ascii="Times New Roman" w:eastAsia="Times New Roman" w:hAnsi="Times New Roman" w:cs="Times New Roman"/>
        </w:rPr>
        <w:t xml:space="preserve"> C7 and</w:t>
      </w:r>
      <w:r w:rsidR="00C55AC0">
        <w:rPr>
          <w:rFonts w:ascii="Times New Roman" w:eastAsia="Times New Roman" w:hAnsi="Times New Roman" w:cs="Times New Roman"/>
        </w:rPr>
        <w:t xml:space="preserve"> C9 of this proposal:</w:t>
      </w:r>
      <w:r w:rsidR="005403FF">
        <w:rPr>
          <w:rFonts w:ascii="Times New Roman" w:eastAsia="Times New Roman" w:hAnsi="Times New Roman" w:cs="Times New Roman"/>
        </w:rPr>
        <w:t xml:space="preserve"> quantitative plant proteomics, </w:t>
      </w:r>
      <w:r w:rsidR="00C55AC0">
        <w:rPr>
          <w:rFonts w:ascii="Times New Roman" w:eastAsia="Times New Roman" w:hAnsi="Times New Roman" w:cs="Times New Roman"/>
        </w:rPr>
        <w:t xml:space="preserve">enzyme purification and kinetics, recombinant protein expression, </w:t>
      </w:r>
      <w:r w:rsidR="005403FF">
        <w:rPr>
          <w:rFonts w:ascii="Times New Roman" w:eastAsia="Times New Roman" w:hAnsi="Times New Roman" w:cs="Times New Roman"/>
        </w:rPr>
        <w:t>ecological experimental design and field work</w:t>
      </w:r>
      <w:r w:rsidR="00C55AC0">
        <w:rPr>
          <w:rFonts w:ascii="Times New Roman" w:eastAsia="Times New Roman" w:hAnsi="Times New Roman" w:cs="Times New Roman"/>
        </w:rPr>
        <w:t>, applied research outcomes, fund raising, and project management.</w:t>
      </w:r>
    </w:p>
    <w:p w14:paraId="0887655D" w14:textId="77777777" w:rsidR="00AD79CF" w:rsidRPr="0029427C" w:rsidRDefault="00AD79CF" w:rsidP="007A43CD">
      <w:pPr>
        <w:jc w:val="both"/>
        <w:outlineLvl w:val="0"/>
        <w:rPr>
          <w:rFonts w:ascii="Times New Roman" w:hAnsi="Times New Roman" w:cs="Times New Roman"/>
          <w:b/>
        </w:rPr>
      </w:pPr>
      <w:r w:rsidRPr="0029427C">
        <w:rPr>
          <w:rFonts w:ascii="Times New Roman" w:hAnsi="Times New Roman" w:cs="Times New Roman"/>
          <w:b/>
        </w:rPr>
        <w:t>FEASIBILITY</w:t>
      </w:r>
    </w:p>
    <w:p w14:paraId="356CD2A3" w14:textId="6226C086" w:rsidR="00F85119" w:rsidRDefault="00FD1710" w:rsidP="007A43CD">
      <w:pPr>
        <w:jc w:val="both"/>
        <w:rPr>
          <w:rFonts w:ascii="Times New Roman" w:hAnsi="Times New Roman" w:cs="Times New Roman"/>
        </w:rPr>
      </w:pPr>
      <w:r>
        <w:rPr>
          <w:rFonts w:ascii="Times New Roman" w:hAnsi="Times New Roman" w:cs="Times New Roman"/>
        </w:rPr>
        <w:t xml:space="preserve">I am confident the four hypotheses of this project will be answered conclusively because the experimental design, </w:t>
      </w:r>
      <w:r w:rsidR="00BE6A2F">
        <w:rPr>
          <w:rFonts w:ascii="Times New Roman" w:hAnsi="Times New Roman" w:cs="Times New Roman"/>
        </w:rPr>
        <w:t xml:space="preserve">which makes </w:t>
      </w:r>
      <w:r>
        <w:rPr>
          <w:rFonts w:ascii="Times New Roman" w:hAnsi="Times New Roman" w:cs="Times New Roman"/>
        </w:rPr>
        <w:t>comparison</w:t>
      </w:r>
      <w:r w:rsidR="00BE6A2F">
        <w:rPr>
          <w:rFonts w:ascii="Times New Roman" w:hAnsi="Times New Roman" w:cs="Times New Roman"/>
        </w:rPr>
        <w:t>s</w:t>
      </w:r>
      <w:r>
        <w:rPr>
          <w:rFonts w:ascii="Times New Roman" w:hAnsi="Times New Roman" w:cs="Times New Roman"/>
        </w:rPr>
        <w:t xml:space="preserve"> </w:t>
      </w:r>
      <w:r w:rsidR="006D33C6">
        <w:rPr>
          <w:rFonts w:ascii="Times New Roman" w:hAnsi="Times New Roman" w:cs="Times New Roman"/>
        </w:rPr>
        <w:t>across</w:t>
      </w:r>
      <w:r>
        <w:rPr>
          <w:rFonts w:ascii="Times New Roman" w:hAnsi="Times New Roman" w:cs="Times New Roman"/>
        </w:rPr>
        <w:t xml:space="preserve"> 1700 genotypes, is extremely statistically powerful. The proteomics methods have already detected trends and outliers across eucalypt species as illustrated in Figure 1, specifically with Rubisco activase as illustrated in Figure </w:t>
      </w:r>
      <w:r w:rsidR="00AD27D7">
        <w:rPr>
          <w:rFonts w:ascii="Times New Roman" w:hAnsi="Times New Roman" w:cs="Times New Roman"/>
        </w:rPr>
        <w:t>2</w:t>
      </w:r>
      <w:r>
        <w:rPr>
          <w:rFonts w:ascii="Times New Roman" w:hAnsi="Times New Roman" w:cs="Times New Roman"/>
        </w:rPr>
        <w:t>, and with photorespiration versus Calvin cycle enzymes (not shown).</w:t>
      </w:r>
      <w:r w:rsidR="003B7029">
        <w:rPr>
          <w:rFonts w:ascii="Times New Roman" w:hAnsi="Times New Roman" w:cs="Times New Roman"/>
        </w:rPr>
        <w:t xml:space="preserve"> </w:t>
      </w:r>
    </w:p>
    <w:p w14:paraId="4D486412" w14:textId="2B2E539E" w:rsidR="00AD79CF" w:rsidRDefault="003B7029" w:rsidP="007A43CD">
      <w:pPr>
        <w:ind w:firstLine="426"/>
        <w:jc w:val="both"/>
        <w:rPr>
          <w:rFonts w:ascii="Times New Roman" w:hAnsi="Times New Roman" w:cs="Times New Roman"/>
        </w:rPr>
      </w:pPr>
      <w:r>
        <w:rPr>
          <w:rFonts w:ascii="Times New Roman" w:hAnsi="Times New Roman" w:cs="Times New Roman"/>
        </w:rPr>
        <w:t xml:space="preserve">The </w:t>
      </w:r>
      <w:r w:rsidR="005608E3">
        <w:rPr>
          <w:rFonts w:ascii="Times New Roman" w:hAnsi="Times New Roman" w:cs="Times New Roman"/>
        </w:rPr>
        <w:t>key</w:t>
      </w:r>
      <w:r>
        <w:rPr>
          <w:rFonts w:ascii="Times New Roman" w:hAnsi="Times New Roman" w:cs="Times New Roman"/>
        </w:rPr>
        <w:t xml:space="preserve"> uncertainty is </w:t>
      </w:r>
      <w:r w:rsidR="00C33A11">
        <w:rPr>
          <w:rFonts w:ascii="Times New Roman" w:hAnsi="Times New Roman" w:cs="Times New Roman"/>
        </w:rPr>
        <w:t>captured by</w:t>
      </w:r>
      <w:r w:rsidR="009527B3">
        <w:rPr>
          <w:rFonts w:ascii="Times New Roman" w:hAnsi="Times New Roman" w:cs="Times New Roman"/>
        </w:rPr>
        <w:t xml:space="preserve"> the fundamental question of this proposal—</w:t>
      </w:r>
      <w:r>
        <w:rPr>
          <w:rFonts w:ascii="Times New Roman" w:hAnsi="Times New Roman" w:cs="Times New Roman"/>
        </w:rPr>
        <w:t>whether or not isoform abundance indicates atypical enzyme activity.</w:t>
      </w:r>
      <w:r w:rsidR="005A272C">
        <w:rPr>
          <w:rFonts w:ascii="Times New Roman" w:hAnsi="Times New Roman" w:cs="Times New Roman"/>
        </w:rPr>
        <w:t xml:space="preserve"> </w:t>
      </w:r>
      <w:r w:rsidR="00F85119">
        <w:rPr>
          <w:rFonts w:ascii="Times New Roman" w:hAnsi="Times New Roman" w:cs="Times New Roman"/>
        </w:rPr>
        <w:t>Using enzyme</w:t>
      </w:r>
      <w:r w:rsidR="005A272C">
        <w:rPr>
          <w:rFonts w:ascii="Times New Roman" w:hAnsi="Times New Roman" w:cs="Times New Roman"/>
        </w:rPr>
        <w:t xml:space="preserve"> activit</w:t>
      </w:r>
      <w:r w:rsidR="00AB5602">
        <w:rPr>
          <w:rFonts w:ascii="Times New Roman" w:hAnsi="Times New Roman" w:cs="Times New Roman"/>
        </w:rPr>
        <w:t>ies</w:t>
      </w:r>
      <w:r w:rsidR="00F85119">
        <w:rPr>
          <w:rFonts w:ascii="Times New Roman" w:hAnsi="Times New Roman" w:cs="Times New Roman"/>
        </w:rPr>
        <w:t xml:space="preserve"> as proxies for protein amounts</w:t>
      </w:r>
      <w:r w:rsidR="005A272C">
        <w:rPr>
          <w:rFonts w:ascii="Times New Roman" w:hAnsi="Times New Roman" w:cs="Times New Roman"/>
        </w:rPr>
        <w:t xml:space="preserve"> is commonplace in plant research</w:t>
      </w:r>
      <w:r w:rsidR="00AB4AF7">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2jqp91iea9","properties":{"formattedCitation":"{\\rtf \\super 37,38\\nosupersub{}}","plainCitation":"37,38"},"citationItems":[{"id":430,"uris":["http://zotero.org/users/2536149/items/P7DCFRWP"],"uri":["http://zotero.org/users/2536149/items/P7DCFRWP"],"itemData":{"id":430,"type":"article-journal","title":"Photosynthetic complex stoichiometry dynamics in higher plants: environmental acclimation and photosynthetic flux control","container-title":"Frontiers in Plant Science","volume":"5","source":"Frontiers","abstract":"The composition of the photosynthetic apparatus of higher plants is dynamically adjusted to long-term changes in environmental conditions such as growth light intensity and light quality, and to changing metabolic demands for ATP and NADPH imposed by stresses and leaf ageing. By changing photosynthetic complex stoichiometry, a long-term imbalance between the photosynthetic production of ATP and NADPH and their metabolic consumption is avoided, and cytotoxic side reactions are minimized. Otherwise, an excess capacity of the light reactions, relative to the demands of primary metabolism, could result in a disturbance of cellular redox homeostasis and an increased production of reactive oxygen species, leading to the destruction of the photosynthetic apparatus and the initiation of cell death programs. In this review, changes of the abundances of the different constituents of the photosynthetic apparatus in response to environmental conditions and during leaf ontogenesis are summarized. The contributions of the different photosynthetic complexes to photosynthetic flux control and the regulation of electron transport are discussed.","URL":"http://journal.frontiersin.org/article/10.3389/fpls.2014.00188/abstract","DOI":"10.3389/fpls.2014.00188","ISSN":"1664-462X","shortTitle":"Photosynthetic complex stoichiometry dynamics in higher plants","journalAbbreviation":"Front. Plant Sci.","language":"English","author":[{"family":"Schöttler","given":"Mark A."},{"family":"Tóth","given":"Szilvia Z."}],"issued":{"date-parts":[["2014"]]},"accessed":{"date-parts":[["2017",3,16]]}}},{"id":378,"uris":["http://zotero.org/users/2536149/items/XNM8VX52"],"uri":["http://zotero.org/users/2536149/items/XNM8VX52"],"itemData":{"id":378,"type":"article-journal","title":"Network Analysis of Enzyme Activities and Metabolite Levels and Their Relationship to Biomass in a Large Panel of Arabidopsis Accessions","container-title":"The Plant Cell","page":"2872-2893","volume":"22","issue":"8","source":"www.plantcell.org","abstract":"Natural genetic diversity provides a powerful resource to investigate how networks respond to multiple simultaneous changes. In this work, we profile maximum catalytic activities of 37 enzymes from central metabolism and generate a matrix to investigate species-wide connectivity between metabolites, enzymes, and biomass. Most enzyme activities change in a highly coordinated manner, especially those in the Calvin-Benson cycle. Metabolites show coordinated changes in defined sectors of metabolism. Little connectivity was observed between maximum enzyme activities and metabolites, even after applying multivariate analysis methods. Measurements of posttranscriptional regulation will be required to relate these two functional levels. Individual enzyme activities correlate only weakly with biomass. However, when they are used to estimate protein abundances, and the latter are summed and expressed as a fraction of total protein, a significant positive correlation to biomass is observed. The correlation is additive to that obtained between starch and biomass. Thus, biomass is predicted by two independent integrative metabolic biomarkers: preferential investment in photosynthetic machinery and optimization of carbon use.","DOI":"10.1105/tpc.110.076653","ISSN":", 1532-298X","note":"PMID: 20699391","journalAbbreviation":"Plant Cell","language":"en","author":[{"family":"Sulpice","given":"Ronan"},{"family":"Trenkamp","given":"Sandra"},{"family":"Steinfath","given":"Matthias"},{"family":"Usadel","given":"Bjorn"},{"family":"Gibon","given":"Yves"},{"family":"Witucka-Wall","given":"Hanna"},{"family":"Pyl","given":"Eva-Theresa"},{"family":"Tschoep","given":"Hendrik"},{"family":"Steinhauser","given":"Marie Caroline"},{"family":"Guenther","given":"Manuela"},{"family":"Hoehne","given":"Melanie"},{"family":"Rohwer","given":"Johann M."},{"family":"Altmann","given":"Thomas"},{"family":"Fernie","given":"Alisdair R."},{"family":"Stitt","given":"Mark"}],"issued":{"date-parts":[["2010",8,1]]}}}],"schema":"https://github.com/citation-style-language/schema/raw/master/csl-citation.json"} </w:instrText>
      </w:r>
      <w:r w:rsidR="00AB4AF7">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37,38</w:t>
      </w:r>
      <w:r w:rsidR="00AB4AF7">
        <w:rPr>
          <w:rFonts w:ascii="Times New Roman" w:hAnsi="Times New Roman" w:cs="Times New Roman"/>
        </w:rPr>
        <w:fldChar w:fldCharType="end"/>
      </w:r>
      <w:r w:rsidR="00F85119">
        <w:rPr>
          <w:rFonts w:ascii="Times New Roman" w:hAnsi="Times New Roman" w:cs="Times New Roman"/>
        </w:rPr>
        <w:t xml:space="preserve"> and estimates of protein amounts based on total leaf nitrogen and photosynthesis measurements underpin models from the scale of the cell to the Earth’s surface</w:t>
      </w:r>
      <w:r w:rsidR="009527B3">
        <w:rPr>
          <w:rFonts w:ascii="Times New Roman" w:hAnsi="Times New Roman" w:cs="Times New Roman"/>
        </w:rPr>
        <w:fldChar w:fldCharType="begin"/>
      </w:r>
      <w:r w:rsidR="007360DF">
        <w:rPr>
          <w:rFonts w:ascii="Times New Roman" w:hAnsi="Times New Roman" w:cs="Times New Roman"/>
        </w:rPr>
        <w:instrText xml:space="preserve"> ADDIN ZOTERO_ITEM CSL_CITATION {"citationID":"xjlJ8uXy","properties":{"formattedCitation":"{\\rtf \\super 32\\uc0\\u8211{}36\\nosupersub{}}","plainCitation":"32–36"},"citationItems":[{"id":371,"uris":["http://zotero.org/users/2536149/items/NXNFMS9Q"],"uri":["http://zotero.org/users/2536149/items/NXNFMS9Q"],"itemData":{"id":371,"type":"article-journal","title":"Models of Photosynthesis","container-title":"Plant Physiology","page":"42-45","volume":"125","issue":"1","source":"www.plantphysiol.org","DOI":"10.1104/pp.125.1.42","ISSN":", 1532-2548","note":"PMID: 11154292","journalAbbreviation":"Plant Physiol.","language":"en","author":[{"family":"Farquhar","given":"Graham D."},{"family":"Caemmerer","given":"Susanne","dropping-particle":"von"},{"family":"Berry","given":"Joseph A."}],"issued":{"date-parts":[["2001",1,1]]}}},{"id":356,"uris":["http://zotero.org/users/2536149/items/J94MU3MP"],"uri":["http://zotero.org/users/2536149/items/J94MU3MP"],"itemData":{"id":356,"type":"article-journal","title":"The Coordination of Leaf Photosynthesis Links C and N Fluxes in C3 Plant Species","container-title":"PLOS ONE","page":"e38345","volume":"7","issue":"6","source":"PLoS Journals","abstract":"Photosynthetic capacity is one of the most sensitive parameters in vegetation models and its relationship to leaf nitrogen content links the carbon and nitrogen cycles. Process understanding for reliably predicting photosynthetic capacity is still missing. To advance this understanding we have tested across C3 plant species the coordination hypothesis, which assumes nitrogen allocation to photosynthetic processes such that photosynthesis tends to be co-limited by ribulose-1,5-bisphosphate (RuBP) carboxylation and regeneration. The coordination hypothesis yields an analytical solution to predict photosynthetic capacity and calculate area-based leaf nitrogen content (Na). The resulting model linking leaf photosynthesis, stomata conductance and nitrogen investment provides testable hypotheses about the physiological regulation of these processes. Based on a dataset of 293 observations for 31 species grown under a range of environmental conditions, we confirm the coordination hypothesis: under mean environmental conditions experienced by leaves during the preceding month, RuBP carboxylation equals RuBP regeneration. We identify three key parameters for photosynthetic coordination: specific leaf area and two photosynthetic traits (k3, which modulates N investment and is the ratio of RuBP carboxylation/oxygenation capacity () to leaf photosynthetic N content (Npa); and Jfac, which modulates photosynthesis for a given k3 and is the ratio of RuBP regeneration capacity (Jmax) to). With species-specific parameter values of SLA, k3 and Jfac, our leaf photosynthesis coordination model accounts for 93% of the total variance in Na across species and environmental conditions. A calibration by plant functional type of k3 and Jfac still leads to accurate model prediction of Na, while SLA calibration is essentially required at species level. Observed variations in k3 and Jfac are partly explained by environmental and phylogenetic constraints, while SLA variation is partly explained by phylogeny. These results open a new avenue for predicting photosynthetic capacity and leaf nitrogen content in vegetation models.","DOI":"10.1371/journal.pone.0038345","ISSN":"1932-6203","journalAbbreviation":"PLOS ONE","author":[{"family":"Maire","given":"Vincent"},{"family":"Martre","given":"Pierre"},{"family":"Kattge","given":"Jens"},{"family":"Gastal","given":"François"},{"family":"Esser","given":"Gerd"},{"family":"Fontaine","given":"Sébastien"},{"family":"Soussana","given":"Jean-François"}],"issued":{"date-parts":[["2012",6,7]]}}},{"id":353,"uris":["http://zotero.org/users/2536149/items/T2FKRAI7"],"uri":["http://zotero.org/users/2536149/items/T2FKRAI7"],"itemData":{"id":353,"type":"article-journal","title":"The relationship of leaf photosynthetic traits – Vcmax and Jmax – to leaf nitrogen, leaf phosphorus, and specific leaf area: a meta-analysis and modeling study","container-title":"Ecology and Evolution","page":"3218-3235","volume":"4","issue":"16","source":"PubMed Central","abstract":"Great uncertainty exists in the global exchange of carbon between the atmosphere and the terrestrial biosphere. An important source of this uncertainty lies in the dependency of photosynthesis on the maximum rate of carboxylation (Vcmax) and the maximum rate of electron transport (Jmax). Understanding and making accurate prediction of C fluxes thus requires accurate characterization of these rates and their relationship with plant nutrient status over large geographic scales. Plant nutrient status is indicated by the traits: leaf nitrogen (N), leaf phosphorus (P), and specific leaf area (SLA). Correlations between Vcmax and Jmax and leaf nitrogen (N) are typically derived from local to global scales, while correlations with leaf phosphorus (P) and specific leaf area (SLA) have typically been derived at a local scale. Thus, there is no global-scale relationship between Vcmax and Jmax and P or SLA limiting the ability of global-scale carbon flux models do not account for P or SLA. We gathered published data from 24 studies to reveal global relationships of Vcmax and Jmax with leaf N, P, and SLA. Vcmax was strongly related to leaf N, and increasing leaf P substantially increased the sensitivity of Vcmax to leaf N. Jmax was strongly related to Vcmax, and neither leaf N, P, or SLA had a substantial impact on the relationship. Although more data are needed to expand the applicability of the relationship, we show leaf P is a globally important determinant of photosynthetic rates. In a model of photosynthesis, we showed that at high leaf N (3 gm−2), increasing leaf P from 0.05 to 0.22 gm−2 nearly doubled assimilation rates. Finally, we show that plants may employ a conservative strategy of Jmax to Vcmax coordination that restricts photoinhibition when carboxylation is limiting at the expense of maximizing photosynthetic rates when light is limiting.","DOI":"10.1002/ece3.1173","ISSN":"2045-7758","note":"PMID: 25473475\nPMCID: PMC4222209","shortTitle":"The relationship of leaf photosynthetic traits – Vcmax and Jmax – to leaf nitrogen, leaf phosphorus, and specific leaf area","journalAbbreviation":"Ecol Evol","author":[{"family":"Walker","given":"Anthony P"},{"family":"Beckerman","given":"Andrew P"},{"family":"Gu","given":"Lianhong"},{"family":"Kattge","given":"Jens"},{"family":"Cernusak","given":"Lucas A"},{"family":"Domingues","given":"Tomas F"},{"family":"Scales","given":"Joanna C"},{"family":"Wohlfahrt","given":"Georg"},{"family":"Wullschleger","given":"Stan D"},{"family":"Woodward","given":"F Ian"}],"issued":{"date-parts":[["2014",8]]}}},{"id":363,"uris":["http://zotero.org/users/2536149/items/PKS35FUR"],"uri":["http://zotero.org/users/2536149/items/PKS35FUR"],"itemData":{"id":363,"type":"article-journal","title":"Optimal allocation of leaf-level nitrogen: Implications for covariation of Vcmax and Jmax and photosynthetic downregulation","container-title":"Journal of Geophysical Research: Biogeosciences","page":"2016JG003473","volume":"121","issue":"9","source":"Wiley Online Library","abstract":"The maximum rate of carboxylation, Vcmax, and the maximum rate of electron transport, Jmax, describe leaf-level capacities of the photosynthetic system and are critical in determining the net fluxes of carbon dioxide and water vapor in the terrestrial biosphere. Although both Vcmax and Jmax exhibit high spatial and temporal variability, most descriptions of photosynthesis in terrestrial biosphere models assume constant values for Vcmax and Jmax at a reference temperature ignoring intraseasonal, interannual, and water stress-induced variations. Although general patterns of variation of Vcmax and Jmax have been correlated across groups of species, climates, and nitrogen concentrations, scant theoretical support has been provided to explain these variations. We present a new approach to determine Vcmax and Jmax based on the assumption that a limited amount of leaf nitrogen is allocated optimally among the various components of the photosynthetic system in such a way that expected carbon assimilation is maximized. The optimal allocation is constrained by available nitrogen and responds dynamically to the near-term environmental conditions of light and water supply and to their variability. The resulting optimal allocations of a finite supply of nitrogen replicate observed relationships in nature, including the ratio of Jmax/Vcmax, the relationship of leaf nitrogen to Vcmax, and the changes in nitrogen allocation under varying water availability and light environments. This optimal allocation approach provides a mechanism to describe the response of leaf-level photosynthetic capacity to varying environmental and resource supply conditions that can be incorporated into terrestrial biosphere models providing improved estimates of carbon and water fluxes in the soil-plant-atmosphere continuum.","DOI":"10.1002/2016JG003473","ISSN":"2169-8961","shortTitle":"Optimal allocation of leaf-level nitrogen","journalAbbreviation":"J. Geophys. Res. Biogeosci.","language":"en","author":[{"family":"Quebbeman","given":"J. A."},{"family":"Ramirez","given":"J. A."}],"issued":{"date-parts":[["2016",9,1]]}}},{"id":481,"uris":["http://zotero.org/users/2536149/items/5H7JJB54"],"uri":["http://zotero.org/users/2536149/items/5H7JJB54"],"itemData":{"id":481,"type":"article-journal","title":"Leaf nitrogen from first principles: field evidence for adaptive variation with climate","container-title":"Biogeosciences","page":"481-495","volume":"14","issue":"2","source":"Copernicus Online Journals","DOI":"10.5194/bg-14-481-2017","ISSN":"1726-4189","shortTitle":"Leaf nitrogen from first principles","journalAbbreviation":"Biogeosciences","author":[{"family":"Dong","given":"N."},{"family":"Prentice","given":"I. C."},{"family":"Evans","given":"B. J."},{"family":"Caddy-Retalic","given":"S."},{"family":"Lowe","given":"A. J."},{"family":"Wright","given":"I. J."}],"issued":{"date-parts":[["2017",1,30]]}}}],"schema":"https://github.com/citation-style-language/schema/raw/master/csl-citation.json"} </w:instrText>
      </w:r>
      <w:r w:rsidR="009527B3">
        <w:rPr>
          <w:rFonts w:ascii="Times New Roman" w:hAnsi="Times New Roman" w:cs="Times New Roman"/>
        </w:rPr>
        <w:fldChar w:fldCharType="separate"/>
      </w:r>
      <w:r w:rsidR="007360DF" w:rsidRPr="007360DF">
        <w:rPr>
          <w:rFonts w:ascii="Times New Roman" w:eastAsia="Times New Roman" w:hAnsi="Times New Roman" w:cs="Times New Roman"/>
          <w:vertAlign w:val="superscript"/>
        </w:rPr>
        <w:t>32–36</w:t>
      </w:r>
      <w:r w:rsidR="009527B3">
        <w:rPr>
          <w:rFonts w:ascii="Times New Roman" w:hAnsi="Times New Roman" w:cs="Times New Roman"/>
        </w:rPr>
        <w:fldChar w:fldCharType="end"/>
      </w:r>
      <w:r w:rsidR="00B07686">
        <w:rPr>
          <w:rFonts w:ascii="Times New Roman" w:hAnsi="Times New Roman" w:cs="Times New Roman"/>
        </w:rPr>
        <w:t xml:space="preserve">. At its simplest, this </w:t>
      </w:r>
      <w:r w:rsidR="00F85119">
        <w:rPr>
          <w:rFonts w:ascii="Times New Roman" w:hAnsi="Times New Roman" w:cs="Times New Roman"/>
        </w:rPr>
        <w:t>proposal is about making those assumptions in the other direction because the technology now exists to accurately measure many proteins simultaneously, which is much faster than enzymatic assays and adds the important capability of isoform discrimination.</w:t>
      </w:r>
      <w:r w:rsidR="00D925C1">
        <w:rPr>
          <w:rFonts w:ascii="Times New Roman" w:hAnsi="Times New Roman" w:cs="Times New Roman"/>
        </w:rPr>
        <w:t xml:space="preserve"> </w:t>
      </w:r>
      <w:r w:rsidR="00A43ABC">
        <w:rPr>
          <w:rFonts w:ascii="Times New Roman" w:hAnsi="Times New Roman" w:cs="Times New Roman"/>
        </w:rPr>
        <w:t>Importantly, I</w:t>
      </w:r>
      <w:r w:rsidR="00D925C1">
        <w:rPr>
          <w:rFonts w:ascii="Times New Roman" w:hAnsi="Times New Roman" w:cs="Times New Roman"/>
        </w:rPr>
        <w:t xml:space="preserve"> do not aim to predict enzyme characteristics quantitatively from protein amounts—which is likely not feasible in the short-term. Rather, my intention is to use protein amounts as signals for detecting atypical enzyme activity</w:t>
      </w:r>
      <w:r w:rsidR="00A43ABC">
        <w:rPr>
          <w:rFonts w:ascii="Times New Roman" w:hAnsi="Times New Roman" w:cs="Times New Roman"/>
        </w:rPr>
        <w:t>, potentially matched to qualitative predictions from protein abundance data</w:t>
      </w:r>
      <w:r w:rsidR="00D925C1">
        <w:rPr>
          <w:rFonts w:ascii="Times New Roman" w:hAnsi="Times New Roman" w:cs="Times New Roman"/>
        </w:rPr>
        <w:t>.</w:t>
      </w:r>
    </w:p>
    <w:p w14:paraId="1352B15E" w14:textId="2971064C" w:rsidR="00F85119" w:rsidRDefault="00F85119" w:rsidP="007A43CD">
      <w:pPr>
        <w:ind w:firstLine="426"/>
        <w:jc w:val="both"/>
        <w:rPr>
          <w:rFonts w:ascii="Times New Roman" w:hAnsi="Times New Roman" w:cs="Times New Roman"/>
        </w:rPr>
      </w:pPr>
      <w:r>
        <w:rPr>
          <w:rFonts w:ascii="Times New Roman" w:hAnsi="Times New Roman" w:cs="Times New Roman"/>
        </w:rPr>
        <w:t>Meeting project goals within the budget and timeline (</w:t>
      </w:r>
      <w:r w:rsidR="004F4469">
        <w:rPr>
          <w:rFonts w:ascii="Times New Roman" w:hAnsi="Times New Roman" w:cs="Times New Roman"/>
        </w:rPr>
        <w:t>below</w:t>
      </w:r>
      <w:r>
        <w:rPr>
          <w:rFonts w:ascii="Times New Roman" w:hAnsi="Times New Roman" w:cs="Times New Roman"/>
        </w:rPr>
        <w:t xml:space="preserve">) is feasible because I base them on costs and time requirements of my current project, which has already used the same methods to </w:t>
      </w:r>
      <w:r w:rsidR="00AB5602">
        <w:rPr>
          <w:rFonts w:ascii="Times New Roman" w:hAnsi="Times New Roman" w:cs="Times New Roman"/>
        </w:rPr>
        <w:t>an</w:t>
      </w:r>
      <w:r w:rsidR="007F5707">
        <w:rPr>
          <w:rFonts w:ascii="Times New Roman" w:hAnsi="Times New Roman" w:cs="Times New Roman"/>
        </w:rPr>
        <w:t>alys</w:t>
      </w:r>
      <w:r w:rsidR="00AB5602">
        <w:rPr>
          <w:rFonts w:ascii="Times New Roman" w:hAnsi="Times New Roman" w:cs="Times New Roman"/>
        </w:rPr>
        <w:t>e</w:t>
      </w:r>
      <w:r>
        <w:rPr>
          <w:rFonts w:ascii="Times New Roman" w:hAnsi="Times New Roman" w:cs="Times New Roman"/>
        </w:rPr>
        <w:t xml:space="preserve"> more samples than </w:t>
      </w:r>
      <w:r w:rsidR="00AB5602">
        <w:rPr>
          <w:rFonts w:ascii="Times New Roman" w:hAnsi="Times New Roman" w:cs="Times New Roman"/>
        </w:rPr>
        <w:t>will be analy</w:t>
      </w:r>
      <w:r w:rsidR="007F5707">
        <w:rPr>
          <w:rFonts w:ascii="Times New Roman" w:hAnsi="Times New Roman" w:cs="Times New Roman"/>
        </w:rPr>
        <w:t>s</w:t>
      </w:r>
      <w:r w:rsidR="00AB5602">
        <w:rPr>
          <w:rFonts w:ascii="Times New Roman" w:hAnsi="Times New Roman" w:cs="Times New Roman"/>
        </w:rPr>
        <w:t xml:space="preserve">ed </w:t>
      </w:r>
      <w:r>
        <w:rPr>
          <w:rFonts w:ascii="Times New Roman" w:hAnsi="Times New Roman" w:cs="Times New Roman"/>
        </w:rPr>
        <w:t xml:space="preserve">in the proposed project. </w:t>
      </w:r>
      <w:r w:rsidR="00A43ABC">
        <w:rPr>
          <w:rFonts w:ascii="Times New Roman" w:hAnsi="Times New Roman" w:cs="Times New Roman"/>
        </w:rPr>
        <w:t xml:space="preserve">Time requirements for enzyme assays are based on estimates by Sharwood and Whitney, </w:t>
      </w:r>
      <w:r w:rsidR="004D3433">
        <w:rPr>
          <w:rFonts w:ascii="Times New Roman" w:hAnsi="Times New Roman" w:cs="Times New Roman"/>
        </w:rPr>
        <w:t>leading expert</w:t>
      </w:r>
      <w:r w:rsidR="003A35E1">
        <w:rPr>
          <w:rFonts w:ascii="Times New Roman" w:hAnsi="Times New Roman" w:cs="Times New Roman"/>
        </w:rPr>
        <w:t>s</w:t>
      </w:r>
      <w:r w:rsidR="00A43ABC">
        <w:rPr>
          <w:rFonts w:ascii="Times New Roman" w:hAnsi="Times New Roman" w:cs="Times New Roman"/>
        </w:rPr>
        <w:t xml:space="preserve"> in the area who will assist me with assays.</w:t>
      </w:r>
    </w:p>
    <w:p w14:paraId="0F96143C" w14:textId="77777777" w:rsidR="00441D59" w:rsidRDefault="004F4469" w:rsidP="003804AE">
      <w:pPr>
        <w:spacing w:after="120"/>
        <w:jc w:val="center"/>
        <w:rPr>
          <w:rFonts w:ascii="Times New Roman" w:hAnsi="Times New Roman" w:cs="Times New Roman"/>
        </w:rPr>
      </w:pPr>
      <w:r>
        <w:rPr>
          <w:rFonts w:ascii="Times New Roman" w:hAnsi="Times New Roman" w:cs="Times New Roman"/>
          <w:noProof/>
        </w:rPr>
        <w:drawing>
          <wp:inline distT="0" distB="0" distL="0" distR="0" wp14:anchorId="199CB17F" wp14:editId="76A74E49">
            <wp:extent cx="7081118" cy="2225040"/>
            <wp:effectExtent l="0" t="0" r="5715"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CRA18 Gantt SVS 170314.pdf"/>
                    <pic:cNvPicPr/>
                  </pic:nvPicPr>
                  <pic:blipFill rotWithShape="1">
                    <a:blip r:embed="rId11">
                      <a:extLst>
                        <a:ext uri="{28A0092B-C50C-407E-A947-70E740481C1C}">
                          <a14:useLocalDpi xmlns:a14="http://schemas.microsoft.com/office/drawing/2010/main" val="0"/>
                        </a:ext>
                      </a:extLst>
                    </a:blip>
                    <a:srcRect l="1312" t="1456" r="19724" b="63431"/>
                    <a:stretch/>
                  </pic:blipFill>
                  <pic:spPr bwMode="auto">
                    <a:xfrm>
                      <a:off x="0" y="0"/>
                      <a:ext cx="7081118" cy="2225040"/>
                    </a:xfrm>
                    <a:prstGeom prst="rect">
                      <a:avLst/>
                    </a:prstGeom>
                    <a:ln>
                      <a:noFill/>
                    </a:ln>
                    <a:extLst>
                      <a:ext uri="{53640926-AAD7-44D8-BBD7-CCE9431645EC}">
                        <a14:shadowObscured xmlns:a14="http://schemas.microsoft.com/office/drawing/2010/main"/>
                      </a:ext>
                    </a:extLst>
                  </pic:spPr>
                </pic:pic>
              </a:graphicData>
            </a:graphic>
          </wp:inline>
        </w:drawing>
      </w:r>
    </w:p>
    <w:p w14:paraId="5ACADB83" w14:textId="5A06D512" w:rsidR="007360DF" w:rsidRDefault="007360DF" w:rsidP="007A43CD">
      <w:pPr>
        <w:jc w:val="both"/>
        <w:rPr>
          <w:rFonts w:ascii="Times New Roman" w:hAnsi="Times New Roman" w:cs="Times New Roman"/>
          <w:b/>
        </w:rPr>
      </w:pPr>
      <w:r w:rsidRPr="007360DF">
        <w:rPr>
          <w:rFonts w:ascii="Times New Roman" w:hAnsi="Times New Roman" w:cs="Times New Roman"/>
          <w:b/>
        </w:rPr>
        <w:t xml:space="preserve">Research </w:t>
      </w:r>
      <w:r>
        <w:rPr>
          <w:rFonts w:ascii="Times New Roman" w:hAnsi="Times New Roman" w:cs="Times New Roman"/>
          <w:b/>
        </w:rPr>
        <w:t>resources</w:t>
      </w:r>
    </w:p>
    <w:p w14:paraId="353C0133" w14:textId="6054793A" w:rsidR="007360DF" w:rsidRDefault="007360DF" w:rsidP="007A43CD">
      <w:pPr>
        <w:jc w:val="both"/>
        <w:rPr>
          <w:rFonts w:ascii="Times New Roman" w:hAnsi="Times New Roman" w:cs="Times New Roman"/>
        </w:rPr>
      </w:pPr>
      <w:r w:rsidRPr="007360DF">
        <w:rPr>
          <w:rFonts w:ascii="Times New Roman" w:hAnsi="Times New Roman" w:cs="Times New Roman"/>
          <w:i/>
        </w:rPr>
        <w:t>Plant material</w:t>
      </w:r>
      <w:r>
        <w:rPr>
          <w:rFonts w:ascii="Times New Roman" w:hAnsi="Times New Roman" w:cs="Times New Roman"/>
        </w:rPr>
        <w:t xml:space="preserve">. All plant material will be collected from either the Hawkesbury Institute for the Environment SIEF garden of </w:t>
      </w:r>
      <w:r w:rsidRPr="007360DF">
        <w:rPr>
          <w:rFonts w:ascii="Times New Roman" w:hAnsi="Times New Roman" w:cs="Times New Roman"/>
          <w:i/>
        </w:rPr>
        <w:t>E. camaldulensis</w:t>
      </w:r>
      <w:r>
        <w:rPr>
          <w:rFonts w:ascii="Times New Roman" w:hAnsi="Times New Roman" w:cs="Times New Roman"/>
        </w:rPr>
        <w:t xml:space="preserve"> genotypes, or the field. The SIEF project was initially funded from 201</w:t>
      </w:r>
      <w:r w:rsidR="00575653">
        <w:rPr>
          <w:rFonts w:ascii="Times New Roman" w:hAnsi="Times New Roman" w:cs="Times New Roman"/>
        </w:rPr>
        <w:t>4</w:t>
      </w:r>
      <w:r>
        <w:rPr>
          <w:rFonts w:ascii="Times New Roman" w:hAnsi="Times New Roman" w:cs="Times New Roman"/>
        </w:rPr>
        <w:t>-2018</w:t>
      </w:r>
      <w:r w:rsidR="00575653">
        <w:rPr>
          <w:rFonts w:ascii="Times New Roman" w:hAnsi="Times New Roman" w:cs="Times New Roman"/>
        </w:rPr>
        <w:t>, but the garden will be maintained through 2020, supported by a NSW Environmental Trust Grant (CIs: Sharwood, Tissue, Farquhar). The greatest risk to that site is fire, but it is split into multiple blocks with genotypes randomized across blocks, so it is unlikely all genotypes could be lost simultaneously. There are multiple options for field sampling—if fire affects a few sites, then other sites can be used.</w:t>
      </w:r>
    </w:p>
    <w:p w14:paraId="3A298F3F" w14:textId="5F8C9846" w:rsidR="007360DF" w:rsidRDefault="00575653" w:rsidP="00DC535F">
      <w:pPr>
        <w:spacing w:after="60"/>
        <w:jc w:val="both"/>
        <w:rPr>
          <w:rFonts w:ascii="Times New Roman" w:hAnsi="Times New Roman" w:cs="Times New Roman"/>
        </w:rPr>
      </w:pPr>
      <w:r w:rsidRPr="00575653">
        <w:rPr>
          <w:rFonts w:ascii="Times New Roman" w:hAnsi="Times New Roman" w:cs="Times New Roman"/>
          <w:i/>
        </w:rPr>
        <w:t>Mass spectrometry</w:t>
      </w:r>
      <w:r>
        <w:rPr>
          <w:rFonts w:ascii="Times New Roman" w:hAnsi="Times New Roman" w:cs="Times New Roman"/>
        </w:rPr>
        <w:t>.</w:t>
      </w:r>
      <w:r w:rsidR="00A43ABC">
        <w:rPr>
          <w:rFonts w:ascii="Times New Roman" w:hAnsi="Times New Roman" w:cs="Times New Roman"/>
        </w:rPr>
        <w:t xml:space="preserve"> ANU and CSIRO have a reciprocal agreement for mass spectrometry resources so that I will be able to use instruments at either facility for the same price. </w:t>
      </w:r>
      <w:r w:rsidR="00ED16E9">
        <w:rPr>
          <w:rFonts w:ascii="Times New Roman" w:hAnsi="Times New Roman" w:cs="Times New Roman"/>
        </w:rPr>
        <w:t>Proteomics mass spectrometers include</w:t>
      </w:r>
      <w:r w:rsidR="00A43ABC">
        <w:rPr>
          <w:rFonts w:ascii="Times New Roman" w:hAnsi="Times New Roman" w:cs="Times New Roman"/>
        </w:rPr>
        <w:t xml:space="preserve"> three highly capable Thermo </w:t>
      </w:r>
      <w:r w:rsidR="00ED16E9">
        <w:rPr>
          <w:rFonts w:ascii="Times New Roman" w:hAnsi="Times New Roman" w:cs="Times New Roman"/>
        </w:rPr>
        <w:t>instruments</w:t>
      </w:r>
      <w:r w:rsidR="00A43ABC">
        <w:rPr>
          <w:rFonts w:ascii="Times New Roman" w:hAnsi="Times New Roman" w:cs="Times New Roman"/>
        </w:rPr>
        <w:t xml:space="preserve"> and one Sciex TripleTOF that will be used for this project. If the TripleTOF were to become unavailable indefinitely, then the University of Sydney has three TripleTOFs within driving distance from ANU that I currently use.</w:t>
      </w:r>
    </w:p>
    <w:p w14:paraId="14F828C3" w14:textId="0F407CA3" w:rsidR="00ED16E9" w:rsidRPr="00ED16E9" w:rsidRDefault="00ED16E9" w:rsidP="007A43CD">
      <w:pPr>
        <w:jc w:val="both"/>
        <w:rPr>
          <w:rFonts w:ascii="Times New Roman" w:hAnsi="Times New Roman" w:cs="Times New Roman"/>
          <w:b/>
        </w:rPr>
      </w:pPr>
      <w:r w:rsidRPr="00ED16E9">
        <w:rPr>
          <w:rFonts w:ascii="Times New Roman" w:hAnsi="Times New Roman" w:cs="Times New Roman"/>
          <w:b/>
        </w:rPr>
        <w:t>Research environment</w:t>
      </w:r>
    </w:p>
    <w:p w14:paraId="1CB9E64E" w14:textId="6F3296EB" w:rsidR="00E56E9B" w:rsidRPr="000E43BC" w:rsidRDefault="000E43BC" w:rsidP="007A43CD">
      <w:pPr>
        <w:jc w:val="both"/>
        <w:rPr>
          <w:rFonts w:ascii="Times New Roman" w:hAnsi="Times New Roman" w:cs="Times New Roman"/>
        </w:rPr>
      </w:pPr>
      <w:r>
        <w:rPr>
          <w:rFonts w:ascii="Times New Roman" w:hAnsi="Times New Roman" w:cs="Times New Roman"/>
        </w:rPr>
        <w:t xml:space="preserve">The existing environment for photosynthesis research at ANU is world-class—it is difficult to imagine a better environment for this project. </w:t>
      </w:r>
      <w:r w:rsidR="00173A7D">
        <w:rPr>
          <w:rFonts w:ascii="Times New Roman" w:hAnsi="Times New Roman" w:cs="Times New Roman"/>
        </w:rPr>
        <w:t>The</w:t>
      </w:r>
      <w:r w:rsidR="008E3078">
        <w:rPr>
          <w:rFonts w:ascii="Times New Roman" w:hAnsi="Times New Roman" w:cs="Times New Roman"/>
        </w:rPr>
        <w:t xml:space="preserve"> project does not duplicate existing research at ANU, or anywhere else that I know of, and it complements existing research at ANU very well. Specifically, the ARC Centre of Excellence for Translational Photosynthesis at ANU was created to find new ways to improve photosynthesis in crop plants, which provides an immediate pathway of adoption for my methods.</w:t>
      </w:r>
      <w:r w:rsidR="00B928D2">
        <w:rPr>
          <w:rFonts w:ascii="Times New Roman" w:hAnsi="Times New Roman" w:cs="Times New Roman"/>
        </w:rPr>
        <w:t xml:space="preserve"> </w:t>
      </w:r>
      <w:r w:rsidR="00E56E9B">
        <w:rPr>
          <w:rFonts w:ascii="Times New Roman" w:hAnsi="Times New Roman" w:cs="Times New Roman"/>
        </w:rPr>
        <w:t xml:space="preserve">I will also be a member of the ANU Research School of Biology, which has </w:t>
      </w:r>
      <w:r w:rsidR="00B928D2">
        <w:rPr>
          <w:rFonts w:ascii="Times New Roman" w:hAnsi="Times New Roman" w:cs="Times New Roman"/>
        </w:rPr>
        <w:t xml:space="preserve">world </w:t>
      </w:r>
      <w:r w:rsidR="00E56E9B">
        <w:rPr>
          <w:rFonts w:ascii="Times New Roman" w:hAnsi="Times New Roman" w:cs="Times New Roman"/>
        </w:rPr>
        <w:t>leaders in the field of photosynthesis research from the past 40+ years, as outlined in Part D2, the statement of support</w:t>
      </w:r>
      <w:r w:rsidR="0046085C">
        <w:rPr>
          <w:rFonts w:ascii="Times New Roman" w:hAnsi="Times New Roman" w:cs="Times New Roman"/>
        </w:rPr>
        <w:t xml:space="preserve"> from the School</w:t>
      </w:r>
      <w:r w:rsidR="00E56E9B">
        <w:rPr>
          <w:rFonts w:ascii="Times New Roman" w:hAnsi="Times New Roman" w:cs="Times New Roman"/>
        </w:rPr>
        <w:t>.</w:t>
      </w:r>
    </w:p>
    <w:p w14:paraId="2603B4AD" w14:textId="77777777" w:rsidR="00231934" w:rsidRPr="0029427C" w:rsidRDefault="00231934" w:rsidP="007A43CD">
      <w:pPr>
        <w:jc w:val="both"/>
        <w:outlineLvl w:val="0"/>
        <w:rPr>
          <w:rFonts w:ascii="Times New Roman" w:hAnsi="Times New Roman" w:cs="Times New Roman"/>
          <w:b/>
        </w:rPr>
      </w:pPr>
      <w:r w:rsidRPr="0029427C">
        <w:rPr>
          <w:rFonts w:ascii="Times New Roman" w:hAnsi="Times New Roman" w:cs="Times New Roman"/>
          <w:b/>
        </w:rPr>
        <w:lastRenderedPageBreak/>
        <w:t>BENEFIT</w:t>
      </w:r>
    </w:p>
    <w:p w14:paraId="021CD9CE" w14:textId="1A6E69F1" w:rsidR="00DA2C0E" w:rsidRDefault="00DF3736" w:rsidP="00307418">
      <w:pPr>
        <w:spacing w:after="60"/>
        <w:jc w:val="both"/>
        <w:rPr>
          <w:rFonts w:ascii="Times New Roman" w:hAnsi="Times New Roman" w:cs="Times New Roman"/>
        </w:rPr>
      </w:pPr>
      <w:r w:rsidRPr="00DF3736">
        <w:rPr>
          <w:rFonts w:ascii="Times New Roman" w:hAnsi="Times New Roman" w:cs="Times New Roman"/>
          <w:i/>
        </w:rPr>
        <w:t xml:space="preserve">Output 1: </w:t>
      </w:r>
      <w:r w:rsidR="00DA2C0E" w:rsidRPr="00DF3736">
        <w:rPr>
          <w:rFonts w:ascii="Times New Roman" w:hAnsi="Times New Roman" w:cs="Times New Roman"/>
          <w:i/>
        </w:rPr>
        <w:t>Quantitative knowledge of how genetic versus environmental variables affect photosynthesis enzyme amounts and variation.</w:t>
      </w:r>
      <w:r w:rsidR="00DA2C0E" w:rsidRPr="00DF3736">
        <w:rPr>
          <w:rFonts w:ascii="Times New Roman" w:hAnsi="Times New Roman" w:cs="Times New Roman"/>
        </w:rPr>
        <w:t xml:space="preserve"> </w:t>
      </w:r>
      <w:r w:rsidR="008B1C27">
        <w:rPr>
          <w:rFonts w:ascii="Times New Roman" w:hAnsi="Times New Roman" w:cs="Times New Roman"/>
        </w:rPr>
        <w:t xml:space="preserve">These types of data currently </w:t>
      </w:r>
      <w:r w:rsidR="007B7B58">
        <w:rPr>
          <w:rFonts w:ascii="Times New Roman" w:hAnsi="Times New Roman" w:cs="Times New Roman"/>
        </w:rPr>
        <w:t xml:space="preserve">exist </w:t>
      </w:r>
      <w:r w:rsidR="0063011A">
        <w:rPr>
          <w:rFonts w:ascii="Times New Roman" w:hAnsi="Times New Roman" w:cs="Times New Roman"/>
        </w:rPr>
        <w:t xml:space="preserve">only </w:t>
      </w:r>
      <w:r w:rsidR="007B7B58">
        <w:rPr>
          <w:rFonts w:ascii="Times New Roman" w:hAnsi="Times New Roman" w:cs="Times New Roman"/>
        </w:rPr>
        <w:t xml:space="preserve">for only a small number of species. Also, the measurements are largely based on proxies for protein amounts, not the actual proteins, which introduces </w:t>
      </w:r>
      <w:r w:rsidR="00E529CB">
        <w:rPr>
          <w:rFonts w:ascii="Times New Roman" w:hAnsi="Times New Roman" w:cs="Times New Roman"/>
        </w:rPr>
        <w:t>substantial</w:t>
      </w:r>
      <w:r w:rsidR="007B7B58">
        <w:rPr>
          <w:rFonts w:ascii="Times New Roman" w:hAnsi="Times New Roman" w:cs="Times New Roman"/>
        </w:rPr>
        <w:t xml:space="preserve"> inaccuracies</w:t>
      </w:r>
      <w:r w:rsidR="007B7B58">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qqemv4jsp","properties":{"formattedCitation":"{\\rtf \\super 38\\nosupersub{}}","plainCitation":"38"},"citationItems":[{"id":430,"uris":["http://zotero.org/users/2536149/items/P7DCFRWP"],"uri":["http://zotero.org/users/2536149/items/P7DCFRWP"],"itemData":{"id":430,"type":"article-journal","title":"Photosynthetic complex stoichiometry dynamics in higher plants: environmental acclimation and photosynthetic flux control","container-title":"Frontiers in Plant Science","volume":"5","source":"Frontiers","abstract":"The composition of the photosynthetic apparatus of higher plants is dynamically adjusted to long-term changes in environmental conditions such as growth light intensity and light quality, and to changing metabolic demands for ATP and NADPH imposed by stresses and leaf ageing. By changing photosynthetic complex stoichiometry, a long-term imbalance between the photosynthetic production of ATP and NADPH and their metabolic consumption is avoided, and cytotoxic side reactions are minimized. Otherwise, an excess capacity of the light reactions, relative to the demands of primary metabolism, could result in a disturbance of cellular redox homeostasis and an increased production of reactive oxygen species, leading to the destruction of the photosynthetic apparatus and the initiation of cell death programs. In this review, changes of the abundances of the different constituents of the photosynthetic apparatus in response to environmental conditions and during leaf ontogenesis are summarized. The contributions of the different photosynthetic complexes to photosynthetic flux control and the regulation of electron transport are discussed.","URL":"http://journal.frontiersin.org/article/10.3389/fpls.2014.00188/abstract","DOI":"10.3389/fpls.2014.00188","ISSN":"1664-462X","shortTitle":"Photosynthetic complex stoichiometry dynamics in higher plants","journalAbbreviation":"Front. Plant Sci.","language":"English","author":[{"family":"Schöttler","given":"Mark A."},{"family":"Tóth","given":"Szilvia Z."}],"issued":{"date-parts":[["2014"]]},"accessed":{"date-parts":[["2017",3,16]]}}}],"schema":"https://github.com/citation-style-language/schema/raw/master/csl-citation.json"} </w:instrText>
      </w:r>
      <w:r w:rsidR="007B7B58">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38</w:t>
      </w:r>
      <w:r w:rsidR="007B7B58">
        <w:rPr>
          <w:rFonts w:ascii="Times New Roman" w:hAnsi="Times New Roman" w:cs="Times New Roman"/>
        </w:rPr>
        <w:fldChar w:fldCharType="end"/>
      </w:r>
      <w:r>
        <w:rPr>
          <w:rFonts w:ascii="Times New Roman" w:hAnsi="Times New Roman" w:cs="Times New Roman"/>
        </w:rPr>
        <w:t>.</w:t>
      </w:r>
      <w:r w:rsidR="00FD4720">
        <w:rPr>
          <w:rFonts w:ascii="Times New Roman" w:hAnsi="Times New Roman" w:cs="Times New Roman"/>
        </w:rPr>
        <w:t xml:space="preserve"> Therefore, </w:t>
      </w:r>
      <w:r w:rsidR="006A67FD">
        <w:rPr>
          <w:rFonts w:ascii="Times New Roman" w:hAnsi="Times New Roman" w:cs="Times New Roman"/>
        </w:rPr>
        <w:t>Output 1</w:t>
      </w:r>
      <w:r w:rsidR="00FD4720">
        <w:rPr>
          <w:rFonts w:ascii="Times New Roman" w:hAnsi="Times New Roman" w:cs="Times New Roman"/>
        </w:rPr>
        <w:t>, as a high-impact publication, will be original in its methodology, its accuracy, and its scope.</w:t>
      </w:r>
    </w:p>
    <w:p w14:paraId="45104BB1" w14:textId="7F12245F" w:rsidR="00FD4720" w:rsidRDefault="00231934" w:rsidP="007A43CD">
      <w:pPr>
        <w:spacing w:after="120"/>
        <w:jc w:val="both"/>
        <w:rPr>
          <w:rFonts w:ascii="Times New Roman" w:hAnsi="Times New Roman" w:cs="Times New Roman"/>
        </w:rPr>
      </w:pPr>
      <w:r>
        <w:rPr>
          <w:rFonts w:ascii="Times New Roman" w:hAnsi="Times New Roman" w:cs="Times New Roman"/>
          <w:i/>
        </w:rPr>
        <w:t>Benefit</w:t>
      </w:r>
      <w:r w:rsidR="00FD4720">
        <w:rPr>
          <w:rFonts w:ascii="Times New Roman" w:hAnsi="Times New Roman" w:cs="Times New Roman"/>
          <w:i/>
        </w:rPr>
        <w:t xml:space="preserve"> of Output 1:</w:t>
      </w:r>
      <w:r w:rsidR="00FD4720">
        <w:rPr>
          <w:rFonts w:ascii="Times New Roman" w:hAnsi="Times New Roman" w:cs="Times New Roman"/>
        </w:rPr>
        <w:t xml:space="preserve"> </w:t>
      </w:r>
      <w:r w:rsidR="007F0D3B">
        <w:rPr>
          <w:rFonts w:ascii="Times New Roman" w:hAnsi="Times New Roman" w:cs="Times New Roman"/>
        </w:rPr>
        <w:t xml:space="preserve">Photosynthesis models from the scale of single cells, to leaves, to the entire photosynthetic </w:t>
      </w:r>
      <w:r w:rsidR="006C3D61">
        <w:rPr>
          <w:rFonts w:ascii="Times New Roman" w:hAnsi="Times New Roman" w:cs="Times New Roman"/>
        </w:rPr>
        <w:t>capacity</w:t>
      </w:r>
      <w:r w:rsidR="007F0D3B">
        <w:rPr>
          <w:rFonts w:ascii="Times New Roman" w:hAnsi="Times New Roman" w:cs="Times New Roman"/>
        </w:rPr>
        <w:t xml:space="preserve"> of Earth rely on </w:t>
      </w:r>
      <w:r w:rsidR="007423D8">
        <w:rPr>
          <w:rFonts w:ascii="Times New Roman" w:hAnsi="Times New Roman" w:cs="Times New Roman"/>
        </w:rPr>
        <w:t>estimates of</w:t>
      </w:r>
      <w:r w:rsidR="007F0D3B">
        <w:rPr>
          <w:rFonts w:ascii="Times New Roman" w:hAnsi="Times New Roman" w:cs="Times New Roman"/>
        </w:rPr>
        <w:t xml:space="preserve"> nitrogen allocation among different functions of photosynthesis</w:t>
      </w:r>
      <w:r w:rsidR="007423D8">
        <w:rPr>
          <w:rFonts w:ascii="Times New Roman" w:hAnsi="Times New Roman" w:cs="Times New Roman"/>
        </w:rPr>
        <w:t xml:space="preserve"> based knowingly on </w:t>
      </w:r>
      <w:r w:rsidR="007F5707">
        <w:rPr>
          <w:rFonts w:ascii="Times New Roman" w:hAnsi="Times New Roman" w:cs="Times New Roman"/>
        </w:rPr>
        <w:t xml:space="preserve">oversimplified and </w:t>
      </w:r>
      <w:proofErr w:type="spellStart"/>
      <w:r w:rsidR="007F5707">
        <w:rPr>
          <w:rFonts w:ascii="Times New Roman" w:hAnsi="Times New Roman" w:cs="Times New Roman"/>
        </w:rPr>
        <w:t>overgeneralis</w:t>
      </w:r>
      <w:r w:rsidR="007423D8">
        <w:rPr>
          <w:rFonts w:ascii="Times New Roman" w:hAnsi="Times New Roman" w:cs="Times New Roman"/>
        </w:rPr>
        <w:t>ed</w:t>
      </w:r>
      <w:proofErr w:type="spellEnd"/>
      <w:r w:rsidR="007423D8">
        <w:rPr>
          <w:rFonts w:ascii="Times New Roman" w:hAnsi="Times New Roman" w:cs="Times New Roman"/>
        </w:rPr>
        <w:t xml:space="preserve"> treatment of the individual enzymes</w:t>
      </w:r>
      <w:r w:rsidR="006C3D61">
        <w:rPr>
          <w:rFonts w:ascii="Times New Roman" w:hAnsi="Times New Roman" w:cs="Times New Roman"/>
        </w:rPr>
        <w:fldChar w:fldCharType="begin"/>
      </w:r>
      <w:r w:rsidR="006C3D61">
        <w:rPr>
          <w:rFonts w:ascii="Times New Roman" w:hAnsi="Times New Roman" w:cs="Times New Roman"/>
        </w:rPr>
        <w:instrText xml:space="preserve"> ADDIN ZOTERO_ITEM CSL_CITATION {"citationID":"lohs444b9","properties":{"formattedCitation":"{\\rtf \\super 32\\uc0\\u8211{}35\\nosupersub{}}","plainCitation":"32–35"},"citationItems":[{"id":371,"uris":["http://zotero.org/users/2536149/items/NXNFMS9Q"],"uri":["http://zotero.org/users/2536149/items/NXNFMS9Q"],"itemData":{"id":371,"type":"article-journal","title":"Models of Photosynthesis","container-title":"Plant Physiology","page":"42-45","volume":"125","issue":"1","source":"www.plantphysiol.org","DOI":"10.1104/pp.125.1.42","ISSN":", 1532-2548","note":"PMID: 11154292","journalAbbreviation":"Plant Physiol.","language":"en","author":[{"family":"Farquhar","given":"Graham D."},{"family":"Caemmerer","given":"Susanne","dropping-particle":"von"},{"family":"Berry","given":"Joseph A."}],"issued":{"date-parts":[["2001",1,1]]}}},{"id":356,"uris":["http://zotero.org/users/2536149/items/J94MU3MP"],"uri":["http://zotero.org/users/2536149/items/J94MU3MP"],"itemData":{"id":356,"type":"article-journal","title":"The Coordination of Leaf Photosynthesis Links C and N Fluxes in C3 Plant Species","container-title":"PLOS ONE","page":"e38345","volume":"7","issue":"6","source":"PLoS Journals","abstract":"Photosynthetic capacity is one of the most sensitive parameters in vegetation models and its relationship to leaf nitrogen content links the carbon and nitrogen cycles. Process understanding for reliably predicting photosynthetic capacity is still missing. To advance this understanding we have tested across C3 plant species the coordination hypothesis, which assumes nitrogen allocation to photosynthetic processes such that photosynthesis tends to be co-limited by ribulose-1,5-bisphosphate (RuBP) carboxylation and regeneration. The coordination hypothesis yields an analytical solution to predict photosynthetic capacity and calculate area-based leaf nitrogen content (Na). The resulting model linking leaf photosynthesis, stomata conductance and nitrogen investment provides testable hypotheses about the physiological regulation of these processes. Based on a dataset of 293 observations for 31 species grown under a range of environmental conditions, we confirm the coordination hypothesis: under mean environmental conditions experienced by leaves during the preceding month, RuBP carboxylation equals RuBP regeneration. We identify three key parameters for photosynthetic coordination: specific leaf area and two photosynthetic traits (k3, which modulates N investment and is the ratio of RuBP carboxylation/oxygenation capacity () to leaf photosynthetic N content (Npa); and Jfac, which modulates photosynthesis for a given k3 and is the ratio of RuBP regeneration capacity (Jmax) to). With species-specific parameter values of SLA, k3 and Jfac, our leaf photosynthesis coordination model accounts for 93% of the total variance in Na across species and environmental conditions. A calibration by plant functional type of k3 and Jfac still leads to accurate model prediction of Na, while SLA calibration is essentially required at species level. Observed variations in k3 and Jfac are partly explained by environmental and phylogenetic constraints, while SLA variation is partly explained by phylogeny. These results open a new avenue for predicting photosynthetic capacity and leaf nitrogen content in vegetation models.","DOI":"10.1371/journal.pone.0038345","ISSN":"1932-6203","journalAbbreviation":"PLOS ONE","author":[{"family":"Maire","given":"Vincent"},{"family":"Martre","given":"Pierre"},{"family":"Kattge","given":"Jens"},{"family":"Gastal","given":"François"},{"family":"Esser","given":"Gerd"},{"family":"Fontaine","given":"Sébastien"},{"family":"Soussana","given":"Jean-François"}],"issued":{"date-parts":[["2012",6,7]]}}},{"id":353,"uris":["http://zotero.org/users/2536149/items/T2FKRAI7"],"uri":["http://zotero.org/users/2536149/items/T2FKRAI7"],"itemData":{"id":353,"type":"article-journal","title":"The relationship of leaf photosynthetic traits – Vcmax and Jmax – to leaf nitrogen, leaf phosphorus, and specific leaf area: a meta-analysis and modeling study","container-title":"Ecology and Evolution","page":"3218-3235","volume":"4","issue":"16","source":"PubMed Central","abstract":"Great uncertainty exists in the global exchange of carbon between the atmosphere and the terrestrial biosphere. An important source of this uncertainty lies in the dependency of photosynthesis on the maximum rate of carboxylation (Vcmax) and the maximum rate of electron transport (Jmax). Understanding and making accurate prediction of C fluxes thus requires accurate characterization of these rates and their relationship with plant nutrient status over large geographic scales. Plant nutrient status is indicated by the traits: leaf nitrogen (N), leaf phosphorus (P), and specific leaf area (SLA). Correlations between Vcmax and Jmax and leaf nitrogen (N) are typically derived from local to global scales, while correlations with leaf phosphorus (P) and specific leaf area (SLA) have typically been derived at a local scale. Thus, there is no global-scale relationship between Vcmax and Jmax and P or SLA limiting the ability of global-scale carbon flux models do not account for P or SLA. We gathered published data from 24 studies to reveal global relationships of Vcmax and Jmax with leaf N, P, and SLA. Vcmax was strongly related to leaf N, and increasing leaf P substantially increased the sensitivity of Vcmax to leaf N. Jmax was strongly related to Vcmax, and neither leaf N, P, or SLA had a substantial impact on the relationship. Although more data are needed to expand the applicability of the relationship, we show leaf P is a globally important determinant of photosynthetic rates. In a model of photosynthesis, we showed that at high leaf N (3 gm−2), increasing leaf P from 0.05 to 0.22 gm−2 nearly doubled assimilation rates. Finally, we show that plants may employ a conservative strategy of Jmax to Vcmax coordination that restricts photoinhibition when carboxylation is limiting at the expense of maximizing photosynthetic rates when light is limiting.","DOI":"10.1002/ece3.1173","ISSN":"2045-7758","note":"PMID: 25473475\nPMCID: PMC4222209","shortTitle":"The relationship of leaf photosynthetic traits – Vcmax and Jmax – to leaf nitrogen, leaf phosphorus, and specific leaf area","journalAbbreviation":"Ecol Evol","author":[{"family":"Walker","given":"Anthony P"},{"family":"Beckerman","given":"Andrew P"},{"family":"Gu","given":"Lianhong"},{"family":"Kattge","given":"Jens"},{"family":"Cernusak","given":"Lucas A"},{"family":"Domingues","given":"Tomas F"},{"family":"Scales","given":"Joanna C"},{"family":"Wohlfahrt","given":"Georg"},{"family":"Wullschleger","given":"Stan D"},{"family":"Woodward","given":"F Ian"}],"issued":{"date-parts":[["2014",8]]}}},{"id":363,"uris":["http://zotero.org/users/2536149/items/PKS35FUR"],"uri":["http://zotero.org/users/2536149/items/PKS35FUR"],"itemData":{"id":363,"type":"article-journal","title":"Optimal allocation of leaf-level nitrogen: Implications for covariation of Vcmax and Jmax and photosynthetic downregulation","container-title":"Journal of Geophysical Research: Biogeosciences","page":"2016JG003473","volume":"121","issue":"9","source":"Wiley Online Library","abstract":"The maximum rate of carboxylation, Vcmax, and the maximum rate of electron transport, Jmax, describe leaf-level capacities of the photosynthetic system and are critical in determining the net fluxes of carbon dioxide and water vapor in the terrestrial biosphere. Although both Vcmax and Jmax exhibit high spatial and temporal variability, most descriptions of photosynthesis in terrestrial biosphere models assume constant values for Vcmax and Jmax at a reference temperature ignoring intraseasonal, interannual, and water stress-induced variations. Although general patterns of variation of Vcmax and Jmax have been correlated across groups of species, climates, and nitrogen concentrations, scant theoretical support has been provided to explain these variations. We present a new approach to determine Vcmax and Jmax based on the assumption that a limited amount of leaf nitrogen is allocated optimally among the various components of the photosynthetic system in such a way that expected carbon assimilation is maximized. The optimal allocation is constrained by available nitrogen and responds dynamically to the near-term environmental conditions of light and water supply and to their variability. The resulting optimal allocations of a finite supply of nitrogen replicate observed relationships in nature, including the ratio of Jmax/Vcmax, the relationship of leaf nitrogen to Vcmax, and the changes in nitrogen allocation under varying water availability and light environments. This optimal allocation approach provides a mechanism to describe the response of leaf-level photosynthetic capacity to varying environmental and resource supply conditions that can be incorporated into terrestrial biosphere models providing improved estimates of carbon and water fluxes in the soil-plant-atmosphere continuum.","DOI":"10.1002/2016JG003473","ISSN":"2169-8961","shortTitle":"Optimal allocation of leaf-level nitrogen","journalAbbreviation":"J. Geophys. Res. Biogeosci.","language":"en","author":[{"family":"Quebbeman","given":"J. A."},{"family":"Ramirez","given":"J. A."}],"issued":{"date-parts":[["2016",9,1]]}}}],"schema":"https://github.com/citation-style-language/schema/raw/master/csl-citation.json"} </w:instrText>
      </w:r>
      <w:r w:rsidR="006C3D61">
        <w:rPr>
          <w:rFonts w:ascii="Times New Roman" w:hAnsi="Times New Roman" w:cs="Times New Roman"/>
        </w:rPr>
        <w:fldChar w:fldCharType="separate"/>
      </w:r>
      <w:r w:rsidR="006C3D61" w:rsidRPr="006C3D61">
        <w:rPr>
          <w:rFonts w:ascii="Times New Roman" w:eastAsia="Times New Roman" w:hAnsi="Times New Roman" w:cs="Times New Roman"/>
          <w:vertAlign w:val="superscript"/>
        </w:rPr>
        <w:t>32–35</w:t>
      </w:r>
      <w:r w:rsidR="006C3D61">
        <w:rPr>
          <w:rFonts w:ascii="Times New Roman" w:hAnsi="Times New Roman" w:cs="Times New Roman"/>
        </w:rPr>
        <w:fldChar w:fldCharType="end"/>
      </w:r>
      <w:r w:rsidR="006C3D61">
        <w:rPr>
          <w:rFonts w:ascii="Times New Roman" w:hAnsi="Times New Roman" w:cs="Times New Roman"/>
        </w:rPr>
        <w:t xml:space="preserve">. </w:t>
      </w:r>
      <w:r w:rsidR="00A63AC2">
        <w:rPr>
          <w:rFonts w:ascii="Times New Roman" w:hAnsi="Times New Roman" w:cs="Times New Roman"/>
        </w:rPr>
        <w:t xml:space="preserve">This output will </w:t>
      </w:r>
      <w:r w:rsidR="00957666">
        <w:rPr>
          <w:rFonts w:ascii="Times New Roman" w:hAnsi="Times New Roman" w:cs="Times New Roman"/>
        </w:rPr>
        <w:t>make possible more accurate, systems biology-based</w:t>
      </w:r>
      <w:r w:rsidR="00A63AC2">
        <w:rPr>
          <w:rFonts w:ascii="Times New Roman" w:hAnsi="Times New Roman" w:cs="Times New Roman"/>
        </w:rPr>
        <w:t xml:space="preserve"> models on all those scales by filling in a</w:t>
      </w:r>
      <w:r w:rsidR="00EE3D62">
        <w:rPr>
          <w:rFonts w:ascii="Times New Roman" w:hAnsi="Times New Roman" w:cs="Times New Roman"/>
        </w:rPr>
        <w:t>n</w:t>
      </w:r>
      <w:r w:rsidR="00A63AC2">
        <w:rPr>
          <w:rFonts w:ascii="Times New Roman" w:hAnsi="Times New Roman" w:cs="Times New Roman"/>
        </w:rPr>
        <w:t xml:space="preserve"> </w:t>
      </w:r>
      <w:r w:rsidR="00957666">
        <w:rPr>
          <w:rFonts w:ascii="Times New Roman" w:hAnsi="Times New Roman" w:cs="Times New Roman"/>
        </w:rPr>
        <w:t>entire</w:t>
      </w:r>
      <w:r w:rsidR="00A63AC2">
        <w:rPr>
          <w:rFonts w:ascii="Times New Roman" w:hAnsi="Times New Roman" w:cs="Times New Roman"/>
        </w:rPr>
        <w:t xml:space="preserve"> missing </w:t>
      </w:r>
      <w:r w:rsidR="00957666">
        <w:rPr>
          <w:rFonts w:ascii="Times New Roman" w:hAnsi="Times New Roman" w:cs="Times New Roman"/>
        </w:rPr>
        <w:t>category</w:t>
      </w:r>
      <w:r w:rsidR="00A63AC2">
        <w:rPr>
          <w:rFonts w:ascii="Times New Roman" w:hAnsi="Times New Roman" w:cs="Times New Roman"/>
        </w:rPr>
        <w:t xml:space="preserve"> of </w:t>
      </w:r>
      <w:r w:rsidR="00957666">
        <w:rPr>
          <w:rFonts w:ascii="Times New Roman" w:hAnsi="Times New Roman" w:cs="Times New Roman"/>
        </w:rPr>
        <w:t xml:space="preserve">key </w:t>
      </w:r>
      <w:r w:rsidR="00A63AC2">
        <w:rPr>
          <w:rFonts w:ascii="Times New Roman" w:hAnsi="Times New Roman" w:cs="Times New Roman"/>
        </w:rPr>
        <w:t>information—</w:t>
      </w:r>
      <w:r w:rsidR="00957666">
        <w:rPr>
          <w:rFonts w:ascii="Times New Roman" w:hAnsi="Times New Roman" w:cs="Times New Roman"/>
        </w:rPr>
        <w:t>actual measured protein amounts</w:t>
      </w:r>
      <w:r w:rsidR="00A63AC2">
        <w:rPr>
          <w:rFonts w:ascii="Times New Roman" w:hAnsi="Times New Roman" w:cs="Times New Roman"/>
        </w:rPr>
        <w:t>.</w:t>
      </w:r>
    </w:p>
    <w:p w14:paraId="7A2C83A6" w14:textId="77777777" w:rsidR="00493BEB" w:rsidRDefault="00957666" w:rsidP="00307418">
      <w:pPr>
        <w:spacing w:after="60"/>
        <w:jc w:val="both"/>
        <w:rPr>
          <w:rFonts w:ascii="Times New Roman" w:hAnsi="Times New Roman" w:cs="Times New Roman"/>
        </w:rPr>
      </w:pPr>
      <w:r w:rsidRPr="00957666">
        <w:rPr>
          <w:rFonts w:ascii="Times New Roman" w:hAnsi="Times New Roman" w:cs="Times New Roman"/>
          <w:i/>
        </w:rPr>
        <w:t xml:space="preserve">Output 2: </w:t>
      </w:r>
      <w:r>
        <w:rPr>
          <w:rFonts w:ascii="Times New Roman" w:hAnsi="Times New Roman" w:cs="Times New Roman"/>
          <w:i/>
        </w:rPr>
        <w:t>Two demonstrations</w:t>
      </w:r>
      <w:r w:rsidR="00D92980">
        <w:rPr>
          <w:rFonts w:ascii="Times New Roman" w:hAnsi="Times New Roman" w:cs="Times New Roman"/>
          <w:i/>
        </w:rPr>
        <w:t>, using Rubisco and Rubisco activase,</w:t>
      </w:r>
      <w:r w:rsidRPr="00957666">
        <w:rPr>
          <w:rFonts w:ascii="Times New Roman" w:hAnsi="Times New Roman" w:cs="Times New Roman"/>
          <w:i/>
        </w:rPr>
        <w:t xml:space="preserve"> that </w:t>
      </w:r>
      <w:r w:rsidR="00D92980">
        <w:rPr>
          <w:rFonts w:ascii="Times New Roman" w:hAnsi="Times New Roman" w:cs="Times New Roman"/>
          <w:i/>
        </w:rPr>
        <w:t>enzyme and isoform</w:t>
      </w:r>
      <w:r w:rsidRPr="00957666">
        <w:rPr>
          <w:rFonts w:ascii="Times New Roman" w:hAnsi="Times New Roman" w:cs="Times New Roman"/>
          <w:i/>
        </w:rPr>
        <w:t xml:space="preserve"> amount</w:t>
      </w:r>
      <w:r>
        <w:rPr>
          <w:rFonts w:ascii="Times New Roman" w:hAnsi="Times New Roman" w:cs="Times New Roman"/>
          <w:i/>
        </w:rPr>
        <w:t>s</w:t>
      </w:r>
      <w:r w:rsidRPr="00957666">
        <w:rPr>
          <w:rFonts w:ascii="Times New Roman" w:hAnsi="Times New Roman" w:cs="Times New Roman"/>
          <w:i/>
        </w:rPr>
        <w:t xml:space="preserve"> can be used as indicator</w:t>
      </w:r>
      <w:r>
        <w:rPr>
          <w:rFonts w:ascii="Times New Roman" w:hAnsi="Times New Roman" w:cs="Times New Roman"/>
          <w:i/>
        </w:rPr>
        <w:t>s</w:t>
      </w:r>
      <w:r w:rsidRPr="00957666">
        <w:rPr>
          <w:rFonts w:ascii="Times New Roman" w:hAnsi="Times New Roman" w:cs="Times New Roman"/>
          <w:i/>
        </w:rPr>
        <w:t xml:space="preserve"> for enzyme activity</w:t>
      </w:r>
      <w:r w:rsidR="00D92980">
        <w:rPr>
          <w:rFonts w:ascii="Times New Roman" w:hAnsi="Times New Roman" w:cs="Times New Roman"/>
          <w:i/>
        </w:rPr>
        <w:t xml:space="preserve"> in cross-genotype comparisons</w:t>
      </w:r>
      <w:r w:rsidRPr="00957666">
        <w:rPr>
          <w:rFonts w:ascii="Times New Roman" w:hAnsi="Times New Roman" w:cs="Times New Roman"/>
          <w:i/>
        </w:rPr>
        <w:t>.</w:t>
      </w:r>
      <w:r>
        <w:rPr>
          <w:rFonts w:ascii="Times New Roman" w:hAnsi="Times New Roman" w:cs="Times New Roman"/>
        </w:rPr>
        <w:t xml:space="preserve"> </w:t>
      </w:r>
    </w:p>
    <w:p w14:paraId="521C2574" w14:textId="12E21468" w:rsidR="006A2CBF" w:rsidRDefault="00231934" w:rsidP="007A43CD">
      <w:pPr>
        <w:spacing w:after="120"/>
        <w:jc w:val="both"/>
        <w:rPr>
          <w:rFonts w:ascii="Times New Roman" w:hAnsi="Times New Roman" w:cs="Times New Roman"/>
        </w:rPr>
      </w:pPr>
      <w:r>
        <w:rPr>
          <w:rFonts w:ascii="Times New Roman" w:hAnsi="Times New Roman" w:cs="Times New Roman"/>
          <w:i/>
        </w:rPr>
        <w:t>Benefit</w:t>
      </w:r>
      <w:r w:rsidR="00493BEB" w:rsidRPr="00493BEB">
        <w:rPr>
          <w:rFonts w:ascii="Times New Roman" w:hAnsi="Times New Roman" w:cs="Times New Roman"/>
          <w:i/>
        </w:rPr>
        <w:t xml:space="preserve"> of Output 2:</w:t>
      </w:r>
      <w:r w:rsidR="00493BEB">
        <w:rPr>
          <w:rFonts w:ascii="Times New Roman" w:hAnsi="Times New Roman" w:cs="Times New Roman"/>
        </w:rPr>
        <w:t xml:space="preserve"> </w:t>
      </w:r>
      <w:r w:rsidR="007B074E">
        <w:rPr>
          <w:rFonts w:ascii="Times New Roman" w:hAnsi="Times New Roman" w:cs="Times New Roman"/>
        </w:rPr>
        <w:t>The findings specific to Rubisco and Rubisco activase will be</w:t>
      </w:r>
      <w:r w:rsidR="0076298D">
        <w:rPr>
          <w:rFonts w:ascii="Times New Roman" w:hAnsi="Times New Roman" w:cs="Times New Roman"/>
        </w:rPr>
        <w:t xml:space="preserve"> </w:t>
      </w:r>
      <w:r>
        <w:rPr>
          <w:rFonts w:ascii="Times New Roman" w:hAnsi="Times New Roman" w:cs="Times New Roman"/>
        </w:rPr>
        <w:t>beneficial for crop development</w:t>
      </w:r>
      <w:r w:rsidR="0076298D">
        <w:rPr>
          <w:rFonts w:ascii="Times New Roman" w:hAnsi="Times New Roman" w:cs="Times New Roman"/>
        </w:rPr>
        <w:t xml:space="preserve"> because </w:t>
      </w:r>
      <w:r w:rsidR="007B074E">
        <w:rPr>
          <w:rFonts w:ascii="Times New Roman" w:hAnsi="Times New Roman" w:cs="Times New Roman"/>
        </w:rPr>
        <w:t>they</w:t>
      </w:r>
      <w:r w:rsidR="0076298D">
        <w:rPr>
          <w:rFonts w:ascii="Times New Roman" w:hAnsi="Times New Roman" w:cs="Times New Roman"/>
        </w:rPr>
        <w:t xml:space="preserve"> increase knowledge of isoform variation and activity for two of the most important enzyme targets for </w:t>
      </w:r>
      <w:r w:rsidR="00907143">
        <w:rPr>
          <w:rFonts w:ascii="Times New Roman" w:hAnsi="Times New Roman" w:cs="Times New Roman"/>
        </w:rPr>
        <w:t>photosynthesis</w:t>
      </w:r>
      <w:r w:rsidR="0076298D">
        <w:rPr>
          <w:rFonts w:ascii="Times New Roman" w:hAnsi="Times New Roman" w:cs="Times New Roman"/>
        </w:rPr>
        <w:t xml:space="preserve"> improvement. </w:t>
      </w:r>
      <w:r w:rsidR="007B074E">
        <w:rPr>
          <w:rFonts w:ascii="Times New Roman" w:hAnsi="Times New Roman" w:cs="Times New Roman"/>
        </w:rPr>
        <w:t>The</w:t>
      </w:r>
      <w:r w:rsidR="006C3D61">
        <w:rPr>
          <w:rFonts w:ascii="Times New Roman" w:hAnsi="Times New Roman" w:cs="Times New Roman"/>
        </w:rPr>
        <w:t xml:space="preserve"> theory behind the </w:t>
      </w:r>
      <w:r w:rsidR="007B074E">
        <w:rPr>
          <w:rFonts w:ascii="Times New Roman" w:hAnsi="Times New Roman" w:cs="Times New Roman"/>
        </w:rPr>
        <w:t xml:space="preserve">output is significant because it could be applied to </w:t>
      </w:r>
      <w:r w:rsidR="003D0F7F">
        <w:rPr>
          <w:rFonts w:ascii="Times New Roman" w:hAnsi="Times New Roman" w:cs="Times New Roman"/>
        </w:rPr>
        <w:t>screens at different scales and with different methods than this project</w:t>
      </w:r>
      <w:r w:rsidR="007B074E">
        <w:rPr>
          <w:rFonts w:ascii="Times New Roman" w:hAnsi="Times New Roman" w:cs="Times New Roman"/>
        </w:rPr>
        <w:t xml:space="preserve">. </w:t>
      </w:r>
      <w:r w:rsidR="003D0F7F">
        <w:rPr>
          <w:rFonts w:ascii="Times New Roman" w:hAnsi="Times New Roman" w:cs="Times New Roman"/>
        </w:rPr>
        <w:t>The output</w:t>
      </w:r>
      <w:r w:rsidR="007B074E">
        <w:rPr>
          <w:rFonts w:ascii="Times New Roman" w:hAnsi="Times New Roman" w:cs="Times New Roman"/>
        </w:rPr>
        <w:t xml:space="preserve"> </w:t>
      </w:r>
      <w:r>
        <w:rPr>
          <w:rFonts w:ascii="Times New Roman" w:hAnsi="Times New Roman" w:cs="Times New Roman"/>
        </w:rPr>
        <w:t>will benefit</w:t>
      </w:r>
      <w:r w:rsidR="007B074E">
        <w:rPr>
          <w:rFonts w:ascii="Times New Roman" w:hAnsi="Times New Roman" w:cs="Times New Roman"/>
        </w:rPr>
        <w:t xml:space="preserve"> metabolic engineering approaches </w:t>
      </w:r>
      <w:r>
        <w:rPr>
          <w:rFonts w:ascii="Times New Roman" w:hAnsi="Times New Roman" w:cs="Times New Roman"/>
        </w:rPr>
        <w:t xml:space="preserve">for improving </w:t>
      </w:r>
      <w:r w:rsidR="007B074E">
        <w:rPr>
          <w:rFonts w:ascii="Times New Roman" w:hAnsi="Times New Roman" w:cs="Times New Roman"/>
        </w:rPr>
        <w:t>crop plant</w:t>
      </w:r>
      <w:r>
        <w:rPr>
          <w:rFonts w:ascii="Times New Roman" w:hAnsi="Times New Roman" w:cs="Times New Roman"/>
        </w:rPr>
        <w:t>s</w:t>
      </w:r>
      <w:r w:rsidR="007B074E">
        <w:rPr>
          <w:rFonts w:ascii="Times New Roman" w:hAnsi="Times New Roman" w:cs="Times New Roman"/>
        </w:rPr>
        <w:t xml:space="preserve"> and </w:t>
      </w:r>
      <w:r>
        <w:rPr>
          <w:rFonts w:ascii="Times New Roman" w:hAnsi="Times New Roman" w:cs="Times New Roman"/>
        </w:rPr>
        <w:t xml:space="preserve">it could also be applied to </w:t>
      </w:r>
      <w:r w:rsidR="007B074E">
        <w:rPr>
          <w:rFonts w:ascii="Times New Roman" w:hAnsi="Times New Roman" w:cs="Times New Roman"/>
        </w:rPr>
        <w:t xml:space="preserve">industrial </w:t>
      </w:r>
      <w:r>
        <w:rPr>
          <w:rFonts w:ascii="Times New Roman" w:hAnsi="Times New Roman" w:cs="Times New Roman"/>
        </w:rPr>
        <w:t>microbes</w:t>
      </w:r>
      <w:r w:rsidR="007B074E">
        <w:rPr>
          <w:rFonts w:ascii="Times New Roman" w:hAnsi="Times New Roman" w:cs="Times New Roman"/>
        </w:rPr>
        <w:t>.</w:t>
      </w:r>
    </w:p>
    <w:p w14:paraId="49985B94" w14:textId="5351F899" w:rsidR="00EE3D62" w:rsidRPr="00EE3D62" w:rsidRDefault="00EE3D62" w:rsidP="00307418">
      <w:pPr>
        <w:spacing w:after="60"/>
        <w:jc w:val="both"/>
        <w:rPr>
          <w:rFonts w:ascii="Times New Roman" w:hAnsi="Times New Roman" w:cs="Times New Roman"/>
          <w:i/>
        </w:rPr>
      </w:pPr>
      <w:r w:rsidRPr="00EE3D62">
        <w:rPr>
          <w:rFonts w:ascii="Times New Roman" w:hAnsi="Times New Roman" w:cs="Times New Roman"/>
          <w:i/>
        </w:rPr>
        <w:t xml:space="preserve">Output 3: </w:t>
      </w:r>
      <w:r w:rsidR="002678F8">
        <w:rPr>
          <w:rFonts w:ascii="Times New Roman" w:hAnsi="Times New Roman" w:cs="Times New Roman"/>
          <w:i/>
        </w:rPr>
        <w:t>A</w:t>
      </w:r>
      <w:r w:rsidRPr="00EE3D62">
        <w:rPr>
          <w:rFonts w:ascii="Times New Roman" w:hAnsi="Times New Roman" w:cs="Times New Roman"/>
          <w:i/>
        </w:rPr>
        <w:t>nalytical and computational methods will be published in a high-impact methods journal.</w:t>
      </w:r>
    </w:p>
    <w:p w14:paraId="4BBBD1F8" w14:textId="1F386699" w:rsidR="006A2CBF" w:rsidRPr="00EE3D62" w:rsidRDefault="00231934" w:rsidP="00307418">
      <w:pPr>
        <w:spacing w:after="120"/>
        <w:jc w:val="both"/>
        <w:rPr>
          <w:rFonts w:ascii="Times New Roman" w:hAnsi="Times New Roman" w:cs="Times New Roman"/>
        </w:rPr>
      </w:pPr>
      <w:r>
        <w:rPr>
          <w:rFonts w:ascii="Times New Roman" w:hAnsi="Times New Roman" w:cs="Times New Roman"/>
          <w:i/>
        </w:rPr>
        <w:t>Benefit</w:t>
      </w:r>
      <w:r w:rsidR="00EE3D62" w:rsidRPr="00EE3D62">
        <w:rPr>
          <w:rFonts w:ascii="Times New Roman" w:hAnsi="Times New Roman" w:cs="Times New Roman"/>
          <w:i/>
        </w:rPr>
        <w:t xml:space="preserve"> of Output 3:</w:t>
      </w:r>
      <w:r w:rsidR="00EE3D62">
        <w:rPr>
          <w:rFonts w:ascii="Times New Roman" w:hAnsi="Times New Roman" w:cs="Times New Roman"/>
        </w:rPr>
        <w:t xml:space="preserve"> </w:t>
      </w:r>
      <w:r w:rsidR="00A93ADB">
        <w:rPr>
          <w:rFonts w:ascii="Times New Roman" w:hAnsi="Times New Roman" w:cs="Times New Roman"/>
        </w:rPr>
        <w:t xml:space="preserve">Absolute protein quantification is becoming increasingly common in plant research, but not </w:t>
      </w:r>
      <w:r w:rsidR="005037E2">
        <w:rPr>
          <w:rFonts w:ascii="Times New Roman" w:hAnsi="Times New Roman" w:cs="Times New Roman"/>
        </w:rPr>
        <w:t xml:space="preserve">across multiple </w:t>
      </w:r>
      <w:r w:rsidR="00A93ADB">
        <w:rPr>
          <w:rFonts w:ascii="Times New Roman" w:hAnsi="Times New Roman" w:cs="Times New Roman"/>
        </w:rPr>
        <w:t>species</w:t>
      </w:r>
      <w:r w:rsidR="005037E2">
        <w:rPr>
          <w:rFonts w:ascii="Times New Roman" w:hAnsi="Times New Roman" w:cs="Times New Roman"/>
        </w:rPr>
        <w:t xml:space="preserve"> or on hundreds of samples at a time</w:t>
      </w:r>
      <w:r>
        <w:rPr>
          <w:rFonts w:ascii="Times New Roman" w:hAnsi="Times New Roman" w:cs="Times New Roman"/>
        </w:rPr>
        <w:t xml:space="preserve"> because of technological limitations that my method</w:t>
      </w:r>
      <w:r w:rsidR="007A1E4C">
        <w:rPr>
          <w:rFonts w:ascii="Times New Roman" w:hAnsi="Times New Roman" w:cs="Times New Roman"/>
        </w:rPr>
        <w:t>s</w:t>
      </w:r>
      <w:r>
        <w:rPr>
          <w:rFonts w:ascii="Times New Roman" w:hAnsi="Times New Roman" w:cs="Times New Roman"/>
        </w:rPr>
        <w:t xml:space="preserve"> overcome</w:t>
      </w:r>
      <w:r w:rsidR="00A93ADB">
        <w:rPr>
          <w:rFonts w:ascii="Times New Roman" w:hAnsi="Times New Roman" w:cs="Times New Roman"/>
        </w:rPr>
        <w:t xml:space="preserve">. </w:t>
      </w:r>
      <w:r w:rsidR="007A1E4C">
        <w:rPr>
          <w:rFonts w:ascii="Times New Roman" w:hAnsi="Times New Roman" w:cs="Times New Roman"/>
        </w:rPr>
        <w:t>My existing methods</w:t>
      </w:r>
      <w:r w:rsidR="00A93ADB">
        <w:rPr>
          <w:rFonts w:ascii="Times New Roman" w:hAnsi="Times New Roman" w:cs="Times New Roman"/>
        </w:rPr>
        <w:t xml:space="preserve"> are </w:t>
      </w:r>
      <w:r w:rsidR="00CE22E0">
        <w:rPr>
          <w:rFonts w:ascii="Times New Roman" w:hAnsi="Times New Roman" w:cs="Times New Roman"/>
        </w:rPr>
        <w:t xml:space="preserve">already </w:t>
      </w:r>
      <w:r w:rsidR="00A93ADB">
        <w:rPr>
          <w:rFonts w:ascii="Times New Roman" w:hAnsi="Times New Roman" w:cs="Times New Roman"/>
        </w:rPr>
        <w:t xml:space="preserve">unique </w:t>
      </w:r>
      <w:r w:rsidR="007A1E4C">
        <w:rPr>
          <w:rFonts w:ascii="Times New Roman" w:hAnsi="Times New Roman" w:cs="Times New Roman"/>
        </w:rPr>
        <w:t>because the internal standard (QconCAT) can be used</w:t>
      </w:r>
      <w:r w:rsidR="00A93ADB">
        <w:rPr>
          <w:rFonts w:ascii="Times New Roman" w:hAnsi="Times New Roman" w:cs="Times New Roman"/>
        </w:rPr>
        <w:t xml:space="preserve"> with any species of vascular plant</w:t>
      </w:r>
      <w:r w:rsidR="006937E1">
        <w:rPr>
          <w:rFonts w:ascii="Times New Roman" w:hAnsi="Times New Roman" w:cs="Times New Roman"/>
        </w:rPr>
        <w:t xml:space="preserve">, </w:t>
      </w:r>
      <w:r w:rsidR="00A93ADB">
        <w:rPr>
          <w:rFonts w:ascii="Times New Roman" w:hAnsi="Times New Roman" w:cs="Times New Roman"/>
        </w:rPr>
        <w:t xml:space="preserve">the </w:t>
      </w:r>
      <w:r w:rsidR="007A1E4C">
        <w:rPr>
          <w:rFonts w:ascii="Times New Roman" w:hAnsi="Times New Roman" w:cs="Times New Roman"/>
        </w:rPr>
        <w:t>mass spectrometry</w:t>
      </w:r>
      <w:r w:rsidR="00A93ADB">
        <w:rPr>
          <w:rFonts w:ascii="Times New Roman" w:hAnsi="Times New Roman" w:cs="Times New Roman"/>
        </w:rPr>
        <w:t xml:space="preserve"> method</w:t>
      </w:r>
      <w:r w:rsidR="007A1E4C">
        <w:rPr>
          <w:rFonts w:ascii="Times New Roman" w:hAnsi="Times New Roman" w:cs="Times New Roman"/>
        </w:rPr>
        <w:t xml:space="preserve"> is very fast</w:t>
      </w:r>
      <w:r w:rsidR="006937E1">
        <w:rPr>
          <w:rFonts w:ascii="Times New Roman" w:hAnsi="Times New Roman" w:cs="Times New Roman"/>
        </w:rPr>
        <w:t xml:space="preserve">, and the cost per sample </w:t>
      </w:r>
      <w:r w:rsidR="007A1E4C">
        <w:rPr>
          <w:rFonts w:ascii="Times New Roman" w:hAnsi="Times New Roman" w:cs="Times New Roman"/>
        </w:rPr>
        <w:t xml:space="preserve">is low </w:t>
      </w:r>
      <w:r w:rsidR="006937E1">
        <w:rPr>
          <w:rFonts w:ascii="Times New Roman" w:hAnsi="Times New Roman" w:cs="Times New Roman"/>
        </w:rPr>
        <w:t xml:space="preserve">(1/3 the cost of whole transcriptome sequencing). </w:t>
      </w:r>
      <w:r w:rsidR="007A1E4C">
        <w:rPr>
          <w:rFonts w:ascii="Times New Roman" w:hAnsi="Times New Roman" w:cs="Times New Roman"/>
        </w:rPr>
        <w:t>Extending</w:t>
      </w:r>
      <w:r w:rsidR="006937E1">
        <w:rPr>
          <w:rFonts w:ascii="Times New Roman" w:hAnsi="Times New Roman" w:cs="Times New Roman"/>
        </w:rPr>
        <w:t xml:space="preserve"> the methods to identifying potentially beneficial isoforms will dramatically increase the adoption of my methods because they will provide a fast and informative new cap</w:t>
      </w:r>
      <w:r w:rsidR="007A1E4C">
        <w:rPr>
          <w:rFonts w:ascii="Times New Roman" w:hAnsi="Times New Roman" w:cs="Times New Roman"/>
        </w:rPr>
        <w:t>ability to crop researchers. Crop development will benefit through faster discovery of new beneficial isoforms.</w:t>
      </w:r>
    </w:p>
    <w:p w14:paraId="7F72ECF5" w14:textId="454AA1A6" w:rsidR="006A2CBF" w:rsidRPr="006661CA" w:rsidRDefault="006661CA" w:rsidP="007A43CD">
      <w:pPr>
        <w:jc w:val="both"/>
        <w:rPr>
          <w:rFonts w:ascii="Times New Roman" w:hAnsi="Times New Roman" w:cs="Times New Roman"/>
          <w:b/>
        </w:rPr>
      </w:pPr>
      <w:r w:rsidRPr="006661CA">
        <w:rPr>
          <w:rFonts w:ascii="Times New Roman" w:hAnsi="Times New Roman" w:cs="Times New Roman"/>
          <w:b/>
        </w:rPr>
        <w:t>Benefit to Australia</w:t>
      </w:r>
    </w:p>
    <w:p w14:paraId="5B28315F" w14:textId="6D9EC34A" w:rsidR="006661CA" w:rsidRDefault="006661CA" w:rsidP="007A43CD">
      <w:pPr>
        <w:jc w:val="both"/>
        <w:outlineLvl w:val="0"/>
        <w:rPr>
          <w:rFonts w:ascii="Times New Roman" w:hAnsi="Times New Roman" w:cs="Times New Roman"/>
        </w:rPr>
      </w:pPr>
      <w:r>
        <w:rPr>
          <w:rFonts w:ascii="Times New Roman" w:hAnsi="Times New Roman" w:cs="Times New Roman"/>
        </w:rPr>
        <w:t xml:space="preserve">This project addresses the National Science and Research Priority Food because it aims to create a new technology and new theoretical framework that will accelerate the development of improved crops that are higher yielding under emerging conditions. It does so by leveraging existing research capabilities in a native plantation timber species, </w:t>
      </w:r>
      <w:r w:rsidRPr="006661CA">
        <w:rPr>
          <w:rFonts w:ascii="Times New Roman" w:hAnsi="Times New Roman" w:cs="Times New Roman"/>
          <w:i/>
        </w:rPr>
        <w:t>E. camaldulensis</w:t>
      </w:r>
      <w:r>
        <w:rPr>
          <w:rFonts w:ascii="Times New Roman" w:hAnsi="Times New Roman" w:cs="Times New Roman"/>
        </w:rPr>
        <w:t xml:space="preserve">, the red river gum, </w:t>
      </w:r>
      <w:r w:rsidR="000A2B4F">
        <w:rPr>
          <w:rFonts w:ascii="Times New Roman" w:hAnsi="Times New Roman" w:cs="Times New Roman"/>
        </w:rPr>
        <w:t xml:space="preserve">a national icon that </w:t>
      </w:r>
      <w:r>
        <w:rPr>
          <w:rFonts w:ascii="Times New Roman" w:hAnsi="Times New Roman" w:cs="Times New Roman"/>
        </w:rPr>
        <w:t>is economically and environmentally important</w:t>
      </w:r>
      <w:r w:rsidR="000A2B4F">
        <w:rPr>
          <w:rFonts w:ascii="Times New Roman" w:hAnsi="Times New Roman" w:cs="Times New Roman"/>
        </w:rPr>
        <w:t>.</w:t>
      </w:r>
    </w:p>
    <w:p w14:paraId="7EB6D102" w14:textId="2BACD950" w:rsidR="000A2B4F" w:rsidRDefault="000A2B4F" w:rsidP="007A43CD">
      <w:pPr>
        <w:spacing w:after="120"/>
        <w:ind w:firstLine="284"/>
        <w:jc w:val="both"/>
        <w:outlineLvl w:val="0"/>
        <w:rPr>
          <w:rFonts w:ascii="Times New Roman" w:hAnsi="Times New Roman" w:cs="Times New Roman"/>
        </w:rPr>
      </w:pPr>
      <w:r>
        <w:rPr>
          <w:rFonts w:ascii="Times New Roman" w:hAnsi="Times New Roman" w:cs="Times New Roman"/>
        </w:rPr>
        <w:t>The benefit of Output 1, the facilitation of more accurate vegetation models, fits with current Australian research strengths in the Science and Research Priority Environmental Change.</w:t>
      </w:r>
    </w:p>
    <w:p w14:paraId="2FFB0213" w14:textId="290A1B5D" w:rsidR="006661CA" w:rsidRPr="000A2B4F" w:rsidRDefault="006661CA" w:rsidP="007A43CD">
      <w:pPr>
        <w:jc w:val="both"/>
        <w:outlineLvl w:val="0"/>
        <w:rPr>
          <w:rFonts w:ascii="Times New Roman" w:hAnsi="Times New Roman" w:cs="Times New Roman"/>
          <w:b/>
        </w:rPr>
      </w:pPr>
      <w:r w:rsidRPr="000A2B4F">
        <w:rPr>
          <w:rFonts w:ascii="Times New Roman" w:hAnsi="Times New Roman" w:cs="Times New Roman"/>
          <w:b/>
        </w:rPr>
        <w:t>Cost-effectiveness and value</w:t>
      </w:r>
    </w:p>
    <w:p w14:paraId="4B8B5058" w14:textId="7541EF99" w:rsidR="006661CA" w:rsidRDefault="00E460D7" w:rsidP="007A43CD">
      <w:pPr>
        <w:jc w:val="both"/>
        <w:outlineLvl w:val="0"/>
        <w:rPr>
          <w:rFonts w:ascii="Times New Roman" w:hAnsi="Times New Roman" w:cs="Times New Roman"/>
        </w:rPr>
      </w:pPr>
      <w:r>
        <w:rPr>
          <w:rFonts w:ascii="Times New Roman" w:hAnsi="Times New Roman" w:cs="Times New Roman"/>
        </w:rPr>
        <w:t>ANU’</w:t>
      </w:r>
      <w:r w:rsidR="00E41C81">
        <w:rPr>
          <w:rFonts w:ascii="Times New Roman" w:hAnsi="Times New Roman" w:cs="Times New Roman"/>
        </w:rPr>
        <w:t>s cash contribution is 3</w:t>
      </w:r>
      <w:r>
        <w:rPr>
          <w:rFonts w:ascii="Times New Roman" w:hAnsi="Times New Roman" w:cs="Times New Roman"/>
        </w:rPr>
        <w:t xml:space="preserve">6% of the </w:t>
      </w:r>
      <w:r w:rsidR="00E41C81">
        <w:rPr>
          <w:rFonts w:ascii="Times New Roman" w:hAnsi="Times New Roman" w:cs="Times New Roman"/>
        </w:rPr>
        <w:t>requested funding from ARC</w:t>
      </w:r>
      <w:r>
        <w:rPr>
          <w:rFonts w:ascii="Times New Roman" w:hAnsi="Times New Roman" w:cs="Times New Roman"/>
        </w:rPr>
        <w:t xml:space="preserve">. </w:t>
      </w:r>
      <w:r w:rsidR="000A2B4F" w:rsidRPr="000A2B4F">
        <w:rPr>
          <w:rFonts w:ascii="Times New Roman" w:hAnsi="Times New Roman" w:cs="Times New Roman"/>
        </w:rPr>
        <w:t xml:space="preserve">This project leverages </w:t>
      </w:r>
      <w:r w:rsidR="000A2B4F">
        <w:rPr>
          <w:rFonts w:ascii="Times New Roman" w:hAnsi="Times New Roman" w:cs="Times New Roman"/>
        </w:rPr>
        <w:t>substantial previous investments by the ARC, SIEF, ANU, and CSIRO:</w:t>
      </w:r>
    </w:p>
    <w:p w14:paraId="470CCDA3" w14:textId="46840F79" w:rsidR="000A2B4F" w:rsidRDefault="000A2B4F" w:rsidP="007A43CD">
      <w:pPr>
        <w:pStyle w:val="ListParagraph"/>
        <w:numPr>
          <w:ilvl w:val="0"/>
          <w:numId w:val="10"/>
        </w:numPr>
        <w:spacing w:after="120"/>
        <w:ind w:left="284" w:hanging="284"/>
        <w:jc w:val="both"/>
        <w:outlineLvl w:val="0"/>
        <w:rPr>
          <w:rFonts w:ascii="Times New Roman" w:hAnsi="Times New Roman" w:cs="Times New Roman"/>
        </w:rPr>
      </w:pPr>
      <w:r w:rsidRPr="00900753">
        <w:rPr>
          <w:rFonts w:ascii="Times New Roman" w:hAnsi="Times New Roman" w:cs="Times New Roman"/>
          <w:i/>
        </w:rPr>
        <w:t>The ARC Centre of Excellence in Translational Photosynthesis</w:t>
      </w:r>
      <w:r>
        <w:rPr>
          <w:rFonts w:ascii="Times New Roman" w:hAnsi="Times New Roman" w:cs="Times New Roman"/>
        </w:rPr>
        <w:t xml:space="preserve">, administered by ANU. Methods and results will also be applicable to </w:t>
      </w:r>
      <w:r w:rsidR="00877ED6">
        <w:rPr>
          <w:rFonts w:ascii="Times New Roman" w:hAnsi="Times New Roman" w:cs="Times New Roman"/>
        </w:rPr>
        <w:t xml:space="preserve">research at </w:t>
      </w:r>
      <w:r>
        <w:rPr>
          <w:rFonts w:ascii="Times New Roman" w:hAnsi="Times New Roman" w:cs="Times New Roman"/>
        </w:rPr>
        <w:t xml:space="preserve">the ARC CoE in Plant Energy Biology, which includes ANU </w:t>
      </w:r>
      <w:r w:rsidR="00877ED6">
        <w:rPr>
          <w:rFonts w:ascii="Times New Roman" w:hAnsi="Times New Roman" w:cs="Times New Roman"/>
        </w:rPr>
        <w:t>scientists</w:t>
      </w:r>
      <w:r>
        <w:rPr>
          <w:rFonts w:ascii="Times New Roman" w:hAnsi="Times New Roman" w:cs="Times New Roman"/>
        </w:rPr>
        <w:t>.</w:t>
      </w:r>
    </w:p>
    <w:p w14:paraId="1B57F7FF" w14:textId="6192EBD8" w:rsidR="000A2B4F" w:rsidRDefault="000A2B4F" w:rsidP="007A43CD">
      <w:pPr>
        <w:pStyle w:val="ListParagraph"/>
        <w:numPr>
          <w:ilvl w:val="0"/>
          <w:numId w:val="10"/>
        </w:numPr>
        <w:spacing w:after="120"/>
        <w:ind w:left="284" w:hanging="284"/>
        <w:jc w:val="both"/>
        <w:outlineLvl w:val="0"/>
        <w:rPr>
          <w:rFonts w:ascii="Times New Roman" w:hAnsi="Times New Roman" w:cs="Times New Roman"/>
        </w:rPr>
      </w:pPr>
      <w:r w:rsidRPr="00900753">
        <w:rPr>
          <w:rFonts w:ascii="Times New Roman" w:hAnsi="Times New Roman" w:cs="Times New Roman"/>
          <w:i/>
        </w:rPr>
        <w:t>The SIEF Forests for the Future project</w:t>
      </w:r>
      <w:r>
        <w:rPr>
          <w:rFonts w:ascii="Times New Roman" w:hAnsi="Times New Roman" w:cs="Times New Roman"/>
        </w:rPr>
        <w:t xml:space="preserve"> (lead CI Farquhar, $4m over 5 years) that will provide common garden-grown </w:t>
      </w:r>
      <w:r w:rsidRPr="000A2B4F">
        <w:rPr>
          <w:rFonts w:ascii="Times New Roman" w:hAnsi="Times New Roman" w:cs="Times New Roman"/>
          <w:i/>
        </w:rPr>
        <w:t>E. camaldulensis</w:t>
      </w:r>
      <w:r w:rsidR="00900753">
        <w:rPr>
          <w:rFonts w:ascii="Times New Roman" w:hAnsi="Times New Roman" w:cs="Times New Roman"/>
        </w:rPr>
        <w:t xml:space="preserve"> genotypes, with additional support from the NSW Environmental Trust.</w:t>
      </w:r>
    </w:p>
    <w:p w14:paraId="191377B9" w14:textId="5B08B61B" w:rsidR="000A2B4F" w:rsidRDefault="000A2B4F" w:rsidP="007A43CD">
      <w:pPr>
        <w:pStyle w:val="ListParagraph"/>
        <w:numPr>
          <w:ilvl w:val="0"/>
          <w:numId w:val="10"/>
        </w:numPr>
        <w:spacing w:after="120"/>
        <w:ind w:left="284" w:hanging="284"/>
        <w:jc w:val="both"/>
        <w:outlineLvl w:val="0"/>
        <w:rPr>
          <w:rFonts w:ascii="Times New Roman" w:hAnsi="Times New Roman" w:cs="Times New Roman"/>
        </w:rPr>
      </w:pPr>
      <w:r w:rsidRPr="00900753">
        <w:rPr>
          <w:rFonts w:ascii="Times New Roman" w:hAnsi="Times New Roman" w:cs="Times New Roman"/>
          <w:i/>
        </w:rPr>
        <w:t>M</w:t>
      </w:r>
      <w:r w:rsidR="00733B33" w:rsidRPr="00900753">
        <w:rPr>
          <w:rFonts w:ascii="Times New Roman" w:hAnsi="Times New Roman" w:cs="Times New Roman"/>
          <w:i/>
        </w:rPr>
        <w:t>y current ARC Discovery Project and previous SIEF fellowship</w:t>
      </w:r>
      <w:r w:rsidR="00733B33">
        <w:rPr>
          <w:rFonts w:ascii="Times New Roman" w:hAnsi="Times New Roman" w:cs="Times New Roman"/>
        </w:rPr>
        <w:t xml:space="preserve">. </w:t>
      </w:r>
      <w:r w:rsidR="00900753">
        <w:rPr>
          <w:rFonts w:ascii="Times New Roman" w:hAnsi="Times New Roman" w:cs="Times New Roman"/>
        </w:rPr>
        <w:t>Most of t</w:t>
      </w:r>
      <w:r w:rsidR="00733B33">
        <w:rPr>
          <w:rFonts w:ascii="Times New Roman" w:hAnsi="Times New Roman" w:cs="Times New Roman"/>
        </w:rPr>
        <w:t>he analytical methods for the proposed project were developed during my current Discovery Project</w:t>
      </w:r>
      <w:r w:rsidR="00900753">
        <w:rPr>
          <w:rFonts w:ascii="Times New Roman" w:hAnsi="Times New Roman" w:cs="Times New Roman"/>
        </w:rPr>
        <w:t xml:space="preserve"> and past SIEF fellowship</w:t>
      </w:r>
      <w:r w:rsidR="00733B33">
        <w:rPr>
          <w:rFonts w:ascii="Times New Roman" w:hAnsi="Times New Roman" w:cs="Times New Roman"/>
        </w:rPr>
        <w:t>. The proposed project will leverage data from the Discovery Project by re-analysing it.</w:t>
      </w:r>
    </w:p>
    <w:p w14:paraId="4F24ED62" w14:textId="783EFEED" w:rsidR="00733B33" w:rsidRPr="00733B33" w:rsidRDefault="00733B33" w:rsidP="007A43CD">
      <w:pPr>
        <w:pStyle w:val="ListParagraph"/>
        <w:numPr>
          <w:ilvl w:val="0"/>
          <w:numId w:val="10"/>
        </w:numPr>
        <w:spacing w:after="120"/>
        <w:ind w:left="284" w:hanging="284"/>
        <w:jc w:val="both"/>
        <w:outlineLvl w:val="0"/>
        <w:rPr>
          <w:rFonts w:ascii="Times New Roman" w:hAnsi="Times New Roman" w:cs="Times New Roman"/>
        </w:rPr>
      </w:pPr>
      <w:r w:rsidRPr="00900753">
        <w:rPr>
          <w:rFonts w:ascii="Times New Roman" w:hAnsi="Times New Roman" w:cs="Times New Roman"/>
          <w:i/>
        </w:rPr>
        <w:t>ANU and CSIRO research infrastructure in mass spectro</w:t>
      </w:r>
      <w:r w:rsidR="003379E1" w:rsidRPr="00900753">
        <w:rPr>
          <w:rFonts w:ascii="Times New Roman" w:hAnsi="Times New Roman" w:cs="Times New Roman"/>
          <w:i/>
        </w:rPr>
        <w:t>metry and bioinformatics</w:t>
      </w:r>
      <w:r w:rsidR="003379E1">
        <w:rPr>
          <w:rFonts w:ascii="Times New Roman" w:hAnsi="Times New Roman" w:cs="Times New Roman"/>
        </w:rPr>
        <w:t xml:space="preserve">, including the new </w:t>
      </w:r>
      <w:r w:rsidR="003379E1" w:rsidRPr="003379E1">
        <w:rPr>
          <w:rFonts w:ascii="Times New Roman" w:hAnsi="Times New Roman" w:cs="Times New Roman"/>
        </w:rPr>
        <w:t>ANU-CSIRO Centre for Genomics, Metabolomics, and Bioinformatics</w:t>
      </w:r>
      <w:r w:rsidR="00CF5ED8">
        <w:rPr>
          <w:rFonts w:ascii="Times New Roman" w:hAnsi="Times New Roman" w:cs="Times New Roman"/>
        </w:rPr>
        <w:t>, which aims to facilitate the integration of gene discovery with crop deployment and environmental management.</w:t>
      </w:r>
    </w:p>
    <w:p w14:paraId="2C5667A7" w14:textId="77777777" w:rsidR="00CD4D75" w:rsidRPr="00752C3B" w:rsidRDefault="00CD4D75" w:rsidP="007A43CD">
      <w:pPr>
        <w:jc w:val="both"/>
        <w:outlineLvl w:val="0"/>
        <w:rPr>
          <w:rFonts w:ascii="Times New Roman" w:hAnsi="Times New Roman" w:cs="Times New Roman"/>
          <w:b/>
        </w:rPr>
      </w:pPr>
      <w:r w:rsidRPr="000A2B4F">
        <w:rPr>
          <w:rFonts w:ascii="Times New Roman" w:hAnsi="Times New Roman" w:cs="Times New Roman"/>
          <w:b/>
        </w:rPr>
        <w:t>COMMUNICATION OF RESULTS</w:t>
      </w:r>
    </w:p>
    <w:p w14:paraId="09D32BF7" w14:textId="08CC4EE4" w:rsidR="00CD4D75" w:rsidRDefault="008E02AD" w:rsidP="007A43CD">
      <w:pPr>
        <w:jc w:val="both"/>
        <w:rPr>
          <w:rFonts w:ascii="Times New Roman" w:hAnsi="Times New Roman" w:cs="Times New Roman"/>
        </w:rPr>
      </w:pPr>
      <w:r>
        <w:rPr>
          <w:rFonts w:ascii="Times New Roman" w:hAnsi="Times New Roman" w:cs="Times New Roman"/>
        </w:rPr>
        <w:t xml:space="preserve">Aim 1 will produce basic knowledge about plants </w:t>
      </w:r>
      <w:r w:rsidR="009054D9">
        <w:rPr>
          <w:rFonts w:ascii="Times New Roman" w:hAnsi="Times New Roman" w:cs="Times New Roman"/>
        </w:rPr>
        <w:t xml:space="preserve">across </w:t>
      </w:r>
      <w:r w:rsidR="00A75F08">
        <w:rPr>
          <w:rFonts w:ascii="Times New Roman" w:hAnsi="Times New Roman" w:cs="Times New Roman"/>
        </w:rPr>
        <w:t>102</w:t>
      </w:r>
      <w:r w:rsidR="009054D9">
        <w:rPr>
          <w:rFonts w:ascii="Times New Roman" w:hAnsi="Times New Roman" w:cs="Times New Roman"/>
        </w:rPr>
        <w:t xml:space="preserve"> species and most of Earth’s vegetated climate space</w:t>
      </w:r>
      <w:r w:rsidR="00050509">
        <w:rPr>
          <w:rFonts w:ascii="Times New Roman" w:hAnsi="Times New Roman" w:cs="Times New Roman"/>
        </w:rPr>
        <w:t>, which are unprecedented scales for plant protein data</w:t>
      </w:r>
      <w:r w:rsidR="009054D9">
        <w:rPr>
          <w:rFonts w:ascii="Times New Roman" w:hAnsi="Times New Roman" w:cs="Times New Roman"/>
        </w:rPr>
        <w:t xml:space="preserve">. </w:t>
      </w:r>
      <w:r w:rsidR="00004C9D">
        <w:rPr>
          <w:rFonts w:ascii="Times New Roman" w:hAnsi="Times New Roman" w:cs="Times New Roman"/>
        </w:rPr>
        <w:t>Results</w:t>
      </w:r>
      <w:r w:rsidR="009054D9">
        <w:rPr>
          <w:rFonts w:ascii="Times New Roman" w:hAnsi="Times New Roman" w:cs="Times New Roman"/>
        </w:rPr>
        <w:t xml:space="preserve"> </w:t>
      </w:r>
      <w:r>
        <w:rPr>
          <w:rFonts w:ascii="Times New Roman" w:hAnsi="Times New Roman" w:cs="Times New Roman"/>
        </w:rPr>
        <w:t xml:space="preserve">will be of interest to plant physiologists, ecologists, and climate scientists. </w:t>
      </w:r>
      <w:r w:rsidR="009054D9">
        <w:rPr>
          <w:rFonts w:ascii="Times New Roman" w:hAnsi="Times New Roman" w:cs="Times New Roman"/>
        </w:rPr>
        <w:t xml:space="preserve">For </w:t>
      </w:r>
      <w:r w:rsidR="00050509">
        <w:rPr>
          <w:rFonts w:ascii="Times New Roman" w:hAnsi="Times New Roman" w:cs="Times New Roman"/>
        </w:rPr>
        <w:t xml:space="preserve">those </w:t>
      </w:r>
      <w:r w:rsidR="00322E0C">
        <w:rPr>
          <w:rFonts w:ascii="Times New Roman" w:hAnsi="Times New Roman" w:cs="Times New Roman"/>
        </w:rPr>
        <w:t>reasons,</w:t>
      </w:r>
      <w:r w:rsidR="009054D9">
        <w:rPr>
          <w:rFonts w:ascii="Times New Roman" w:hAnsi="Times New Roman" w:cs="Times New Roman"/>
        </w:rPr>
        <w:t xml:space="preserve"> I will target high-impact generalist journals such as </w:t>
      </w:r>
      <w:r w:rsidR="009054D9" w:rsidRPr="00D7639B">
        <w:rPr>
          <w:rFonts w:ascii="Times New Roman" w:hAnsi="Times New Roman" w:cs="Times New Roman"/>
          <w:i/>
        </w:rPr>
        <w:t>Nature</w:t>
      </w:r>
      <w:r w:rsidR="009054D9">
        <w:rPr>
          <w:rFonts w:ascii="Times New Roman" w:hAnsi="Times New Roman" w:cs="Times New Roman"/>
        </w:rPr>
        <w:t xml:space="preserve"> and </w:t>
      </w:r>
      <w:r w:rsidR="009054D9" w:rsidRPr="00D7639B">
        <w:rPr>
          <w:rFonts w:ascii="Times New Roman" w:hAnsi="Times New Roman" w:cs="Times New Roman"/>
          <w:i/>
        </w:rPr>
        <w:t>PNAS</w:t>
      </w:r>
      <w:r w:rsidR="009054D9">
        <w:rPr>
          <w:rFonts w:ascii="Times New Roman" w:hAnsi="Times New Roman" w:cs="Times New Roman"/>
        </w:rPr>
        <w:t>.</w:t>
      </w:r>
    </w:p>
    <w:p w14:paraId="3946563F" w14:textId="7AC7949D" w:rsidR="00050509" w:rsidRDefault="000B6306" w:rsidP="007A43CD">
      <w:pPr>
        <w:ind w:firstLine="426"/>
        <w:jc w:val="both"/>
        <w:rPr>
          <w:rFonts w:ascii="Times New Roman" w:hAnsi="Times New Roman" w:cs="Times New Roman"/>
        </w:rPr>
      </w:pPr>
      <w:r>
        <w:rPr>
          <w:rFonts w:ascii="Times New Roman" w:hAnsi="Times New Roman" w:cs="Times New Roman"/>
        </w:rPr>
        <w:t xml:space="preserve">Aim 2 will be targeted at leading plant journals such as </w:t>
      </w:r>
      <w:r w:rsidRPr="00D7639B">
        <w:rPr>
          <w:rFonts w:ascii="Times New Roman" w:hAnsi="Times New Roman" w:cs="Times New Roman"/>
          <w:i/>
        </w:rPr>
        <w:t>Nature Plants</w:t>
      </w:r>
      <w:r w:rsidRPr="00D7639B">
        <w:rPr>
          <w:rFonts w:ascii="Times New Roman" w:hAnsi="Times New Roman" w:cs="Times New Roman"/>
        </w:rPr>
        <w:t>,</w:t>
      </w:r>
      <w:r w:rsidRPr="00D7639B">
        <w:rPr>
          <w:rFonts w:ascii="Times New Roman" w:hAnsi="Times New Roman" w:cs="Times New Roman"/>
          <w:i/>
        </w:rPr>
        <w:t xml:space="preserve"> Plant Physiology</w:t>
      </w:r>
      <w:r>
        <w:rPr>
          <w:rFonts w:ascii="Times New Roman" w:hAnsi="Times New Roman" w:cs="Times New Roman"/>
        </w:rPr>
        <w:t xml:space="preserve">, and </w:t>
      </w:r>
      <w:r w:rsidRPr="00D7639B">
        <w:rPr>
          <w:rFonts w:ascii="Times New Roman" w:hAnsi="Times New Roman" w:cs="Times New Roman"/>
          <w:i/>
        </w:rPr>
        <w:t>Plant Cell and Environment</w:t>
      </w:r>
      <w:r>
        <w:rPr>
          <w:rFonts w:ascii="Times New Roman" w:hAnsi="Times New Roman" w:cs="Times New Roman"/>
        </w:rPr>
        <w:t xml:space="preserve">. </w:t>
      </w:r>
      <w:r w:rsidR="00050509">
        <w:rPr>
          <w:rFonts w:ascii="Times New Roman" w:hAnsi="Times New Roman" w:cs="Times New Roman"/>
        </w:rPr>
        <w:t>The theoretical framework behind this project wil</w:t>
      </w:r>
      <w:r w:rsidR="00B615C0">
        <w:rPr>
          <w:rFonts w:ascii="Times New Roman" w:hAnsi="Times New Roman" w:cs="Times New Roman"/>
        </w:rPr>
        <w:t>l be applicable to other fields</w:t>
      </w:r>
      <w:r w:rsidR="00050509">
        <w:rPr>
          <w:rFonts w:ascii="Times New Roman" w:hAnsi="Times New Roman" w:cs="Times New Roman"/>
        </w:rPr>
        <w:t xml:space="preserve"> and I will promote it through </w:t>
      </w:r>
      <w:r w:rsidR="00901560">
        <w:rPr>
          <w:rFonts w:ascii="Times New Roman" w:hAnsi="Times New Roman" w:cs="Times New Roman"/>
        </w:rPr>
        <w:t>a commentary</w:t>
      </w:r>
      <w:r w:rsidR="00050509">
        <w:rPr>
          <w:rFonts w:ascii="Times New Roman" w:hAnsi="Times New Roman" w:cs="Times New Roman"/>
        </w:rPr>
        <w:t xml:space="preserve"> </w:t>
      </w:r>
      <w:r w:rsidR="00901560">
        <w:rPr>
          <w:rFonts w:ascii="Times New Roman" w:hAnsi="Times New Roman" w:cs="Times New Roman"/>
        </w:rPr>
        <w:t xml:space="preserve">article, such as the minireview format of </w:t>
      </w:r>
      <w:r w:rsidR="00901560" w:rsidRPr="00D7639B">
        <w:rPr>
          <w:rFonts w:ascii="Times New Roman" w:hAnsi="Times New Roman" w:cs="Times New Roman"/>
          <w:i/>
        </w:rPr>
        <w:t>Molecular and Cellular Proteomics</w:t>
      </w:r>
      <w:r w:rsidR="00901560">
        <w:rPr>
          <w:rFonts w:ascii="Times New Roman" w:hAnsi="Times New Roman" w:cs="Times New Roman"/>
        </w:rPr>
        <w:t>.</w:t>
      </w:r>
    </w:p>
    <w:p w14:paraId="533D01A4" w14:textId="03FE1749" w:rsidR="00B615C0" w:rsidRDefault="00901560" w:rsidP="007A43CD">
      <w:pPr>
        <w:spacing w:after="120"/>
        <w:ind w:firstLine="425"/>
        <w:jc w:val="both"/>
        <w:rPr>
          <w:rFonts w:ascii="Times New Roman" w:hAnsi="Times New Roman" w:cs="Times New Roman"/>
        </w:rPr>
      </w:pPr>
      <w:r>
        <w:rPr>
          <w:rFonts w:ascii="Times New Roman" w:hAnsi="Times New Roman" w:cs="Times New Roman"/>
        </w:rPr>
        <w:t>I will promote my work through seminars in Canberra and S</w:t>
      </w:r>
      <w:r w:rsidR="007F5707">
        <w:rPr>
          <w:rFonts w:ascii="Times New Roman" w:hAnsi="Times New Roman" w:cs="Times New Roman"/>
        </w:rPr>
        <w:t xml:space="preserve">ydney. Since 2014 I have </w:t>
      </w:r>
      <w:proofErr w:type="spellStart"/>
      <w:r w:rsidR="007F5707">
        <w:rPr>
          <w:rFonts w:ascii="Times New Roman" w:hAnsi="Times New Roman" w:cs="Times New Roman"/>
        </w:rPr>
        <w:t>organis</w:t>
      </w:r>
      <w:r>
        <w:rPr>
          <w:rFonts w:ascii="Times New Roman" w:hAnsi="Times New Roman" w:cs="Times New Roman"/>
        </w:rPr>
        <w:t>ed</w:t>
      </w:r>
      <w:proofErr w:type="spellEnd"/>
      <w:r>
        <w:rPr>
          <w:rFonts w:ascii="Times New Roman" w:hAnsi="Times New Roman" w:cs="Times New Roman"/>
        </w:rPr>
        <w:t xml:space="preserve"> the Sydney Plant Ecophysiology group meetings, a seminar series across Sydney un</w:t>
      </w:r>
      <w:r w:rsidR="00B615C0">
        <w:rPr>
          <w:rFonts w:ascii="Times New Roman" w:hAnsi="Times New Roman" w:cs="Times New Roman"/>
        </w:rPr>
        <w:t>iversities, and I will promote my research at organisations connected with that group.</w:t>
      </w:r>
      <w:r w:rsidR="00004C9D">
        <w:rPr>
          <w:rFonts w:ascii="Times New Roman" w:hAnsi="Times New Roman" w:cs="Times New Roman"/>
        </w:rPr>
        <w:t xml:space="preserve"> </w:t>
      </w:r>
      <w:r w:rsidR="00B615C0">
        <w:rPr>
          <w:rFonts w:ascii="Times New Roman" w:hAnsi="Times New Roman" w:cs="Times New Roman"/>
        </w:rPr>
        <w:t>In year 3 of the project I will present its results at the meeting of the American Society for Mass Spectrometry and I will arrange to present it at one</w:t>
      </w:r>
      <w:r w:rsidR="00212CFF">
        <w:rPr>
          <w:rFonts w:ascii="Times New Roman" w:hAnsi="Times New Roman" w:cs="Times New Roman"/>
        </w:rPr>
        <w:t xml:space="preserve"> or more</w:t>
      </w:r>
      <w:r w:rsidR="00B615C0">
        <w:rPr>
          <w:rFonts w:ascii="Times New Roman" w:hAnsi="Times New Roman" w:cs="Times New Roman"/>
        </w:rPr>
        <w:t xml:space="preserve"> research institution</w:t>
      </w:r>
      <w:r w:rsidR="00212CFF">
        <w:rPr>
          <w:rFonts w:ascii="Times New Roman" w:hAnsi="Times New Roman" w:cs="Times New Roman"/>
        </w:rPr>
        <w:t>s</w:t>
      </w:r>
      <w:r w:rsidR="00B615C0">
        <w:rPr>
          <w:rFonts w:ascii="Times New Roman" w:hAnsi="Times New Roman" w:cs="Times New Roman"/>
        </w:rPr>
        <w:t xml:space="preserve"> during the same trip.</w:t>
      </w:r>
    </w:p>
    <w:p w14:paraId="054A6259" w14:textId="77777777" w:rsidR="00CD4D75" w:rsidRPr="0058145A" w:rsidRDefault="00CD4D75" w:rsidP="007A43CD">
      <w:pPr>
        <w:jc w:val="both"/>
        <w:outlineLvl w:val="0"/>
        <w:rPr>
          <w:rFonts w:ascii="Times New Roman" w:hAnsi="Times New Roman" w:cs="Times New Roman"/>
          <w:b/>
        </w:rPr>
      </w:pPr>
      <w:r w:rsidRPr="0058145A">
        <w:rPr>
          <w:rFonts w:ascii="Times New Roman" w:hAnsi="Times New Roman" w:cs="Times New Roman"/>
          <w:b/>
        </w:rPr>
        <w:lastRenderedPageBreak/>
        <w:t>MANAGEMENT OF DATA</w:t>
      </w:r>
    </w:p>
    <w:p w14:paraId="12BD275E" w14:textId="01132147" w:rsidR="003B2D1C" w:rsidRDefault="001B7AD5" w:rsidP="007A43CD">
      <w:pPr>
        <w:spacing w:after="120"/>
        <w:jc w:val="both"/>
        <w:rPr>
          <w:rFonts w:ascii="Times New Roman" w:hAnsi="Times New Roman" w:cs="Times New Roman"/>
        </w:rPr>
      </w:pPr>
      <w:r>
        <w:rPr>
          <w:rFonts w:ascii="Times New Roman" w:hAnsi="Times New Roman" w:cs="Times New Roman"/>
        </w:rPr>
        <w:t>A</w:t>
      </w:r>
      <w:r w:rsidR="00062D97">
        <w:rPr>
          <w:rFonts w:ascii="Times New Roman" w:hAnsi="Times New Roman" w:cs="Times New Roman"/>
        </w:rPr>
        <w:t>ll data</w:t>
      </w:r>
      <w:r>
        <w:rPr>
          <w:rFonts w:ascii="Times New Roman" w:hAnsi="Times New Roman" w:cs="Times New Roman"/>
        </w:rPr>
        <w:t xml:space="preserve"> will be synced with local drives using purchased</w:t>
      </w:r>
      <w:r w:rsidR="00062D97">
        <w:rPr>
          <w:rFonts w:ascii="Times New Roman" w:hAnsi="Times New Roman" w:cs="Times New Roman"/>
        </w:rPr>
        <w:t xml:space="preserve"> Google Drive </w:t>
      </w:r>
      <w:r>
        <w:rPr>
          <w:rFonts w:ascii="Times New Roman" w:hAnsi="Times New Roman" w:cs="Times New Roman"/>
        </w:rPr>
        <w:t xml:space="preserve">storage. All lab </w:t>
      </w:r>
      <w:r w:rsidR="007D171F">
        <w:rPr>
          <w:rFonts w:ascii="Times New Roman" w:hAnsi="Times New Roman" w:cs="Times New Roman"/>
        </w:rPr>
        <w:t xml:space="preserve">and field </w:t>
      </w:r>
      <w:r>
        <w:rPr>
          <w:rFonts w:ascii="Times New Roman" w:hAnsi="Times New Roman" w:cs="Times New Roman"/>
        </w:rPr>
        <w:t>notebooks will be scanned regularly and stored in Google Drive.</w:t>
      </w:r>
      <w:r w:rsidR="00004C9D">
        <w:rPr>
          <w:rFonts w:ascii="Times New Roman" w:hAnsi="Times New Roman" w:cs="Times New Roman"/>
        </w:rPr>
        <w:t xml:space="preserve"> </w:t>
      </w:r>
      <w:r>
        <w:rPr>
          <w:rFonts w:ascii="Times New Roman" w:hAnsi="Times New Roman" w:cs="Times New Roman"/>
        </w:rPr>
        <w:t xml:space="preserve">Mass spectrometry data will be </w:t>
      </w:r>
      <w:r w:rsidR="008B1C27">
        <w:rPr>
          <w:rFonts w:ascii="Times New Roman" w:hAnsi="Times New Roman" w:cs="Times New Roman"/>
        </w:rPr>
        <w:t>uploaded to</w:t>
      </w:r>
      <w:r w:rsidR="003B1ED8">
        <w:rPr>
          <w:rFonts w:ascii="Times New Roman" w:hAnsi="Times New Roman" w:cs="Times New Roman"/>
        </w:rPr>
        <w:t xml:space="preserve"> ProteomeXchange</w:t>
      </w:r>
      <w:r w:rsidR="008A3C53">
        <w:rPr>
          <w:rFonts w:ascii="Times New Roman" w:hAnsi="Times New Roman" w:cs="Times New Roman"/>
        </w:rPr>
        <w:fldChar w:fldCharType="begin"/>
      </w:r>
      <w:r w:rsidR="00304EFA">
        <w:rPr>
          <w:rFonts w:ascii="Times New Roman" w:hAnsi="Times New Roman" w:cs="Times New Roman"/>
        </w:rPr>
        <w:instrText xml:space="preserve"> ADDIN ZOTERO_ITEM CSL_CITATION {"citationID":"29g3drqi5m","properties":{"formattedCitation":"{\\rtf \\super 62,63\\nosupersub{}}","plainCitation":"62,63"},"citationItems":[{"id":409,"uris":["http://zotero.org/users/2536149/items/TPB6FX4Q"],"uri":["http://zotero.org/users/2536149/items/TPB6FX4Q"],"itemData":{"id":409,"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id":411,"uris":["http://zotero.org/users/2536149/items/W35R395P"],"uri":["http://zotero.org/users/2536149/items/W35R395P"],"itemData":{"id":411,"type":"article-journal","title":"The ProteomeXchange consortium in 2017: supporting the cultural change in proteomics public data deposition","container-title":"Nucleic Acids Research","page":"D1100-D1106","volume":"45","issue":"D1","source":"academic.oup.com","DOI":"10.1093/nar/gkw936","ISSN":"0305-1048","shortTitle":"The ProteomeXchange consortium in 2017","journalAbbreviation":"Nucleic Acids Res","author":[{"family":"Deutsch","given":"Eric W."},{"family":"Csordas","given":"Attila"},{"family":"Sun","given":"Zhi"},{"family":"Jarnuczak","given":"Andrew"},{"family":"Perez-Riverol","given":"Yasset"},{"family":"Ternent","given":"Tobias"},{"family":"Campbell","given":"David S."},{"family":"Bernal-Llinares","given":"Manuel"},{"family":"Okuda","given":"Shujiro"},{"family":"Kawano","given":"Shin"},{"family":"Moritz","given":"Robert L."},{"family":"Carver","given":"Jeremy J."},{"family":"Wang","given":"Mingxun"},{"family":"Ishihama","given":"Yasushi"},{"family":"Bandeira","given":"Nuno"},{"family":"Hermjakob","given":"Henning"},{"family":"Vizcaíno","given":"Juan Antonio"}],"issued":{"date-parts":[["2017",1,4]]}}}],"schema":"https://github.com/citation-style-language/schema/raw/master/csl-citation.json"} </w:instrText>
      </w:r>
      <w:r w:rsidR="008A3C53">
        <w:rPr>
          <w:rFonts w:ascii="Times New Roman" w:hAnsi="Times New Roman" w:cs="Times New Roman"/>
        </w:rPr>
        <w:fldChar w:fldCharType="separate"/>
      </w:r>
      <w:r w:rsidR="00304EFA" w:rsidRPr="00304EFA">
        <w:rPr>
          <w:rFonts w:ascii="Times New Roman" w:eastAsia="Times New Roman" w:hAnsi="Times New Roman" w:cs="Times New Roman"/>
          <w:vertAlign w:val="superscript"/>
        </w:rPr>
        <w:t>62,63</w:t>
      </w:r>
      <w:r w:rsidR="008A3C53">
        <w:rPr>
          <w:rFonts w:ascii="Times New Roman" w:hAnsi="Times New Roman" w:cs="Times New Roman"/>
        </w:rPr>
        <w:fldChar w:fldCharType="end"/>
      </w:r>
      <w:r w:rsidR="003B1ED8">
        <w:rPr>
          <w:rFonts w:ascii="Times New Roman" w:hAnsi="Times New Roman" w:cs="Times New Roman"/>
        </w:rPr>
        <w:t xml:space="preserve">, which </w:t>
      </w:r>
      <w:r w:rsidR="007D171F">
        <w:rPr>
          <w:rFonts w:ascii="Times New Roman" w:hAnsi="Times New Roman" w:cs="Times New Roman"/>
        </w:rPr>
        <w:t xml:space="preserve">will </w:t>
      </w:r>
      <w:r w:rsidR="008B1C27">
        <w:rPr>
          <w:rFonts w:ascii="Times New Roman" w:hAnsi="Times New Roman" w:cs="Times New Roman"/>
        </w:rPr>
        <w:t>make it</w:t>
      </w:r>
      <w:r w:rsidR="003B1ED8">
        <w:rPr>
          <w:rFonts w:ascii="Times New Roman" w:hAnsi="Times New Roman" w:cs="Times New Roman"/>
        </w:rPr>
        <w:t xml:space="preserve"> available through several online resources such as PRIDE, Peptide Atlas, and GPMDB.</w:t>
      </w:r>
      <w:r w:rsidR="00004C9D">
        <w:rPr>
          <w:rFonts w:ascii="Times New Roman" w:hAnsi="Times New Roman" w:cs="Times New Roman"/>
        </w:rPr>
        <w:t xml:space="preserve"> </w:t>
      </w:r>
      <w:r w:rsidR="008B1C27">
        <w:rPr>
          <w:rFonts w:ascii="Times New Roman" w:hAnsi="Times New Roman" w:cs="Times New Roman"/>
        </w:rPr>
        <w:t>Calculated protein amounts, g</w:t>
      </w:r>
      <w:r w:rsidR="003B1ED8">
        <w:rPr>
          <w:rFonts w:ascii="Times New Roman" w:hAnsi="Times New Roman" w:cs="Times New Roman"/>
        </w:rPr>
        <w:t xml:space="preserve">eographical </w:t>
      </w:r>
      <w:r w:rsidR="008B1C27">
        <w:rPr>
          <w:rFonts w:ascii="Times New Roman" w:hAnsi="Times New Roman" w:cs="Times New Roman"/>
        </w:rPr>
        <w:t>and</w:t>
      </w:r>
      <w:r w:rsidR="003B1ED8">
        <w:rPr>
          <w:rFonts w:ascii="Times New Roman" w:hAnsi="Times New Roman" w:cs="Times New Roman"/>
        </w:rPr>
        <w:t xml:space="preserve"> environmental </w:t>
      </w:r>
      <w:r w:rsidR="008B1C27">
        <w:rPr>
          <w:rFonts w:ascii="Times New Roman" w:hAnsi="Times New Roman" w:cs="Times New Roman"/>
        </w:rPr>
        <w:t>data</w:t>
      </w:r>
      <w:r w:rsidR="003B1ED8">
        <w:rPr>
          <w:rFonts w:ascii="Times New Roman" w:hAnsi="Times New Roman" w:cs="Times New Roman"/>
        </w:rPr>
        <w:t xml:space="preserve"> will </w:t>
      </w:r>
      <w:r w:rsidR="008B1C27">
        <w:rPr>
          <w:rFonts w:ascii="Times New Roman" w:hAnsi="Times New Roman" w:cs="Times New Roman"/>
        </w:rPr>
        <w:t>be</w:t>
      </w:r>
      <w:r w:rsidR="003B1ED8">
        <w:rPr>
          <w:rFonts w:ascii="Times New Roman" w:hAnsi="Times New Roman" w:cs="Times New Roman"/>
        </w:rPr>
        <w:t xml:space="preserve"> available as electronic supplementary material assoc</w:t>
      </w:r>
      <w:r w:rsidR="008B1C27">
        <w:rPr>
          <w:rFonts w:ascii="Times New Roman" w:hAnsi="Times New Roman" w:cs="Times New Roman"/>
        </w:rPr>
        <w:t>iated with articles</w:t>
      </w:r>
      <w:r w:rsidR="004027A5">
        <w:rPr>
          <w:rFonts w:ascii="Times New Roman" w:hAnsi="Times New Roman" w:cs="Times New Roman"/>
        </w:rPr>
        <w:t>.</w:t>
      </w:r>
      <w:r w:rsidR="008B1C27">
        <w:rPr>
          <w:rFonts w:ascii="Times New Roman" w:hAnsi="Times New Roman" w:cs="Times New Roman"/>
        </w:rPr>
        <w:t xml:space="preserve"> </w:t>
      </w:r>
      <w:r w:rsidR="003B2D1C">
        <w:rPr>
          <w:rFonts w:ascii="Times New Roman" w:hAnsi="Times New Roman" w:cs="Times New Roman"/>
        </w:rPr>
        <w:t xml:space="preserve">RNA sequencing data </w:t>
      </w:r>
      <w:r w:rsidR="007C4490">
        <w:rPr>
          <w:rFonts w:ascii="Times New Roman" w:hAnsi="Times New Roman" w:cs="Times New Roman"/>
        </w:rPr>
        <w:t xml:space="preserve">generated from this project </w:t>
      </w:r>
      <w:r w:rsidR="003B2D1C">
        <w:rPr>
          <w:rFonts w:ascii="Times New Roman" w:hAnsi="Times New Roman" w:cs="Times New Roman"/>
        </w:rPr>
        <w:t xml:space="preserve">will be uploaded to </w:t>
      </w:r>
      <w:r w:rsidR="007C4490">
        <w:rPr>
          <w:rFonts w:ascii="Times New Roman" w:hAnsi="Times New Roman" w:cs="Times New Roman"/>
        </w:rPr>
        <w:t xml:space="preserve">the </w:t>
      </w:r>
      <w:r w:rsidR="003B2D1C">
        <w:rPr>
          <w:rFonts w:ascii="Times New Roman" w:hAnsi="Times New Roman" w:cs="Times New Roman"/>
        </w:rPr>
        <w:t xml:space="preserve">NCBI </w:t>
      </w:r>
      <w:r w:rsidR="004A47F0">
        <w:rPr>
          <w:rFonts w:ascii="Times New Roman" w:hAnsi="Times New Roman" w:cs="Times New Roman"/>
        </w:rPr>
        <w:t>Sequence Read Archive.</w:t>
      </w:r>
    </w:p>
    <w:p w14:paraId="01F15FC7" w14:textId="77777777" w:rsidR="00CD4D75" w:rsidRDefault="00CD4D75" w:rsidP="00322E0C">
      <w:pPr>
        <w:outlineLvl w:val="0"/>
        <w:rPr>
          <w:rFonts w:ascii="Times New Roman" w:hAnsi="Times New Roman" w:cs="Times New Roman"/>
          <w:b/>
        </w:rPr>
      </w:pPr>
      <w:r w:rsidRPr="002678F8">
        <w:rPr>
          <w:rFonts w:ascii="Times New Roman" w:hAnsi="Times New Roman" w:cs="Times New Roman"/>
          <w:b/>
        </w:rPr>
        <w:t>REFERENCES</w:t>
      </w:r>
    </w:p>
    <w:p w14:paraId="042BE135" w14:textId="6691DF89" w:rsidR="000B74B9" w:rsidRPr="004928FF" w:rsidRDefault="000B74B9" w:rsidP="004928FF">
      <w:pPr>
        <w:spacing w:line="220" w:lineRule="exact"/>
        <w:jc w:val="both"/>
        <w:rPr>
          <w:rFonts w:ascii="Times New Roman" w:hAnsi="Times New Roman" w:cs="Times New Roman"/>
          <w:spacing w:val="-8"/>
          <w:kern w:val="16"/>
          <w:sz w:val="20"/>
          <w:szCs w:val="20"/>
        </w:rPr>
      </w:pPr>
      <w:r w:rsidRPr="00F82D01">
        <w:rPr>
          <w:rFonts w:ascii="Times New Roman" w:hAnsi="Times New Roman" w:cs="Times New Roman"/>
          <w:b/>
          <w:spacing w:val="-8"/>
          <w:sz w:val="20"/>
          <w:szCs w:val="20"/>
        </w:rPr>
        <w:t>1</w:t>
      </w:r>
      <w:r w:rsidRPr="00F82D01">
        <w:rPr>
          <w:rFonts w:ascii="Times New Roman" w:hAnsi="Times New Roman" w:cs="Times New Roman"/>
          <w:spacing w:val="-8"/>
          <w:sz w:val="20"/>
          <w:szCs w:val="20"/>
        </w:rPr>
        <w:t xml:space="preserve"> Ort, D.R.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5) Redesigning photosynthesis to sustainably meet global food and bioenergy demand. </w:t>
      </w:r>
      <w:r w:rsidRPr="00F82D01">
        <w:rPr>
          <w:rFonts w:ascii="Times New Roman" w:hAnsi="Times New Roman" w:cs="Times New Roman"/>
          <w:i/>
          <w:iCs/>
          <w:spacing w:val="-8"/>
          <w:sz w:val="20"/>
          <w:szCs w:val="20"/>
        </w:rPr>
        <w:t>Proc. Natl. Acad. Sci.</w:t>
      </w:r>
      <w:r w:rsidRPr="00F82D01">
        <w:rPr>
          <w:rFonts w:ascii="Times New Roman" w:hAnsi="Times New Roman" w:cs="Times New Roman"/>
          <w:spacing w:val="-8"/>
          <w:sz w:val="20"/>
          <w:szCs w:val="20"/>
        </w:rPr>
        <w:t xml:space="preserve"> 112, 8529–8536 </w:t>
      </w:r>
      <w:r w:rsidRPr="00F82D01">
        <w:rPr>
          <w:rFonts w:ascii="Times New Roman" w:hAnsi="Times New Roman" w:cs="Times New Roman"/>
          <w:b/>
          <w:spacing w:val="-8"/>
          <w:sz w:val="20"/>
          <w:szCs w:val="20"/>
        </w:rPr>
        <w:t>2</w:t>
      </w:r>
      <w:r w:rsidRPr="00F82D01">
        <w:rPr>
          <w:rFonts w:ascii="Times New Roman" w:hAnsi="Times New Roman" w:cs="Times New Roman"/>
          <w:spacing w:val="-8"/>
          <w:sz w:val="20"/>
          <w:szCs w:val="20"/>
        </w:rPr>
        <w:t xml:space="preserve"> Long, S.P.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5) Meeting the Global Food Demand of the Future by Engineering Crop Photosynthesis and Yield Potential. </w:t>
      </w:r>
      <w:r w:rsidRPr="00F82D01">
        <w:rPr>
          <w:rFonts w:ascii="Times New Roman" w:hAnsi="Times New Roman" w:cs="Times New Roman"/>
          <w:i/>
          <w:iCs/>
          <w:spacing w:val="-8"/>
          <w:sz w:val="20"/>
          <w:szCs w:val="20"/>
        </w:rPr>
        <w:t>Cell</w:t>
      </w:r>
      <w:r w:rsidRPr="00F82D01">
        <w:rPr>
          <w:rFonts w:ascii="Times New Roman" w:hAnsi="Times New Roman" w:cs="Times New Roman"/>
          <w:spacing w:val="-8"/>
          <w:sz w:val="20"/>
          <w:szCs w:val="20"/>
        </w:rPr>
        <w:t xml:space="preserve"> 161, 56–66 </w:t>
      </w:r>
      <w:r w:rsidRPr="00F82D01">
        <w:rPr>
          <w:rFonts w:ascii="Times New Roman" w:hAnsi="Times New Roman" w:cs="Times New Roman"/>
          <w:b/>
          <w:spacing w:val="-8"/>
          <w:sz w:val="20"/>
          <w:szCs w:val="20"/>
        </w:rPr>
        <w:t>3</w:t>
      </w:r>
      <w:r w:rsidRPr="00F82D01">
        <w:rPr>
          <w:rFonts w:ascii="Times New Roman" w:hAnsi="Times New Roman" w:cs="Times New Roman"/>
          <w:spacing w:val="-8"/>
          <w:sz w:val="20"/>
          <w:szCs w:val="20"/>
        </w:rPr>
        <w:t xml:space="preserve"> Long, S.P.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6) Can improvement in photosynthesis increase crop yields? </w:t>
      </w:r>
      <w:r w:rsidRPr="00F82D01">
        <w:rPr>
          <w:rFonts w:ascii="Times New Roman" w:hAnsi="Times New Roman" w:cs="Times New Roman"/>
          <w:i/>
          <w:iCs/>
          <w:spacing w:val="-8"/>
          <w:sz w:val="20"/>
          <w:szCs w:val="20"/>
        </w:rPr>
        <w:t>Plant Cell Environ.</w:t>
      </w:r>
      <w:r w:rsidRPr="00F82D01">
        <w:rPr>
          <w:rFonts w:ascii="Times New Roman" w:hAnsi="Times New Roman" w:cs="Times New Roman"/>
          <w:spacing w:val="-8"/>
          <w:sz w:val="20"/>
          <w:szCs w:val="20"/>
        </w:rPr>
        <w:t xml:space="preserve"> 29, 315–330 </w:t>
      </w:r>
      <w:r w:rsidRPr="00F82D01">
        <w:rPr>
          <w:rFonts w:ascii="Times New Roman" w:hAnsi="Times New Roman" w:cs="Times New Roman"/>
          <w:b/>
          <w:spacing w:val="-8"/>
          <w:sz w:val="20"/>
          <w:szCs w:val="20"/>
        </w:rPr>
        <w:t>4</w:t>
      </w:r>
      <w:r w:rsidRPr="00F82D01">
        <w:rPr>
          <w:rFonts w:ascii="Times New Roman" w:hAnsi="Times New Roman" w:cs="Times New Roman"/>
          <w:spacing w:val="-8"/>
          <w:sz w:val="20"/>
          <w:szCs w:val="20"/>
        </w:rPr>
        <w:t xml:space="preserve"> Zhu, X.-G.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0) Improving Photosynthetic Efficiency for Greater Yield. </w:t>
      </w:r>
      <w:r w:rsidRPr="00F82D01">
        <w:rPr>
          <w:rFonts w:ascii="Times New Roman" w:hAnsi="Times New Roman" w:cs="Times New Roman"/>
          <w:i/>
          <w:iCs/>
          <w:spacing w:val="-8"/>
          <w:sz w:val="20"/>
          <w:szCs w:val="20"/>
        </w:rPr>
        <w:t>Annu. Rev. Plant Biol.</w:t>
      </w:r>
      <w:r w:rsidRPr="00F82D01">
        <w:rPr>
          <w:rFonts w:ascii="Times New Roman" w:hAnsi="Times New Roman" w:cs="Times New Roman"/>
          <w:spacing w:val="-8"/>
          <w:sz w:val="20"/>
          <w:szCs w:val="20"/>
        </w:rPr>
        <w:t xml:space="preserve"> 61, 235–261 </w:t>
      </w:r>
      <w:r w:rsidRPr="00F82D01">
        <w:rPr>
          <w:rFonts w:ascii="Times New Roman" w:hAnsi="Times New Roman" w:cs="Times New Roman"/>
          <w:b/>
          <w:spacing w:val="-8"/>
          <w:sz w:val="20"/>
          <w:szCs w:val="20"/>
        </w:rPr>
        <w:t>5</w:t>
      </w:r>
      <w:r w:rsidRPr="00F82D01">
        <w:rPr>
          <w:rFonts w:ascii="Times New Roman" w:hAnsi="Times New Roman" w:cs="Times New Roman"/>
          <w:spacing w:val="-8"/>
          <w:sz w:val="20"/>
          <w:szCs w:val="20"/>
        </w:rPr>
        <w:t xml:space="preserve"> Evans, J.R. (2013) Improving Photosynthesis. </w:t>
      </w:r>
      <w:r w:rsidRPr="00F82D01">
        <w:rPr>
          <w:rFonts w:ascii="Times New Roman" w:hAnsi="Times New Roman" w:cs="Times New Roman"/>
          <w:i/>
          <w:iCs/>
          <w:spacing w:val="-8"/>
          <w:sz w:val="20"/>
          <w:szCs w:val="20"/>
        </w:rPr>
        <w:t>Plant Physiol.</w:t>
      </w:r>
      <w:r w:rsidRPr="00F82D01">
        <w:rPr>
          <w:rFonts w:ascii="Times New Roman" w:hAnsi="Times New Roman" w:cs="Times New Roman"/>
          <w:spacing w:val="-8"/>
          <w:sz w:val="20"/>
          <w:szCs w:val="20"/>
        </w:rPr>
        <w:t xml:space="preserve"> 162, 1780–1793 </w:t>
      </w:r>
      <w:r w:rsidRPr="00F82D01">
        <w:rPr>
          <w:rFonts w:ascii="Times New Roman" w:hAnsi="Times New Roman" w:cs="Times New Roman"/>
          <w:b/>
          <w:spacing w:val="-8"/>
          <w:sz w:val="20"/>
          <w:szCs w:val="20"/>
        </w:rPr>
        <w:t>6</w:t>
      </w:r>
      <w:r w:rsidRPr="00F82D01">
        <w:rPr>
          <w:rFonts w:ascii="Times New Roman" w:hAnsi="Times New Roman" w:cs="Times New Roman"/>
          <w:spacing w:val="-8"/>
          <w:sz w:val="20"/>
          <w:szCs w:val="20"/>
        </w:rPr>
        <w:t xml:space="preserve"> Galmés, 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4) Expanding knowledge of the Rubisco kinetics variability in plant species: environmental and evolutionary trends. </w:t>
      </w:r>
      <w:r w:rsidRPr="00F82D01">
        <w:rPr>
          <w:rFonts w:ascii="Times New Roman" w:hAnsi="Times New Roman" w:cs="Times New Roman"/>
          <w:i/>
          <w:iCs/>
          <w:spacing w:val="-8"/>
          <w:sz w:val="20"/>
          <w:szCs w:val="20"/>
        </w:rPr>
        <w:t>Plant Cell Environ.</w:t>
      </w:r>
      <w:r w:rsidRPr="00F82D01">
        <w:rPr>
          <w:rFonts w:ascii="Times New Roman" w:hAnsi="Times New Roman" w:cs="Times New Roman"/>
          <w:spacing w:val="-8"/>
          <w:sz w:val="20"/>
          <w:szCs w:val="20"/>
        </w:rPr>
        <w:t xml:space="preserve"> 37, 1989–2001 </w:t>
      </w:r>
      <w:r w:rsidRPr="00F82D01">
        <w:rPr>
          <w:rFonts w:ascii="Times New Roman" w:hAnsi="Times New Roman" w:cs="Times New Roman"/>
          <w:b/>
          <w:spacing w:val="-8"/>
          <w:sz w:val="20"/>
          <w:szCs w:val="20"/>
        </w:rPr>
        <w:t>7</w:t>
      </w:r>
      <w:r w:rsidRPr="00F82D01">
        <w:rPr>
          <w:rFonts w:ascii="Times New Roman" w:hAnsi="Times New Roman" w:cs="Times New Roman"/>
          <w:spacing w:val="-8"/>
          <w:sz w:val="20"/>
          <w:szCs w:val="20"/>
        </w:rPr>
        <w:t xml:space="preserve"> Parry, M.A.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3) Rubisco activity and regulation as targets for crop improvement. </w:t>
      </w:r>
      <w:r w:rsidRPr="00F82D01">
        <w:rPr>
          <w:rFonts w:ascii="Times New Roman" w:hAnsi="Times New Roman" w:cs="Times New Roman"/>
          <w:i/>
          <w:iCs/>
          <w:spacing w:val="-8"/>
          <w:sz w:val="20"/>
          <w:szCs w:val="20"/>
        </w:rPr>
        <w:t>J. Exp. Bot.</w:t>
      </w:r>
      <w:r w:rsidRPr="00F82D01">
        <w:rPr>
          <w:rFonts w:ascii="Times New Roman" w:hAnsi="Times New Roman" w:cs="Times New Roman"/>
          <w:spacing w:val="-8"/>
          <w:sz w:val="20"/>
          <w:szCs w:val="20"/>
        </w:rPr>
        <w:t xml:space="preserve"> 64, 717–730 </w:t>
      </w:r>
      <w:r w:rsidRPr="00F82D01">
        <w:rPr>
          <w:rFonts w:ascii="Times New Roman" w:hAnsi="Times New Roman" w:cs="Times New Roman"/>
          <w:b/>
          <w:spacing w:val="-8"/>
          <w:sz w:val="20"/>
          <w:szCs w:val="20"/>
        </w:rPr>
        <w:t>8</w:t>
      </w:r>
      <w:r w:rsidRPr="00F82D01">
        <w:rPr>
          <w:rFonts w:ascii="Times New Roman" w:hAnsi="Times New Roman" w:cs="Times New Roman"/>
          <w:spacing w:val="-8"/>
          <w:sz w:val="20"/>
          <w:szCs w:val="20"/>
        </w:rPr>
        <w:t xml:space="preserve"> Orr, D.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6) Surveying Rubisco Diversity and Temperature Response to Improve Crop Photosynthetic Efficiency. </w:t>
      </w:r>
      <w:r w:rsidRPr="00F82D01">
        <w:rPr>
          <w:rFonts w:ascii="Times New Roman" w:hAnsi="Times New Roman" w:cs="Times New Roman"/>
          <w:i/>
          <w:iCs/>
          <w:spacing w:val="-8"/>
          <w:sz w:val="20"/>
          <w:szCs w:val="20"/>
        </w:rPr>
        <w:t>Plant Physiol.</w:t>
      </w:r>
      <w:r w:rsidRPr="00F82D01">
        <w:rPr>
          <w:rFonts w:ascii="Times New Roman" w:hAnsi="Times New Roman" w:cs="Times New Roman"/>
          <w:spacing w:val="-8"/>
          <w:sz w:val="20"/>
          <w:szCs w:val="20"/>
        </w:rPr>
        <w:t xml:space="preserve"> 172, 707–717 </w:t>
      </w:r>
      <w:r w:rsidRPr="00F82D01">
        <w:rPr>
          <w:rFonts w:ascii="Times New Roman" w:hAnsi="Times New Roman" w:cs="Times New Roman"/>
          <w:b/>
          <w:spacing w:val="-8"/>
          <w:sz w:val="20"/>
          <w:szCs w:val="20"/>
        </w:rPr>
        <w:t>9</w:t>
      </w:r>
      <w:r w:rsidRPr="00F82D01">
        <w:rPr>
          <w:rFonts w:ascii="Times New Roman" w:hAnsi="Times New Roman" w:cs="Times New Roman"/>
          <w:spacing w:val="-8"/>
          <w:sz w:val="20"/>
          <w:szCs w:val="20"/>
        </w:rPr>
        <w:t xml:space="preserve"> Andersson, I. (2008) Catalysis and regulation in Rubisco. </w:t>
      </w:r>
      <w:r w:rsidRPr="00F82D01">
        <w:rPr>
          <w:rFonts w:ascii="Times New Roman" w:hAnsi="Times New Roman" w:cs="Times New Roman"/>
          <w:i/>
          <w:iCs/>
          <w:spacing w:val="-8"/>
          <w:sz w:val="20"/>
          <w:szCs w:val="20"/>
        </w:rPr>
        <w:t>J. Exp. Bot.</w:t>
      </w:r>
      <w:r w:rsidRPr="00F82D01">
        <w:rPr>
          <w:rFonts w:ascii="Times New Roman" w:hAnsi="Times New Roman" w:cs="Times New Roman"/>
          <w:spacing w:val="-8"/>
          <w:sz w:val="20"/>
          <w:szCs w:val="20"/>
        </w:rPr>
        <w:t xml:space="preserve"> 59, 1555–1568 </w:t>
      </w:r>
      <w:r w:rsidRPr="00F82D01">
        <w:rPr>
          <w:rFonts w:ascii="Times New Roman" w:hAnsi="Times New Roman" w:cs="Times New Roman"/>
          <w:b/>
          <w:spacing w:val="-8"/>
          <w:sz w:val="20"/>
          <w:szCs w:val="20"/>
        </w:rPr>
        <w:t>10</w:t>
      </w:r>
      <w:r w:rsidRPr="00F82D01">
        <w:rPr>
          <w:rFonts w:ascii="Times New Roman" w:hAnsi="Times New Roman" w:cs="Times New Roman"/>
          <w:spacing w:val="-8"/>
          <w:sz w:val="20"/>
          <w:szCs w:val="20"/>
        </w:rPr>
        <w:t xml:space="preserve"> Prins, A.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6) Rubisco catalytic properties of wild and domesticated relatives provide scope for improving wheat photosynthesis. </w:t>
      </w:r>
      <w:r w:rsidRPr="00F82D01">
        <w:rPr>
          <w:rFonts w:ascii="Times New Roman" w:hAnsi="Times New Roman" w:cs="Times New Roman"/>
          <w:i/>
          <w:iCs/>
          <w:spacing w:val="-8"/>
          <w:sz w:val="20"/>
          <w:szCs w:val="20"/>
        </w:rPr>
        <w:t>J. Exp. Bot.</w:t>
      </w:r>
      <w:r w:rsidRPr="00F82D01">
        <w:rPr>
          <w:rFonts w:ascii="Times New Roman" w:hAnsi="Times New Roman" w:cs="Times New Roman"/>
          <w:spacing w:val="-8"/>
          <w:sz w:val="20"/>
          <w:szCs w:val="20"/>
        </w:rPr>
        <w:t xml:space="preserve"> 67, 1827–1838 </w:t>
      </w:r>
      <w:r w:rsidRPr="00F82D01">
        <w:rPr>
          <w:rFonts w:ascii="Times New Roman" w:hAnsi="Times New Roman" w:cs="Times New Roman"/>
          <w:b/>
          <w:spacing w:val="-8"/>
          <w:sz w:val="20"/>
          <w:szCs w:val="20"/>
        </w:rPr>
        <w:t>11</w:t>
      </w:r>
      <w:r w:rsidRPr="00F82D01">
        <w:rPr>
          <w:rFonts w:ascii="Times New Roman" w:hAnsi="Times New Roman" w:cs="Times New Roman"/>
          <w:spacing w:val="-8"/>
          <w:sz w:val="20"/>
          <w:szCs w:val="20"/>
        </w:rPr>
        <w:t xml:space="preserve"> Sharwood, R.E. (2017) Engineering chloroplasts to improve Rubisco catalysis: prospects for translating improvements into food and fiber crops. </w:t>
      </w:r>
      <w:r w:rsidRPr="00F82D01">
        <w:rPr>
          <w:rFonts w:ascii="Times New Roman" w:hAnsi="Times New Roman" w:cs="Times New Roman"/>
          <w:i/>
          <w:iCs/>
          <w:spacing w:val="-8"/>
          <w:sz w:val="20"/>
          <w:szCs w:val="20"/>
        </w:rPr>
        <w:t>New Phytol.</w:t>
      </w:r>
      <w:r w:rsidRPr="00F82D01">
        <w:rPr>
          <w:rFonts w:ascii="Times New Roman" w:hAnsi="Times New Roman" w:cs="Times New Roman"/>
          <w:spacing w:val="-8"/>
          <w:sz w:val="20"/>
          <w:szCs w:val="20"/>
        </w:rPr>
        <w:t xml:space="preserve"> 213, 494–510 </w:t>
      </w:r>
      <w:r w:rsidRPr="00F82D01">
        <w:rPr>
          <w:rFonts w:ascii="Times New Roman" w:hAnsi="Times New Roman" w:cs="Times New Roman"/>
          <w:b/>
          <w:spacing w:val="-8"/>
          <w:sz w:val="20"/>
          <w:szCs w:val="20"/>
        </w:rPr>
        <w:t>12</w:t>
      </w:r>
      <w:r w:rsidRPr="00F82D01">
        <w:rPr>
          <w:rFonts w:ascii="Times New Roman" w:hAnsi="Times New Roman" w:cs="Times New Roman"/>
          <w:spacing w:val="-8"/>
          <w:sz w:val="20"/>
          <w:szCs w:val="20"/>
        </w:rPr>
        <w:t xml:space="preserve"> Galmés, 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5) Rubisco specificity factor tends to be larger in plant species from drier habitats and in species with persistent leaves. </w:t>
      </w:r>
      <w:r w:rsidRPr="00F82D01">
        <w:rPr>
          <w:rFonts w:ascii="Times New Roman" w:hAnsi="Times New Roman" w:cs="Times New Roman"/>
          <w:i/>
          <w:iCs/>
          <w:spacing w:val="-8"/>
          <w:sz w:val="20"/>
          <w:szCs w:val="20"/>
        </w:rPr>
        <w:t>Plant Cell Environ.</w:t>
      </w:r>
      <w:r w:rsidRPr="00F82D01">
        <w:rPr>
          <w:rFonts w:ascii="Times New Roman" w:hAnsi="Times New Roman" w:cs="Times New Roman"/>
          <w:spacing w:val="-8"/>
          <w:sz w:val="20"/>
          <w:szCs w:val="20"/>
        </w:rPr>
        <w:t xml:space="preserve"> 28, 571–579 </w:t>
      </w:r>
      <w:r w:rsidRPr="00F82D01">
        <w:rPr>
          <w:rFonts w:ascii="Times New Roman" w:hAnsi="Times New Roman" w:cs="Times New Roman"/>
          <w:b/>
          <w:spacing w:val="-8"/>
          <w:sz w:val="20"/>
          <w:szCs w:val="20"/>
        </w:rPr>
        <w:t>13</w:t>
      </w:r>
      <w:r w:rsidRPr="00F82D01">
        <w:rPr>
          <w:rFonts w:ascii="Times New Roman" w:hAnsi="Times New Roman" w:cs="Times New Roman"/>
          <w:spacing w:val="-8"/>
          <w:sz w:val="20"/>
          <w:szCs w:val="20"/>
        </w:rPr>
        <w:t xml:space="preserve"> Yamori, W.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2) Rubisco activase is a key regulator of non-steady-state photosynthesis at any leaf temperature and, to a lesser extent, of steady-state photosynthesis at high temperature. </w:t>
      </w:r>
      <w:r w:rsidRPr="00F82D01">
        <w:rPr>
          <w:rFonts w:ascii="Times New Roman" w:hAnsi="Times New Roman" w:cs="Times New Roman"/>
          <w:i/>
          <w:iCs/>
          <w:spacing w:val="-8"/>
          <w:sz w:val="20"/>
          <w:szCs w:val="20"/>
        </w:rPr>
        <w:t>Plant J.</w:t>
      </w:r>
      <w:r w:rsidRPr="00F82D01">
        <w:rPr>
          <w:rFonts w:ascii="Times New Roman" w:hAnsi="Times New Roman" w:cs="Times New Roman"/>
          <w:spacing w:val="-8"/>
          <w:sz w:val="20"/>
          <w:szCs w:val="20"/>
        </w:rPr>
        <w:t xml:space="preserve"> 71, 871–880 </w:t>
      </w:r>
      <w:r w:rsidRPr="00F82D01">
        <w:rPr>
          <w:rFonts w:ascii="Times New Roman" w:hAnsi="Times New Roman" w:cs="Times New Roman"/>
          <w:b/>
          <w:spacing w:val="-8"/>
          <w:sz w:val="20"/>
          <w:szCs w:val="20"/>
        </w:rPr>
        <w:t>14</w:t>
      </w:r>
      <w:r w:rsidRPr="00F82D01">
        <w:rPr>
          <w:rFonts w:ascii="Times New Roman" w:hAnsi="Times New Roman" w:cs="Times New Roman"/>
          <w:spacing w:val="-8"/>
          <w:sz w:val="20"/>
          <w:szCs w:val="20"/>
        </w:rPr>
        <w:t xml:space="preserve"> Carmo-Silva, E.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5) Optimizing Rubisco and its regulation for greater resource use efficiency. </w:t>
      </w:r>
      <w:r w:rsidRPr="00F82D01">
        <w:rPr>
          <w:rFonts w:ascii="Times New Roman" w:hAnsi="Times New Roman" w:cs="Times New Roman"/>
          <w:i/>
          <w:iCs/>
          <w:spacing w:val="-8"/>
          <w:sz w:val="20"/>
          <w:szCs w:val="20"/>
        </w:rPr>
        <w:t>Plant Cell Environ.</w:t>
      </w:r>
      <w:r w:rsidRPr="00F82D01">
        <w:rPr>
          <w:rFonts w:ascii="Times New Roman" w:hAnsi="Times New Roman" w:cs="Times New Roman"/>
          <w:spacing w:val="-8"/>
          <w:sz w:val="20"/>
          <w:szCs w:val="20"/>
        </w:rPr>
        <w:t xml:space="preserve"> 38, 1817–1832 </w:t>
      </w:r>
      <w:r w:rsidRPr="00F82D01">
        <w:rPr>
          <w:rFonts w:ascii="Times New Roman" w:hAnsi="Times New Roman" w:cs="Times New Roman"/>
          <w:b/>
          <w:spacing w:val="-8"/>
          <w:sz w:val="20"/>
          <w:szCs w:val="20"/>
        </w:rPr>
        <w:t>15</w:t>
      </w:r>
      <w:r w:rsidRPr="00F82D01">
        <w:rPr>
          <w:rFonts w:ascii="Times New Roman" w:hAnsi="Times New Roman" w:cs="Times New Roman"/>
          <w:spacing w:val="-8"/>
          <w:sz w:val="20"/>
          <w:szCs w:val="20"/>
        </w:rPr>
        <w:t xml:space="preserve"> Salvucci, M.E. and Crafts-Brandner, S.J. (2004) Relationship between the Heat Tolerance of Photosynthesis and the Thermal Stability of Rubisco Activase in Plants from Contrasting Thermal Environments. </w:t>
      </w:r>
      <w:r w:rsidRPr="00F82D01">
        <w:rPr>
          <w:rFonts w:ascii="Times New Roman" w:hAnsi="Times New Roman" w:cs="Times New Roman"/>
          <w:i/>
          <w:iCs/>
          <w:spacing w:val="-8"/>
          <w:sz w:val="20"/>
          <w:szCs w:val="20"/>
        </w:rPr>
        <w:t>Plant Physiol.</w:t>
      </w:r>
      <w:r w:rsidRPr="00F82D01">
        <w:rPr>
          <w:rFonts w:ascii="Times New Roman" w:hAnsi="Times New Roman" w:cs="Times New Roman"/>
          <w:spacing w:val="-8"/>
          <w:sz w:val="20"/>
          <w:szCs w:val="20"/>
        </w:rPr>
        <w:t xml:space="preserve"> 134, 1460–1470 </w:t>
      </w:r>
      <w:r w:rsidRPr="00F82D01">
        <w:rPr>
          <w:rFonts w:ascii="Times New Roman" w:hAnsi="Times New Roman" w:cs="Times New Roman"/>
          <w:b/>
          <w:spacing w:val="-8"/>
          <w:sz w:val="20"/>
          <w:szCs w:val="20"/>
        </w:rPr>
        <w:t>16</w:t>
      </w:r>
      <w:r w:rsidRPr="00F82D01">
        <w:rPr>
          <w:rFonts w:ascii="Times New Roman" w:hAnsi="Times New Roman" w:cs="Times New Roman"/>
          <w:spacing w:val="-8"/>
          <w:sz w:val="20"/>
          <w:szCs w:val="20"/>
        </w:rPr>
        <w:t xml:space="preserve"> Sharkey, T.D.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1) Increased heat sensitivity of photosynthesis in tobacco plants with reduced Rubisco activase. </w:t>
      </w:r>
      <w:r w:rsidRPr="00F82D01">
        <w:rPr>
          <w:rFonts w:ascii="Times New Roman" w:hAnsi="Times New Roman" w:cs="Times New Roman"/>
          <w:i/>
          <w:iCs/>
          <w:spacing w:val="-8"/>
          <w:sz w:val="20"/>
          <w:szCs w:val="20"/>
        </w:rPr>
        <w:t>Photosynth. Res.</w:t>
      </w:r>
      <w:r w:rsidRPr="00F82D01">
        <w:rPr>
          <w:rFonts w:ascii="Times New Roman" w:hAnsi="Times New Roman" w:cs="Times New Roman"/>
          <w:spacing w:val="-8"/>
          <w:sz w:val="20"/>
          <w:szCs w:val="20"/>
        </w:rPr>
        <w:t xml:space="preserve"> 67, 147–156 </w:t>
      </w:r>
      <w:r w:rsidRPr="00F82D01">
        <w:rPr>
          <w:rFonts w:ascii="Times New Roman" w:hAnsi="Times New Roman" w:cs="Times New Roman"/>
          <w:b/>
          <w:spacing w:val="-8"/>
          <w:sz w:val="20"/>
          <w:szCs w:val="20"/>
        </w:rPr>
        <w:t>17</w:t>
      </w:r>
      <w:r w:rsidRPr="00F82D01">
        <w:rPr>
          <w:rFonts w:ascii="Times New Roman" w:hAnsi="Times New Roman" w:cs="Times New Roman"/>
          <w:spacing w:val="-8"/>
          <w:sz w:val="20"/>
          <w:szCs w:val="20"/>
        </w:rPr>
        <w:t xml:space="preserve"> Yamori, W.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6) Strategies for Optimizing Photosynthesis wit</w:t>
      </w:r>
      <w:r>
        <w:rPr>
          <w:rFonts w:ascii="Times New Roman" w:hAnsi="Times New Roman" w:cs="Times New Roman"/>
          <w:spacing w:val="-8"/>
          <w:sz w:val="20"/>
          <w:szCs w:val="20"/>
        </w:rPr>
        <w:t xml:space="preserve">h Biotechnology to Improve Crop </w:t>
      </w:r>
      <w:r w:rsidRPr="00F82D01">
        <w:rPr>
          <w:rFonts w:ascii="Times New Roman" w:hAnsi="Times New Roman" w:cs="Times New Roman"/>
          <w:spacing w:val="-8"/>
          <w:sz w:val="20"/>
          <w:szCs w:val="20"/>
        </w:rPr>
        <w:t xml:space="preserve">Yield. In </w:t>
      </w:r>
      <w:r w:rsidRPr="00F82D01">
        <w:rPr>
          <w:rFonts w:ascii="Times New Roman" w:hAnsi="Times New Roman" w:cs="Times New Roman"/>
          <w:i/>
          <w:iCs/>
          <w:spacing w:val="-8"/>
          <w:sz w:val="20"/>
          <w:szCs w:val="20"/>
        </w:rPr>
        <w:t>Handbook of Photosynthesis, Third Edition</w:t>
      </w:r>
      <w:r w:rsidRPr="00F82D01">
        <w:rPr>
          <w:rFonts w:ascii="Times New Roman" w:hAnsi="Times New Roman" w:cs="Times New Roman"/>
          <w:spacing w:val="-8"/>
          <w:sz w:val="20"/>
          <w:szCs w:val="20"/>
        </w:rPr>
        <w:t xml:space="preserve"> 0 vols.pp. 741–759, CRC Press </w:t>
      </w:r>
      <w:r w:rsidRPr="00F82D01">
        <w:rPr>
          <w:rFonts w:ascii="Times New Roman" w:hAnsi="Times New Roman" w:cs="Times New Roman"/>
          <w:b/>
          <w:spacing w:val="-8"/>
          <w:sz w:val="20"/>
          <w:szCs w:val="20"/>
        </w:rPr>
        <w:t>18</w:t>
      </w:r>
      <w:r w:rsidRPr="00F82D01">
        <w:rPr>
          <w:rFonts w:ascii="Times New Roman" w:hAnsi="Times New Roman" w:cs="Times New Roman"/>
          <w:spacing w:val="-8"/>
          <w:sz w:val="20"/>
          <w:szCs w:val="20"/>
        </w:rPr>
        <w:t xml:space="preserve"> Kurek, I.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7) Enhanced Thermostability of Arabidopsis Rubisco Activase Improves Photosynthesis and Growth Rates under Moderate Heat Stress. </w:t>
      </w:r>
      <w:r w:rsidRPr="00F82D01">
        <w:rPr>
          <w:rFonts w:ascii="Times New Roman" w:hAnsi="Times New Roman" w:cs="Times New Roman"/>
          <w:i/>
          <w:iCs/>
          <w:spacing w:val="-8"/>
          <w:sz w:val="20"/>
          <w:szCs w:val="20"/>
        </w:rPr>
        <w:t>Plant Cell</w:t>
      </w:r>
      <w:r w:rsidRPr="00F82D01">
        <w:rPr>
          <w:rFonts w:ascii="Times New Roman" w:hAnsi="Times New Roman" w:cs="Times New Roman"/>
          <w:spacing w:val="-8"/>
          <w:sz w:val="20"/>
          <w:szCs w:val="20"/>
        </w:rPr>
        <w:t xml:space="preserve"> 19, 3230–3241 </w:t>
      </w:r>
      <w:r w:rsidRPr="00F82D01">
        <w:rPr>
          <w:rFonts w:ascii="Times New Roman" w:hAnsi="Times New Roman" w:cs="Times New Roman"/>
          <w:b/>
          <w:spacing w:val="-8"/>
          <w:sz w:val="20"/>
          <w:szCs w:val="20"/>
        </w:rPr>
        <w:t>19</w:t>
      </w:r>
      <w:r w:rsidRPr="00F82D01">
        <w:rPr>
          <w:rFonts w:ascii="Times New Roman" w:hAnsi="Times New Roman" w:cs="Times New Roman"/>
          <w:spacing w:val="-8"/>
          <w:sz w:val="20"/>
          <w:szCs w:val="20"/>
        </w:rPr>
        <w:t xml:space="preserve"> Scafaro, A.P.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6) Heat tolerance in a wild Oryza species is attributed to maintenance of Rubisco activation by a thermally stable Rubisco activase ortholog. </w:t>
      </w:r>
      <w:r w:rsidRPr="00F82D01">
        <w:rPr>
          <w:rFonts w:ascii="Times New Roman" w:hAnsi="Times New Roman" w:cs="Times New Roman"/>
          <w:i/>
          <w:iCs/>
          <w:spacing w:val="-8"/>
          <w:sz w:val="20"/>
          <w:szCs w:val="20"/>
        </w:rPr>
        <w:t>New Phytol.</w:t>
      </w:r>
      <w:r w:rsidRPr="00F82D01">
        <w:rPr>
          <w:rFonts w:ascii="Times New Roman" w:hAnsi="Times New Roman" w:cs="Times New Roman"/>
          <w:spacing w:val="-8"/>
          <w:sz w:val="20"/>
          <w:szCs w:val="20"/>
        </w:rPr>
        <w:t xml:space="preserve"> 211, 899–911 </w:t>
      </w:r>
      <w:r w:rsidRPr="00F82D01">
        <w:rPr>
          <w:rFonts w:ascii="Times New Roman" w:hAnsi="Times New Roman" w:cs="Times New Roman"/>
          <w:b/>
          <w:spacing w:val="-8"/>
          <w:sz w:val="20"/>
          <w:szCs w:val="20"/>
        </w:rPr>
        <w:t>20</w:t>
      </w:r>
      <w:r w:rsidRPr="00F82D01">
        <w:rPr>
          <w:rFonts w:ascii="Times New Roman" w:hAnsi="Times New Roman" w:cs="Times New Roman"/>
          <w:spacing w:val="-8"/>
          <w:sz w:val="20"/>
          <w:szCs w:val="20"/>
        </w:rPr>
        <w:t xml:space="preserve"> Galmés, 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4) Environmentally driven evolution of Rubisco and improved photosynthesis and growth within the C3 genus Limonium (Plumbaginaceae). </w:t>
      </w:r>
      <w:r w:rsidRPr="00F82D01">
        <w:rPr>
          <w:rFonts w:ascii="Times New Roman" w:hAnsi="Times New Roman" w:cs="Times New Roman"/>
          <w:i/>
          <w:iCs/>
          <w:spacing w:val="-8"/>
          <w:sz w:val="20"/>
          <w:szCs w:val="20"/>
        </w:rPr>
        <w:t>New Phytol.</w:t>
      </w:r>
      <w:r w:rsidRPr="00F82D01">
        <w:rPr>
          <w:rFonts w:ascii="Times New Roman" w:hAnsi="Times New Roman" w:cs="Times New Roman"/>
          <w:spacing w:val="-8"/>
          <w:sz w:val="20"/>
          <w:szCs w:val="20"/>
        </w:rPr>
        <w:t xml:space="preserve"> 203, 989–999 </w:t>
      </w:r>
      <w:r w:rsidRPr="00F82D01">
        <w:rPr>
          <w:rFonts w:ascii="Times New Roman" w:hAnsi="Times New Roman" w:cs="Times New Roman"/>
          <w:b/>
          <w:spacing w:val="-8"/>
          <w:sz w:val="20"/>
          <w:szCs w:val="20"/>
        </w:rPr>
        <w:t>21</w:t>
      </w:r>
      <w:r w:rsidRPr="00F82D01">
        <w:rPr>
          <w:rFonts w:ascii="Times New Roman" w:hAnsi="Times New Roman" w:cs="Times New Roman"/>
          <w:spacing w:val="-8"/>
          <w:sz w:val="20"/>
          <w:szCs w:val="20"/>
        </w:rPr>
        <w:t xml:space="preserve"> Sharwood, R.E.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6) Temperature responses of Rubisco from Paniceae grasses provide opportunities for improving C3 photosynthesis. </w:t>
      </w:r>
      <w:r w:rsidRPr="00F82D01">
        <w:rPr>
          <w:rFonts w:ascii="Times New Roman" w:hAnsi="Times New Roman" w:cs="Times New Roman"/>
          <w:i/>
          <w:iCs/>
          <w:spacing w:val="-8"/>
          <w:sz w:val="20"/>
          <w:szCs w:val="20"/>
        </w:rPr>
        <w:t>Nat. Plants</w:t>
      </w:r>
      <w:r w:rsidRPr="00F82D01">
        <w:rPr>
          <w:rFonts w:ascii="Times New Roman" w:hAnsi="Times New Roman" w:cs="Times New Roman"/>
          <w:spacing w:val="-8"/>
          <w:sz w:val="20"/>
          <w:szCs w:val="20"/>
        </w:rPr>
        <w:t xml:space="preserve"> 2, 16186 </w:t>
      </w:r>
      <w:r w:rsidRPr="00F82D01">
        <w:rPr>
          <w:rFonts w:ascii="Times New Roman" w:hAnsi="Times New Roman" w:cs="Times New Roman"/>
          <w:b/>
          <w:spacing w:val="-8"/>
          <w:sz w:val="20"/>
          <w:szCs w:val="20"/>
        </w:rPr>
        <w:t>22</w:t>
      </w:r>
      <w:r w:rsidRPr="00F82D01">
        <w:rPr>
          <w:rFonts w:ascii="Times New Roman" w:hAnsi="Times New Roman" w:cs="Times New Roman"/>
          <w:spacing w:val="-8"/>
          <w:sz w:val="20"/>
          <w:szCs w:val="20"/>
        </w:rPr>
        <w:t xml:space="preserve"> Galmés, 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5) Temperature responses of the Rubisco maximum carboxylase activity across domains of life: phylogenetic signals, trade-offs, and importance for carbon gain. </w:t>
      </w:r>
      <w:r w:rsidRPr="00F82D01">
        <w:rPr>
          <w:rFonts w:ascii="Times New Roman" w:hAnsi="Times New Roman" w:cs="Times New Roman"/>
          <w:i/>
          <w:iCs/>
          <w:spacing w:val="-8"/>
          <w:sz w:val="20"/>
          <w:szCs w:val="20"/>
        </w:rPr>
        <w:t>Photosynth. Res.</w:t>
      </w:r>
      <w:r w:rsidRPr="00F82D01">
        <w:rPr>
          <w:rFonts w:ascii="Times New Roman" w:hAnsi="Times New Roman" w:cs="Times New Roman"/>
          <w:spacing w:val="-8"/>
          <w:sz w:val="20"/>
          <w:szCs w:val="20"/>
        </w:rPr>
        <w:t xml:space="preserve"> 123, 183–201 </w:t>
      </w:r>
      <w:r w:rsidRPr="00F82D01">
        <w:rPr>
          <w:rFonts w:ascii="Times New Roman" w:hAnsi="Times New Roman" w:cs="Times New Roman"/>
          <w:b/>
          <w:spacing w:val="-8"/>
          <w:sz w:val="20"/>
          <w:szCs w:val="20"/>
        </w:rPr>
        <w:t>23</w:t>
      </w:r>
      <w:r w:rsidRPr="00F82D01">
        <w:rPr>
          <w:rFonts w:ascii="Times New Roman" w:hAnsi="Times New Roman" w:cs="Times New Roman"/>
          <w:spacing w:val="-8"/>
          <w:sz w:val="20"/>
          <w:szCs w:val="20"/>
        </w:rPr>
        <w:t xml:space="preserve"> Tcherkez, G. (2013) Modelling the reaction mechanism of ribulose-1,5-bisphosphate carboxylase/oxygenase and consequences for kinetic parameters. </w:t>
      </w:r>
      <w:r w:rsidRPr="00F82D01">
        <w:rPr>
          <w:rFonts w:ascii="Times New Roman" w:hAnsi="Times New Roman" w:cs="Times New Roman"/>
          <w:i/>
          <w:iCs/>
          <w:spacing w:val="-8"/>
          <w:sz w:val="20"/>
          <w:szCs w:val="20"/>
        </w:rPr>
        <w:t>Plant Cell Environ.</w:t>
      </w:r>
      <w:r w:rsidRPr="00F82D01">
        <w:rPr>
          <w:rFonts w:ascii="Times New Roman" w:hAnsi="Times New Roman" w:cs="Times New Roman"/>
          <w:spacing w:val="-8"/>
          <w:sz w:val="20"/>
          <w:szCs w:val="20"/>
        </w:rPr>
        <w:t xml:space="preserve"> 36, 1586–1596 </w:t>
      </w:r>
      <w:r w:rsidRPr="00F82D01">
        <w:rPr>
          <w:rFonts w:ascii="Times New Roman" w:hAnsi="Times New Roman" w:cs="Times New Roman"/>
          <w:b/>
          <w:spacing w:val="-8"/>
          <w:sz w:val="20"/>
          <w:szCs w:val="20"/>
        </w:rPr>
        <w:t>24</w:t>
      </w:r>
      <w:r w:rsidRPr="00F82D01">
        <w:rPr>
          <w:rFonts w:ascii="Times New Roman" w:hAnsi="Times New Roman" w:cs="Times New Roman"/>
          <w:spacing w:val="-8"/>
          <w:sz w:val="20"/>
          <w:szCs w:val="20"/>
        </w:rPr>
        <w:t xml:space="preserve"> Tcherkez, G.G.B.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6) Despite slow catalysis and confused substrate specificity, all ribulose bisphosphate carboxylases may be nearly perfectly optimized. </w:t>
      </w:r>
      <w:r w:rsidRPr="00F82D01">
        <w:rPr>
          <w:rFonts w:ascii="Times New Roman" w:hAnsi="Times New Roman" w:cs="Times New Roman"/>
          <w:i/>
          <w:iCs/>
          <w:spacing w:val="-8"/>
          <w:sz w:val="20"/>
          <w:szCs w:val="20"/>
        </w:rPr>
        <w:t>Proc. Natl. Acad. Sci.</w:t>
      </w:r>
      <w:r w:rsidRPr="00F82D01">
        <w:rPr>
          <w:rFonts w:ascii="Times New Roman" w:hAnsi="Times New Roman" w:cs="Times New Roman"/>
          <w:spacing w:val="-8"/>
          <w:sz w:val="20"/>
          <w:szCs w:val="20"/>
        </w:rPr>
        <w:t xml:space="preserve"> 103, 7246–7251 </w:t>
      </w:r>
      <w:r w:rsidRPr="00F82D01">
        <w:rPr>
          <w:rFonts w:ascii="Times New Roman" w:hAnsi="Times New Roman" w:cs="Times New Roman"/>
          <w:b/>
          <w:spacing w:val="-8"/>
          <w:sz w:val="20"/>
          <w:szCs w:val="20"/>
        </w:rPr>
        <w:t xml:space="preserve">25 </w:t>
      </w:r>
      <w:r w:rsidRPr="00F82D01">
        <w:rPr>
          <w:rFonts w:ascii="Times New Roman" w:hAnsi="Times New Roman" w:cs="Times New Roman"/>
          <w:spacing w:val="-8"/>
          <w:sz w:val="20"/>
          <w:szCs w:val="20"/>
        </w:rPr>
        <w:t xml:space="preserve">Gillet, L.C.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2) Targeted Data Extraction of the MS/MS Spectra Generated by Data-independent Acquisition: A New Concept for Consistent and Accurate Proteome Analysis. </w:t>
      </w:r>
      <w:r w:rsidRPr="00F82D01">
        <w:rPr>
          <w:rFonts w:ascii="Times New Roman" w:hAnsi="Times New Roman" w:cs="Times New Roman"/>
          <w:i/>
          <w:iCs/>
          <w:spacing w:val="-8"/>
          <w:sz w:val="20"/>
          <w:szCs w:val="20"/>
        </w:rPr>
        <w:t>Mol. Cell. Proteomics</w:t>
      </w:r>
      <w:r w:rsidRPr="00F82D01">
        <w:rPr>
          <w:rFonts w:ascii="Times New Roman" w:hAnsi="Times New Roman" w:cs="Times New Roman"/>
          <w:spacing w:val="-8"/>
          <w:sz w:val="20"/>
          <w:szCs w:val="20"/>
        </w:rPr>
        <w:t xml:space="preserve"> 11, O111.016717 </w:t>
      </w:r>
      <w:r w:rsidRPr="00F82D01">
        <w:rPr>
          <w:rFonts w:ascii="Times New Roman" w:hAnsi="Times New Roman" w:cs="Times New Roman"/>
          <w:b/>
          <w:spacing w:val="-8"/>
          <w:sz w:val="20"/>
          <w:szCs w:val="20"/>
        </w:rPr>
        <w:t>26</w:t>
      </w:r>
      <w:r w:rsidRPr="00F82D01">
        <w:rPr>
          <w:rFonts w:ascii="Times New Roman" w:hAnsi="Times New Roman" w:cs="Times New Roman"/>
          <w:spacing w:val="-8"/>
          <w:sz w:val="20"/>
          <w:szCs w:val="20"/>
        </w:rPr>
        <w:t xml:space="preserve"> Liu, Y.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3) Mass spectrometric protein maps for biomarker discovery and clinical research. </w:t>
      </w:r>
      <w:r w:rsidRPr="00F82D01">
        <w:rPr>
          <w:rFonts w:ascii="Times New Roman" w:hAnsi="Times New Roman" w:cs="Times New Roman"/>
          <w:i/>
          <w:iCs/>
          <w:spacing w:val="-8"/>
          <w:sz w:val="20"/>
          <w:szCs w:val="20"/>
        </w:rPr>
        <w:t>Expert Rev. Mol. Diagn.</w:t>
      </w:r>
      <w:r w:rsidRPr="00F82D01">
        <w:rPr>
          <w:rFonts w:ascii="Times New Roman" w:hAnsi="Times New Roman" w:cs="Times New Roman"/>
          <w:spacing w:val="-8"/>
          <w:sz w:val="20"/>
          <w:szCs w:val="20"/>
        </w:rPr>
        <w:t xml:space="preserve"> 13, 811–825 </w:t>
      </w:r>
      <w:r w:rsidRPr="00F82D01">
        <w:rPr>
          <w:rFonts w:ascii="Times New Roman" w:hAnsi="Times New Roman" w:cs="Times New Roman"/>
          <w:b/>
          <w:spacing w:val="-8"/>
          <w:sz w:val="20"/>
          <w:szCs w:val="20"/>
        </w:rPr>
        <w:t>27</w:t>
      </w:r>
      <w:r w:rsidRPr="00F82D01">
        <w:rPr>
          <w:rFonts w:ascii="Times New Roman" w:hAnsi="Times New Roman" w:cs="Times New Roman"/>
          <w:spacing w:val="-8"/>
          <w:sz w:val="20"/>
          <w:szCs w:val="20"/>
        </w:rPr>
        <w:t xml:space="preserve"> Pratt, J.M.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6) Multiplexed absolute quantification for proteomics using concatenated signature peptides encoded by QconCAT genes. </w:t>
      </w:r>
      <w:r w:rsidRPr="00F82D01">
        <w:rPr>
          <w:rFonts w:ascii="Times New Roman" w:hAnsi="Times New Roman" w:cs="Times New Roman"/>
          <w:i/>
          <w:iCs/>
          <w:spacing w:val="-8"/>
          <w:sz w:val="20"/>
          <w:szCs w:val="20"/>
        </w:rPr>
        <w:t>Nat. Protoc.</w:t>
      </w:r>
      <w:r w:rsidRPr="00F82D01">
        <w:rPr>
          <w:rFonts w:ascii="Times New Roman" w:hAnsi="Times New Roman" w:cs="Times New Roman"/>
          <w:spacing w:val="-8"/>
          <w:sz w:val="20"/>
          <w:szCs w:val="20"/>
        </w:rPr>
        <w:t xml:space="preserve"> 1, 1029–1043 </w:t>
      </w:r>
      <w:r w:rsidRPr="00F82D01">
        <w:rPr>
          <w:rFonts w:ascii="Times New Roman" w:hAnsi="Times New Roman" w:cs="Times New Roman"/>
          <w:b/>
          <w:spacing w:val="-8"/>
          <w:sz w:val="20"/>
          <w:szCs w:val="20"/>
        </w:rPr>
        <w:t>28</w:t>
      </w:r>
      <w:r w:rsidRPr="00F82D01">
        <w:rPr>
          <w:rFonts w:ascii="Times New Roman" w:hAnsi="Times New Roman" w:cs="Times New Roman"/>
          <w:spacing w:val="-8"/>
          <w:sz w:val="20"/>
          <w:szCs w:val="20"/>
        </w:rPr>
        <w:t xml:space="preserve"> Hu, 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5) Advances in plant proteomics toward improvement of crop productivity and stress resistance. </w:t>
      </w:r>
      <w:r w:rsidRPr="00F82D01">
        <w:rPr>
          <w:rFonts w:ascii="Times New Roman" w:hAnsi="Times New Roman" w:cs="Times New Roman"/>
          <w:i/>
          <w:iCs/>
          <w:spacing w:val="-8"/>
          <w:sz w:val="20"/>
          <w:szCs w:val="20"/>
        </w:rPr>
        <w:t>Front. Plant Sci.</w:t>
      </w:r>
      <w:r w:rsidRPr="00F82D01">
        <w:rPr>
          <w:rFonts w:ascii="Times New Roman" w:hAnsi="Times New Roman" w:cs="Times New Roman"/>
          <w:spacing w:val="-8"/>
          <w:sz w:val="20"/>
          <w:szCs w:val="20"/>
        </w:rPr>
        <w:t xml:space="preserve"> 6, </w:t>
      </w:r>
      <w:r w:rsidRPr="00F82D01">
        <w:rPr>
          <w:rFonts w:ascii="Times New Roman" w:hAnsi="Times New Roman" w:cs="Times New Roman"/>
          <w:b/>
          <w:spacing w:val="-8"/>
          <w:sz w:val="20"/>
          <w:szCs w:val="20"/>
        </w:rPr>
        <w:t>29</w:t>
      </w:r>
      <w:r w:rsidRPr="00F82D01">
        <w:rPr>
          <w:rFonts w:ascii="Times New Roman" w:hAnsi="Times New Roman" w:cs="Times New Roman"/>
          <w:spacing w:val="-8"/>
          <w:sz w:val="20"/>
          <w:szCs w:val="20"/>
        </w:rPr>
        <w:t xml:space="preserve"> Pertl-Obermeyer, H.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6) Quantitation of Vacuolar Sugar Transporter Abundance Changes Using QconCAT Synthtetic Peptides. </w:t>
      </w:r>
      <w:r w:rsidRPr="00F82D01">
        <w:rPr>
          <w:rFonts w:ascii="Times New Roman" w:hAnsi="Times New Roman" w:cs="Times New Roman"/>
          <w:i/>
          <w:iCs/>
          <w:spacing w:val="-8"/>
          <w:sz w:val="20"/>
          <w:szCs w:val="20"/>
        </w:rPr>
        <w:t>Front. Plant Sci.</w:t>
      </w:r>
      <w:r w:rsidRPr="00F82D01">
        <w:rPr>
          <w:rFonts w:ascii="Times New Roman" w:hAnsi="Times New Roman" w:cs="Times New Roman"/>
          <w:spacing w:val="-8"/>
          <w:sz w:val="20"/>
          <w:szCs w:val="20"/>
        </w:rPr>
        <w:t xml:space="preserve"> 7, </w:t>
      </w:r>
      <w:r w:rsidRPr="00F82D01">
        <w:rPr>
          <w:rFonts w:ascii="Times New Roman" w:hAnsi="Times New Roman" w:cs="Times New Roman"/>
          <w:b/>
          <w:spacing w:val="-8"/>
          <w:sz w:val="20"/>
          <w:szCs w:val="20"/>
        </w:rPr>
        <w:t>30</w:t>
      </w:r>
      <w:r w:rsidRPr="00F82D01">
        <w:rPr>
          <w:rFonts w:ascii="Times New Roman" w:hAnsi="Times New Roman" w:cs="Times New Roman"/>
          <w:spacing w:val="-8"/>
          <w:sz w:val="20"/>
          <w:szCs w:val="20"/>
        </w:rPr>
        <w:t xml:space="preserve"> Morandini, P. (2013) Control limits for accumulation of plant metabolites: brute force is no substitute for understanding. </w:t>
      </w:r>
      <w:r w:rsidRPr="00F82D01">
        <w:rPr>
          <w:rFonts w:ascii="Times New Roman" w:hAnsi="Times New Roman" w:cs="Times New Roman"/>
          <w:i/>
          <w:iCs/>
          <w:spacing w:val="-8"/>
          <w:sz w:val="20"/>
          <w:szCs w:val="20"/>
        </w:rPr>
        <w:t>Plant Biotechnol. J.</w:t>
      </w:r>
      <w:r w:rsidRPr="00F82D01">
        <w:rPr>
          <w:rFonts w:ascii="Times New Roman" w:hAnsi="Times New Roman" w:cs="Times New Roman"/>
          <w:spacing w:val="-8"/>
          <w:sz w:val="20"/>
          <w:szCs w:val="20"/>
        </w:rPr>
        <w:t xml:space="preserve"> 11, 253–267 </w:t>
      </w:r>
      <w:r w:rsidRPr="00F82D01">
        <w:rPr>
          <w:rFonts w:ascii="Times New Roman" w:hAnsi="Times New Roman" w:cs="Times New Roman"/>
          <w:b/>
          <w:spacing w:val="-8"/>
          <w:sz w:val="20"/>
          <w:szCs w:val="20"/>
        </w:rPr>
        <w:t>31</w:t>
      </w:r>
      <w:r w:rsidRPr="00F82D01">
        <w:rPr>
          <w:rFonts w:ascii="Times New Roman" w:hAnsi="Times New Roman" w:cs="Times New Roman"/>
          <w:spacing w:val="-8"/>
          <w:sz w:val="20"/>
          <w:szCs w:val="20"/>
        </w:rPr>
        <w:t xml:space="preserve"> Stitt, M.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0) Metabolic Networks: How to Identify Key Components in the Regulation of Metabolism and Growth. </w:t>
      </w:r>
      <w:r w:rsidRPr="00F82D01">
        <w:rPr>
          <w:rFonts w:ascii="Times New Roman" w:hAnsi="Times New Roman" w:cs="Times New Roman"/>
          <w:i/>
          <w:iCs/>
          <w:spacing w:val="-8"/>
          <w:sz w:val="20"/>
          <w:szCs w:val="20"/>
        </w:rPr>
        <w:t>Plant Physiol.</w:t>
      </w:r>
      <w:r w:rsidRPr="00F82D01">
        <w:rPr>
          <w:rFonts w:ascii="Times New Roman" w:hAnsi="Times New Roman" w:cs="Times New Roman"/>
          <w:spacing w:val="-8"/>
          <w:sz w:val="20"/>
          <w:szCs w:val="20"/>
        </w:rPr>
        <w:t xml:space="preserve"> 152, 428–444 </w:t>
      </w:r>
      <w:r w:rsidRPr="00F82D01">
        <w:rPr>
          <w:rFonts w:ascii="Times New Roman" w:hAnsi="Times New Roman" w:cs="Times New Roman"/>
          <w:b/>
          <w:spacing w:val="-8"/>
          <w:sz w:val="20"/>
          <w:szCs w:val="20"/>
        </w:rPr>
        <w:t>32</w:t>
      </w:r>
      <w:r w:rsidRPr="00F82D01">
        <w:rPr>
          <w:rFonts w:ascii="Times New Roman" w:hAnsi="Times New Roman" w:cs="Times New Roman"/>
          <w:spacing w:val="-8"/>
          <w:sz w:val="20"/>
          <w:szCs w:val="20"/>
        </w:rPr>
        <w:t xml:space="preserve"> Farquhar, G.D.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1) Models of Photosynthesis. </w:t>
      </w:r>
      <w:r w:rsidRPr="00F82D01">
        <w:rPr>
          <w:rFonts w:ascii="Times New Roman" w:hAnsi="Times New Roman" w:cs="Times New Roman"/>
          <w:i/>
          <w:iCs/>
          <w:spacing w:val="-8"/>
          <w:sz w:val="20"/>
          <w:szCs w:val="20"/>
        </w:rPr>
        <w:t>Plant Physiol.</w:t>
      </w:r>
      <w:r w:rsidRPr="00F82D01">
        <w:rPr>
          <w:rFonts w:ascii="Times New Roman" w:hAnsi="Times New Roman" w:cs="Times New Roman"/>
          <w:spacing w:val="-8"/>
          <w:sz w:val="20"/>
          <w:szCs w:val="20"/>
        </w:rPr>
        <w:t xml:space="preserve"> 125, 42–45 </w:t>
      </w:r>
      <w:r w:rsidRPr="00F82D01">
        <w:rPr>
          <w:rFonts w:ascii="Times New Roman" w:hAnsi="Times New Roman" w:cs="Times New Roman"/>
          <w:b/>
          <w:spacing w:val="-8"/>
          <w:sz w:val="20"/>
          <w:szCs w:val="20"/>
        </w:rPr>
        <w:t>33</w:t>
      </w:r>
      <w:r w:rsidRPr="00F82D01">
        <w:rPr>
          <w:rFonts w:ascii="Times New Roman" w:hAnsi="Times New Roman" w:cs="Times New Roman"/>
          <w:spacing w:val="-8"/>
          <w:sz w:val="20"/>
          <w:szCs w:val="20"/>
        </w:rPr>
        <w:t xml:space="preserve"> Maire, V.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2) The Coordination of Leaf Photosynthesis Links C and N Fluxes in C3 Plant Species. </w:t>
      </w:r>
      <w:r w:rsidRPr="00F82D01">
        <w:rPr>
          <w:rFonts w:ascii="Times New Roman" w:hAnsi="Times New Roman" w:cs="Times New Roman"/>
          <w:i/>
          <w:iCs/>
          <w:spacing w:val="-8"/>
          <w:sz w:val="20"/>
          <w:szCs w:val="20"/>
        </w:rPr>
        <w:t>PLOS ONE</w:t>
      </w:r>
      <w:r w:rsidRPr="00F82D01">
        <w:rPr>
          <w:rFonts w:ascii="Times New Roman" w:hAnsi="Times New Roman" w:cs="Times New Roman"/>
          <w:spacing w:val="-8"/>
          <w:sz w:val="20"/>
          <w:szCs w:val="20"/>
        </w:rPr>
        <w:t xml:space="preserve"> 7, e38345 </w:t>
      </w:r>
      <w:r w:rsidRPr="00F82D01">
        <w:rPr>
          <w:rFonts w:ascii="Times New Roman" w:hAnsi="Times New Roman" w:cs="Times New Roman"/>
          <w:b/>
          <w:spacing w:val="-8"/>
          <w:sz w:val="20"/>
          <w:szCs w:val="20"/>
        </w:rPr>
        <w:t>34</w:t>
      </w:r>
      <w:r w:rsidRPr="00F82D01">
        <w:rPr>
          <w:rFonts w:ascii="Times New Roman" w:hAnsi="Times New Roman" w:cs="Times New Roman"/>
          <w:spacing w:val="-8"/>
          <w:sz w:val="20"/>
          <w:szCs w:val="20"/>
        </w:rPr>
        <w:t xml:space="preserve"> Walker, A.P.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4) The relationship of leaf photosynthetic traits – Vcmax and Jmax – to leaf nitrogen, leaf phosphorus, and specific leaf area: a meta-analysis and modeling study. </w:t>
      </w:r>
      <w:r w:rsidRPr="00F82D01">
        <w:rPr>
          <w:rFonts w:ascii="Times New Roman" w:hAnsi="Times New Roman" w:cs="Times New Roman"/>
          <w:i/>
          <w:iCs/>
          <w:spacing w:val="-8"/>
          <w:sz w:val="20"/>
          <w:szCs w:val="20"/>
        </w:rPr>
        <w:t>Ecol. Evol.</w:t>
      </w:r>
      <w:r w:rsidRPr="00F82D01">
        <w:rPr>
          <w:rFonts w:ascii="Times New Roman" w:hAnsi="Times New Roman" w:cs="Times New Roman"/>
          <w:spacing w:val="-8"/>
          <w:sz w:val="20"/>
          <w:szCs w:val="20"/>
        </w:rPr>
        <w:t xml:space="preserve"> 4, 3218–3235 </w:t>
      </w:r>
      <w:r w:rsidRPr="00F82D01">
        <w:rPr>
          <w:rFonts w:ascii="Times New Roman" w:hAnsi="Times New Roman" w:cs="Times New Roman"/>
          <w:b/>
          <w:spacing w:val="-8"/>
          <w:sz w:val="20"/>
          <w:szCs w:val="20"/>
        </w:rPr>
        <w:t>35</w:t>
      </w:r>
      <w:r w:rsidRPr="00F82D01">
        <w:rPr>
          <w:rFonts w:ascii="Times New Roman" w:hAnsi="Times New Roman" w:cs="Times New Roman"/>
          <w:spacing w:val="-8"/>
          <w:sz w:val="20"/>
          <w:szCs w:val="20"/>
        </w:rPr>
        <w:t xml:space="preserve"> Quebbeman, J.A. and Ramirez, J.A. (2016) Optimal allocation of leaf-level nitrogen: Implications for covariation of Vcmax and Jmax and photosynthetic downregulation. </w:t>
      </w:r>
      <w:r w:rsidRPr="00F82D01">
        <w:rPr>
          <w:rFonts w:ascii="Times New Roman" w:hAnsi="Times New Roman" w:cs="Times New Roman"/>
          <w:i/>
          <w:iCs/>
          <w:spacing w:val="-8"/>
          <w:sz w:val="20"/>
          <w:szCs w:val="20"/>
        </w:rPr>
        <w:t>J. Geophys. Res. Biogeosciences</w:t>
      </w:r>
      <w:r w:rsidRPr="00F82D01">
        <w:rPr>
          <w:rFonts w:ascii="Times New Roman" w:hAnsi="Times New Roman" w:cs="Times New Roman"/>
          <w:spacing w:val="-8"/>
          <w:sz w:val="20"/>
          <w:szCs w:val="20"/>
        </w:rPr>
        <w:t xml:space="preserve"> 121, 2016JG003473 </w:t>
      </w:r>
      <w:r w:rsidRPr="00F82D01">
        <w:rPr>
          <w:rFonts w:ascii="Times New Roman" w:hAnsi="Times New Roman" w:cs="Times New Roman"/>
          <w:b/>
          <w:spacing w:val="-8"/>
          <w:sz w:val="20"/>
          <w:szCs w:val="20"/>
        </w:rPr>
        <w:t>36</w:t>
      </w:r>
      <w:r w:rsidRPr="00F82D01">
        <w:rPr>
          <w:rFonts w:ascii="Times New Roman" w:hAnsi="Times New Roman" w:cs="Times New Roman"/>
          <w:spacing w:val="-8"/>
          <w:sz w:val="20"/>
          <w:szCs w:val="20"/>
        </w:rPr>
        <w:t xml:space="preserve"> Dong, N.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7) Leaf nitrogen from first principles: field evidence for adaptive variation with climate. </w:t>
      </w:r>
      <w:r w:rsidRPr="00F82D01">
        <w:rPr>
          <w:rFonts w:ascii="Times New Roman" w:hAnsi="Times New Roman" w:cs="Times New Roman"/>
          <w:i/>
          <w:iCs/>
          <w:spacing w:val="-8"/>
          <w:sz w:val="20"/>
          <w:szCs w:val="20"/>
        </w:rPr>
        <w:t>Biogeosciences</w:t>
      </w:r>
      <w:r w:rsidRPr="00F82D01">
        <w:rPr>
          <w:rFonts w:ascii="Times New Roman" w:hAnsi="Times New Roman" w:cs="Times New Roman"/>
          <w:spacing w:val="-8"/>
          <w:sz w:val="20"/>
          <w:szCs w:val="20"/>
        </w:rPr>
        <w:t xml:space="preserve"> 14, 481–495 </w:t>
      </w:r>
      <w:r w:rsidRPr="00F82D01">
        <w:rPr>
          <w:rFonts w:ascii="Times New Roman" w:hAnsi="Times New Roman" w:cs="Times New Roman"/>
          <w:b/>
          <w:spacing w:val="-8"/>
          <w:sz w:val="20"/>
          <w:szCs w:val="20"/>
        </w:rPr>
        <w:t>37</w:t>
      </w:r>
      <w:r w:rsidRPr="00F82D01">
        <w:rPr>
          <w:rFonts w:ascii="Times New Roman" w:hAnsi="Times New Roman" w:cs="Times New Roman"/>
          <w:spacing w:val="-8"/>
          <w:sz w:val="20"/>
          <w:szCs w:val="20"/>
        </w:rPr>
        <w:t xml:space="preserve"> Sulpice, R.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0) Network Analysis of Enzyme Activities and Metabolite Levels and Their Relationship to Biomass in a Large Panel of Arabidopsis Accessions. </w:t>
      </w:r>
      <w:r w:rsidRPr="00F82D01">
        <w:rPr>
          <w:rFonts w:ascii="Times New Roman" w:hAnsi="Times New Roman" w:cs="Times New Roman"/>
          <w:i/>
          <w:iCs/>
          <w:spacing w:val="-8"/>
          <w:sz w:val="20"/>
          <w:szCs w:val="20"/>
        </w:rPr>
        <w:t>Plant Cell</w:t>
      </w:r>
      <w:r w:rsidRPr="00F82D01">
        <w:rPr>
          <w:rFonts w:ascii="Times New Roman" w:hAnsi="Times New Roman" w:cs="Times New Roman"/>
          <w:spacing w:val="-8"/>
          <w:sz w:val="20"/>
          <w:szCs w:val="20"/>
        </w:rPr>
        <w:t xml:space="preserve"> 22, 2872–2893 </w:t>
      </w:r>
      <w:r w:rsidRPr="00F82D01">
        <w:rPr>
          <w:rFonts w:ascii="Times New Roman" w:hAnsi="Times New Roman" w:cs="Times New Roman"/>
          <w:b/>
          <w:spacing w:val="-8"/>
          <w:sz w:val="20"/>
          <w:szCs w:val="20"/>
        </w:rPr>
        <w:t>38</w:t>
      </w:r>
      <w:r w:rsidRPr="00F82D01">
        <w:rPr>
          <w:rFonts w:ascii="Times New Roman" w:hAnsi="Times New Roman" w:cs="Times New Roman"/>
          <w:spacing w:val="-8"/>
          <w:sz w:val="20"/>
          <w:szCs w:val="20"/>
        </w:rPr>
        <w:t xml:space="preserve"> Schöttler, M.A. and Tóth, S.Z. (2014) Photosynthetic complex stoichiometry dynamics in higher plants: environmental acclimation and photosynthetic flux control. </w:t>
      </w:r>
      <w:r w:rsidRPr="00F82D01">
        <w:rPr>
          <w:rFonts w:ascii="Times New Roman" w:hAnsi="Times New Roman" w:cs="Times New Roman"/>
          <w:i/>
          <w:iCs/>
          <w:spacing w:val="-8"/>
          <w:sz w:val="20"/>
          <w:szCs w:val="20"/>
        </w:rPr>
        <w:t>Front. Plant Sci.</w:t>
      </w:r>
      <w:r w:rsidRPr="00F82D01">
        <w:rPr>
          <w:rFonts w:ascii="Times New Roman" w:hAnsi="Times New Roman" w:cs="Times New Roman"/>
          <w:spacing w:val="-8"/>
          <w:sz w:val="20"/>
          <w:szCs w:val="20"/>
        </w:rPr>
        <w:t xml:space="preserve"> 5, </w:t>
      </w:r>
      <w:r w:rsidRPr="00AE4955">
        <w:rPr>
          <w:rFonts w:ascii="Times New Roman" w:hAnsi="Times New Roman" w:cs="Times New Roman"/>
          <w:b/>
          <w:spacing w:val="-8"/>
          <w:sz w:val="20"/>
          <w:szCs w:val="20"/>
        </w:rPr>
        <w:t>39</w:t>
      </w:r>
      <w:r w:rsidRPr="00F82D01">
        <w:rPr>
          <w:rFonts w:ascii="Times New Roman" w:hAnsi="Times New Roman" w:cs="Times New Roman"/>
          <w:spacing w:val="-8"/>
          <w:sz w:val="20"/>
          <w:szCs w:val="20"/>
        </w:rPr>
        <w:t xml:space="preserve"> Vogel, C. (2013) Protein Expression Under Pressure. </w:t>
      </w:r>
      <w:r w:rsidRPr="00F82D01">
        <w:rPr>
          <w:rFonts w:ascii="Times New Roman" w:hAnsi="Times New Roman" w:cs="Times New Roman"/>
          <w:i/>
          <w:iCs/>
          <w:spacing w:val="-8"/>
          <w:sz w:val="20"/>
          <w:szCs w:val="20"/>
        </w:rPr>
        <w:t>Science</w:t>
      </w:r>
      <w:r w:rsidRPr="00F82D01">
        <w:rPr>
          <w:rFonts w:ascii="Times New Roman" w:hAnsi="Times New Roman" w:cs="Times New Roman"/>
          <w:spacing w:val="-8"/>
          <w:sz w:val="20"/>
          <w:szCs w:val="20"/>
        </w:rPr>
        <w:t xml:space="preserve"> 342, 1052–1053 </w:t>
      </w:r>
      <w:r w:rsidRPr="00F82D01">
        <w:rPr>
          <w:rFonts w:ascii="Times New Roman" w:hAnsi="Times New Roman" w:cs="Times New Roman"/>
          <w:b/>
          <w:spacing w:val="-8"/>
          <w:sz w:val="20"/>
          <w:szCs w:val="20"/>
        </w:rPr>
        <w:t>40</w:t>
      </w:r>
      <w:r w:rsidRPr="00F82D01">
        <w:rPr>
          <w:rFonts w:ascii="Times New Roman" w:hAnsi="Times New Roman" w:cs="Times New Roman"/>
          <w:spacing w:val="-8"/>
          <w:sz w:val="20"/>
          <w:szCs w:val="20"/>
        </w:rPr>
        <w:t xml:space="preserve"> Laurent, J.M.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0) Protein abundances are more conserved than mRNA abundances across diverse taxa. </w:t>
      </w:r>
      <w:r w:rsidRPr="00F82D01">
        <w:rPr>
          <w:rFonts w:ascii="Times New Roman" w:hAnsi="Times New Roman" w:cs="Times New Roman"/>
          <w:i/>
          <w:iCs/>
          <w:spacing w:val="-8"/>
          <w:sz w:val="20"/>
          <w:szCs w:val="20"/>
        </w:rPr>
        <w:t>Proteomics</w:t>
      </w:r>
      <w:r w:rsidRPr="00F82D01">
        <w:rPr>
          <w:rFonts w:ascii="Times New Roman" w:hAnsi="Times New Roman" w:cs="Times New Roman"/>
          <w:spacing w:val="-8"/>
          <w:sz w:val="20"/>
          <w:szCs w:val="20"/>
        </w:rPr>
        <w:t xml:space="preserve"> 10, 4209–4212 </w:t>
      </w:r>
      <w:r w:rsidRPr="00F82D01">
        <w:rPr>
          <w:rFonts w:ascii="Times New Roman" w:hAnsi="Times New Roman" w:cs="Times New Roman"/>
          <w:b/>
          <w:spacing w:val="-8"/>
          <w:sz w:val="20"/>
          <w:szCs w:val="20"/>
        </w:rPr>
        <w:t>41</w:t>
      </w:r>
      <w:r w:rsidRPr="00F82D01">
        <w:rPr>
          <w:rFonts w:ascii="Times New Roman" w:hAnsi="Times New Roman" w:cs="Times New Roman"/>
          <w:spacing w:val="-8"/>
          <w:sz w:val="20"/>
          <w:szCs w:val="20"/>
        </w:rPr>
        <w:t xml:space="preserve"> Khan, Z.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3) Primate Transcript and Protein Expression Levels Evolve Under Compensatory Selection Pressures. </w:t>
      </w:r>
      <w:r w:rsidRPr="00F82D01">
        <w:rPr>
          <w:rFonts w:ascii="Times New Roman" w:hAnsi="Times New Roman" w:cs="Times New Roman"/>
          <w:i/>
          <w:iCs/>
          <w:spacing w:val="-8"/>
          <w:sz w:val="20"/>
          <w:szCs w:val="20"/>
        </w:rPr>
        <w:t>Science</w:t>
      </w:r>
      <w:r w:rsidRPr="00F82D01">
        <w:rPr>
          <w:rFonts w:ascii="Times New Roman" w:hAnsi="Times New Roman" w:cs="Times New Roman"/>
          <w:spacing w:val="-8"/>
          <w:sz w:val="20"/>
          <w:szCs w:val="20"/>
        </w:rPr>
        <w:t xml:space="preserve"> 342, 1100–1104 </w:t>
      </w:r>
      <w:r w:rsidRPr="00F82D01">
        <w:rPr>
          <w:rFonts w:ascii="Times New Roman" w:hAnsi="Times New Roman" w:cs="Times New Roman"/>
          <w:b/>
          <w:spacing w:val="-8"/>
          <w:sz w:val="20"/>
          <w:szCs w:val="20"/>
        </w:rPr>
        <w:t>42</w:t>
      </w:r>
      <w:r w:rsidRPr="00F82D01">
        <w:rPr>
          <w:rFonts w:ascii="Times New Roman" w:hAnsi="Times New Roman" w:cs="Times New Roman"/>
          <w:spacing w:val="-8"/>
          <w:sz w:val="20"/>
          <w:szCs w:val="20"/>
        </w:rPr>
        <w:t xml:space="preserve"> Gago, 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6) Relationships of Leaf Net Photosynthesis, Stomatal Conductance, and Mesophyll Conductance to Primary Metabolism: A Multispecies Meta-Analysis Approach. </w:t>
      </w:r>
      <w:r w:rsidRPr="00F82D01">
        <w:rPr>
          <w:rFonts w:ascii="Times New Roman" w:hAnsi="Times New Roman" w:cs="Times New Roman"/>
          <w:i/>
          <w:iCs/>
          <w:spacing w:val="-8"/>
          <w:sz w:val="20"/>
          <w:szCs w:val="20"/>
        </w:rPr>
        <w:t>Plant Physiol.</w:t>
      </w:r>
      <w:r w:rsidRPr="00F82D01">
        <w:rPr>
          <w:rFonts w:ascii="Times New Roman" w:hAnsi="Times New Roman" w:cs="Times New Roman"/>
          <w:spacing w:val="-8"/>
          <w:sz w:val="20"/>
          <w:szCs w:val="20"/>
        </w:rPr>
        <w:t xml:space="preserve"> 171, 265–279 </w:t>
      </w:r>
      <w:r w:rsidRPr="00F82D01">
        <w:rPr>
          <w:rFonts w:ascii="Times New Roman" w:hAnsi="Times New Roman" w:cs="Times New Roman"/>
          <w:b/>
          <w:spacing w:val="-8"/>
          <w:sz w:val="20"/>
          <w:szCs w:val="20"/>
        </w:rPr>
        <w:t>43</w:t>
      </w:r>
      <w:r w:rsidRPr="00F82D01">
        <w:rPr>
          <w:rFonts w:ascii="Times New Roman" w:hAnsi="Times New Roman" w:cs="Times New Roman"/>
          <w:spacing w:val="-8"/>
          <w:sz w:val="20"/>
          <w:szCs w:val="20"/>
        </w:rPr>
        <w:t xml:space="preserve"> Penning de Vries, F.W. (1975) The Cost of Maintenance Processes in Plant Cells. </w:t>
      </w:r>
      <w:r w:rsidRPr="00F82D01">
        <w:rPr>
          <w:rFonts w:ascii="Times New Roman" w:hAnsi="Times New Roman" w:cs="Times New Roman"/>
          <w:i/>
          <w:iCs/>
          <w:spacing w:val="-8"/>
          <w:sz w:val="20"/>
          <w:szCs w:val="20"/>
        </w:rPr>
        <w:t>Ann. Bot.</w:t>
      </w:r>
      <w:r w:rsidRPr="00F82D01">
        <w:rPr>
          <w:rFonts w:ascii="Times New Roman" w:hAnsi="Times New Roman" w:cs="Times New Roman"/>
          <w:spacing w:val="-8"/>
          <w:sz w:val="20"/>
          <w:szCs w:val="20"/>
        </w:rPr>
        <w:t xml:space="preserve"> 39, 77–92 </w:t>
      </w:r>
      <w:r w:rsidRPr="00F82D01">
        <w:rPr>
          <w:rFonts w:ascii="Times New Roman" w:hAnsi="Times New Roman" w:cs="Times New Roman"/>
          <w:b/>
          <w:spacing w:val="-8"/>
          <w:sz w:val="20"/>
          <w:szCs w:val="20"/>
        </w:rPr>
        <w:t>44</w:t>
      </w:r>
      <w:r w:rsidRPr="00F82D01">
        <w:rPr>
          <w:rFonts w:ascii="Times New Roman" w:hAnsi="Times New Roman" w:cs="Times New Roman"/>
          <w:spacing w:val="-8"/>
          <w:sz w:val="20"/>
          <w:szCs w:val="20"/>
        </w:rPr>
        <w:t xml:space="preserve"> Dillon, S.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5) Genetic diversity of Eucalyptus camaldulensis Dehnh. following population decline in response to drought and altered hydrological regime. </w:t>
      </w:r>
      <w:r w:rsidRPr="00F82D01">
        <w:rPr>
          <w:rFonts w:ascii="Times New Roman" w:hAnsi="Times New Roman" w:cs="Times New Roman"/>
          <w:i/>
          <w:iCs/>
          <w:spacing w:val="-8"/>
          <w:sz w:val="20"/>
          <w:szCs w:val="20"/>
        </w:rPr>
        <w:t>Austral Ecol.</w:t>
      </w:r>
      <w:r w:rsidRPr="00F82D01">
        <w:rPr>
          <w:rFonts w:ascii="Times New Roman" w:hAnsi="Times New Roman" w:cs="Times New Roman"/>
          <w:spacing w:val="-8"/>
          <w:sz w:val="20"/>
          <w:szCs w:val="20"/>
        </w:rPr>
        <w:t xml:space="preserve"> 40, 558–572 </w:t>
      </w:r>
      <w:r w:rsidRPr="00F82D01">
        <w:rPr>
          <w:rFonts w:ascii="Times New Roman" w:hAnsi="Times New Roman" w:cs="Times New Roman"/>
          <w:b/>
          <w:spacing w:val="-8"/>
          <w:sz w:val="20"/>
          <w:szCs w:val="20"/>
        </w:rPr>
        <w:t>45</w:t>
      </w:r>
      <w:r w:rsidRPr="00F82D01">
        <w:rPr>
          <w:rFonts w:ascii="Times New Roman" w:hAnsi="Times New Roman" w:cs="Times New Roman"/>
          <w:spacing w:val="-8"/>
          <w:sz w:val="20"/>
          <w:szCs w:val="20"/>
        </w:rPr>
        <w:t xml:space="preserve"> Blackman, C.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6) Leaf photosynthetic, economics and hydraulic traits are decoupled among genotypes of a widespread species of eucalypt grown under ambient and elevated CO2. </w:t>
      </w:r>
      <w:r w:rsidRPr="00F82D01">
        <w:rPr>
          <w:rFonts w:ascii="Times New Roman" w:hAnsi="Times New Roman" w:cs="Times New Roman"/>
          <w:i/>
          <w:iCs/>
          <w:spacing w:val="-8"/>
          <w:sz w:val="20"/>
          <w:szCs w:val="20"/>
        </w:rPr>
        <w:t>Funct. Ecol.</w:t>
      </w:r>
      <w:r w:rsidRPr="00F82D01">
        <w:rPr>
          <w:rFonts w:ascii="Times New Roman" w:hAnsi="Times New Roman" w:cs="Times New Roman"/>
          <w:spacing w:val="-8"/>
          <w:sz w:val="20"/>
          <w:szCs w:val="20"/>
        </w:rPr>
        <w:t xml:space="preserve"> 30, 1491–1500 </w:t>
      </w:r>
      <w:r w:rsidRPr="00F82D01">
        <w:rPr>
          <w:rFonts w:ascii="Times New Roman" w:hAnsi="Times New Roman" w:cs="Times New Roman"/>
          <w:b/>
          <w:spacing w:val="-8"/>
          <w:sz w:val="20"/>
          <w:szCs w:val="20"/>
        </w:rPr>
        <w:t>46</w:t>
      </w:r>
      <w:r w:rsidRPr="00F82D01">
        <w:rPr>
          <w:rFonts w:ascii="Times New Roman" w:hAnsi="Times New Roman" w:cs="Times New Roman"/>
          <w:spacing w:val="-8"/>
          <w:sz w:val="20"/>
          <w:szCs w:val="20"/>
        </w:rPr>
        <w:t xml:space="preserve"> Chapman, B.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3) Plant Proteogenomics: From Protein Extraction to Improved Gene Predictions. In </w:t>
      </w:r>
      <w:r w:rsidRPr="00F82D01">
        <w:rPr>
          <w:rFonts w:ascii="Times New Roman" w:hAnsi="Times New Roman" w:cs="Times New Roman"/>
          <w:i/>
          <w:iCs/>
          <w:spacing w:val="-8"/>
          <w:sz w:val="20"/>
          <w:szCs w:val="20"/>
        </w:rPr>
        <w:t>Proteomics for Biomarker Discovery</w:t>
      </w:r>
      <w:r w:rsidRPr="00F82D01">
        <w:rPr>
          <w:rFonts w:ascii="Times New Roman" w:hAnsi="Times New Roman" w:cs="Times New Roman"/>
          <w:spacing w:val="-8"/>
          <w:sz w:val="20"/>
          <w:szCs w:val="20"/>
        </w:rPr>
        <w:t xml:space="preserve"> (Zhou, M. and Veenstra, T., eds), pp. 267–294, Humana Press </w:t>
      </w:r>
      <w:r w:rsidRPr="00F82D01">
        <w:rPr>
          <w:rFonts w:ascii="Times New Roman" w:hAnsi="Times New Roman" w:cs="Times New Roman"/>
          <w:b/>
          <w:spacing w:val="-8"/>
          <w:sz w:val="20"/>
          <w:szCs w:val="20"/>
        </w:rPr>
        <w:t>47</w:t>
      </w:r>
      <w:r w:rsidRPr="00F82D01">
        <w:rPr>
          <w:rFonts w:ascii="Times New Roman" w:hAnsi="Times New Roman" w:cs="Times New Roman"/>
          <w:spacing w:val="-8"/>
          <w:sz w:val="20"/>
          <w:szCs w:val="20"/>
        </w:rPr>
        <w:t xml:space="preserve"> Wessel, D. and Flügge, U.I. (1984) </w:t>
      </w:r>
      <w:r w:rsidRPr="00F82D01">
        <w:rPr>
          <w:rFonts w:ascii="Times New Roman" w:hAnsi="Times New Roman" w:cs="Times New Roman"/>
          <w:i/>
          <w:iCs/>
          <w:spacing w:val="-8"/>
          <w:sz w:val="20"/>
          <w:szCs w:val="20"/>
        </w:rPr>
        <w:t>Anal. Biochem.</w:t>
      </w:r>
      <w:r w:rsidRPr="00F82D01">
        <w:rPr>
          <w:rFonts w:ascii="Times New Roman" w:hAnsi="Times New Roman" w:cs="Times New Roman"/>
          <w:spacing w:val="-8"/>
          <w:sz w:val="20"/>
          <w:szCs w:val="20"/>
        </w:rPr>
        <w:t xml:space="preserve"> 138, 141–143 </w:t>
      </w:r>
      <w:r w:rsidRPr="00F82D01">
        <w:rPr>
          <w:rFonts w:ascii="Times New Roman" w:hAnsi="Times New Roman" w:cs="Times New Roman"/>
          <w:b/>
          <w:spacing w:val="-8"/>
          <w:sz w:val="20"/>
          <w:szCs w:val="20"/>
        </w:rPr>
        <w:t>48</w:t>
      </w:r>
      <w:r w:rsidRPr="00F82D01">
        <w:rPr>
          <w:rFonts w:ascii="Times New Roman" w:hAnsi="Times New Roman" w:cs="Times New Roman"/>
          <w:spacing w:val="-8"/>
          <w:sz w:val="20"/>
          <w:szCs w:val="20"/>
        </w:rPr>
        <w:t xml:space="preserve"> Myburg, A.A.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4) </w:t>
      </w:r>
      <w:r w:rsidRPr="00F82D01">
        <w:rPr>
          <w:rFonts w:ascii="Times New Roman" w:hAnsi="Times New Roman" w:cs="Times New Roman"/>
          <w:i/>
          <w:iCs/>
          <w:spacing w:val="-8"/>
          <w:sz w:val="20"/>
          <w:szCs w:val="20"/>
        </w:rPr>
        <w:t>Nature</w:t>
      </w:r>
      <w:r w:rsidRPr="00F82D01">
        <w:rPr>
          <w:rFonts w:ascii="Times New Roman" w:hAnsi="Times New Roman" w:cs="Times New Roman"/>
          <w:spacing w:val="-8"/>
          <w:sz w:val="20"/>
          <w:szCs w:val="20"/>
        </w:rPr>
        <w:t xml:space="preserve"> 510, 356–362 </w:t>
      </w:r>
      <w:r w:rsidRPr="00F82D01">
        <w:rPr>
          <w:rFonts w:ascii="Times New Roman" w:hAnsi="Times New Roman" w:cs="Times New Roman"/>
          <w:b/>
          <w:spacing w:val="-8"/>
          <w:sz w:val="20"/>
          <w:szCs w:val="20"/>
        </w:rPr>
        <w:t>49</w:t>
      </w:r>
      <w:r w:rsidRPr="00F82D01">
        <w:rPr>
          <w:rFonts w:ascii="Times New Roman" w:hAnsi="Times New Roman" w:cs="Times New Roman"/>
          <w:spacing w:val="-8"/>
          <w:sz w:val="20"/>
          <w:szCs w:val="20"/>
        </w:rPr>
        <w:t xml:space="preserve"> Bayly, M.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3) </w:t>
      </w:r>
      <w:r w:rsidRPr="00F82D01">
        <w:rPr>
          <w:rFonts w:ascii="Times New Roman" w:hAnsi="Times New Roman" w:cs="Times New Roman"/>
          <w:i/>
          <w:iCs/>
          <w:spacing w:val="-8"/>
          <w:sz w:val="20"/>
          <w:szCs w:val="20"/>
        </w:rPr>
        <w:t>Mol. Phylogenet. Evol.</w:t>
      </w:r>
      <w:r w:rsidRPr="00F82D01">
        <w:rPr>
          <w:rFonts w:ascii="Times New Roman" w:hAnsi="Times New Roman" w:cs="Times New Roman"/>
          <w:spacing w:val="-8"/>
          <w:sz w:val="20"/>
          <w:szCs w:val="20"/>
        </w:rPr>
        <w:t xml:space="preserve"> 69, 704–716 </w:t>
      </w:r>
      <w:r w:rsidRPr="00F82D01">
        <w:rPr>
          <w:rFonts w:ascii="Times New Roman" w:hAnsi="Times New Roman" w:cs="Times New Roman"/>
          <w:b/>
          <w:spacing w:val="-8"/>
          <w:sz w:val="20"/>
          <w:szCs w:val="20"/>
        </w:rPr>
        <w:t>50</w:t>
      </w:r>
      <w:r w:rsidRPr="00F82D01">
        <w:rPr>
          <w:rFonts w:ascii="Times New Roman" w:hAnsi="Times New Roman" w:cs="Times New Roman"/>
          <w:spacing w:val="-8"/>
          <w:sz w:val="20"/>
          <w:szCs w:val="20"/>
        </w:rPr>
        <w:t xml:space="preserve"> Lohse, M.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4) Mercator: a fast and simple web server for genome scale functional annotation of plant sequence data. </w:t>
      </w:r>
      <w:r w:rsidRPr="00F82D01">
        <w:rPr>
          <w:rFonts w:ascii="Times New Roman" w:hAnsi="Times New Roman" w:cs="Times New Roman"/>
          <w:i/>
          <w:iCs/>
          <w:spacing w:val="-8"/>
          <w:sz w:val="20"/>
          <w:szCs w:val="20"/>
        </w:rPr>
        <w:t>Plant Cell Environ.</w:t>
      </w:r>
      <w:r w:rsidRPr="00F82D01">
        <w:rPr>
          <w:rFonts w:ascii="Times New Roman" w:hAnsi="Times New Roman" w:cs="Times New Roman"/>
          <w:spacing w:val="-8"/>
          <w:sz w:val="20"/>
          <w:szCs w:val="20"/>
        </w:rPr>
        <w:t xml:space="preserve"> 37, 1250–1258 </w:t>
      </w:r>
      <w:r w:rsidRPr="00F82D01">
        <w:rPr>
          <w:rFonts w:ascii="Times New Roman" w:hAnsi="Times New Roman" w:cs="Times New Roman"/>
          <w:b/>
          <w:spacing w:val="-8"/>
          <w:sz w:val="20"/>
          <w:szCs w:val="20"/>
        </w:rPr>
        <w:t>51</w:t>
      </w:r>
      <w:r w:rsidRPr="00F82D01">
        <w:rPr>
          <w:rFonts w:ascii="Times New Roman" w:hAnsi="Times New Roman" w:cs="Times New Roman"/>
          <w:spacing w:val="-8"/>
          <w:sz w:val="20"/>
          <w:szCs w:val="20"/>
        </w:rPr>
        <w:t xml:space="preserve"> Chang, S.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1993) A simple and efficient method for isolating RNA from pine trees. </w:t>
      </w:r>
      <w:r w:rsidRPr="00F82D01">
        <w:rPr>
          <w:rFonts w:ascii="Times New Roman" w:hAnsi="Times New Roman" w:cs="Times New Roman"/>
          <w:i/>
          <w:iCs/>
          <w:spacing w:val="-8"/>
          <w:sz w:val="20"/>
          <w:szCs w:val="20"/>
        </w:rPr>
        <w:t>Plant Mol. Biol. Report.</w:t>
      </w:r>
      <w:r w:rsidRPr="00F82D01">
        <w:rPr>
          <w:rFonts w:ascii="Times New Roman" w:hAnsi="Times New Roman" w:cs="Times New Roman"/>
          <w:spacing w:val="-8"/>
          <w:sz w:val="20"/>
          <w:szCs w:val="20"/>
        </w:rPr>
        <w:t xml:space="preserve"> 11, 113–116 </w:t>
      </w:r>
      <w:r w:rsidRPr="00F82D01">
        <w:rPr>
          <w:rFonts w:ascii="Times New Roman" w:hAnsi="Times New Roman" w:cs="Times New Roman"/>
          <w:b/>
          <w:spacing w:val="-8"/>
          <w:sz w:val="20"/>
          <w:szCs w:val="20"/>
        </w:rPr>
        <w:t>52</w:t>
      </w:r>
      <w:r w:rsidRPr="00F82D01">
        <w:rPr>
          <w:rFonts w:ascii="Times New Roman" w:hAnsi="Times New Roman" w:cs="Times New Roman"/>
          <w:spacing w:val="-8"/>
          <w:sz w:val="20"/>
          <w:szCs w:val="20"/>
        </w:rPr>
        <w:t xml:space="preserve"> Ludwig, C.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2) Estimation of Absolute Protein Quantities of Unlabeled Samples by Selected Reaction Monitoring Mass Spectrometry. </w:t>
      </w:r>
      <w:r w:rsidRPr="00F82D01">
        <w:rPr>
          <w:rFonts w:ascii="Times New Roman" w:hAnsi="Times New Roman" w:cs="Times New Roman"/>
          <w:i/>
          <w:iCs/>
          <w:spacing w:val="-8"/>
          <w:sz w:val="20"/>
          <w:szCs w:val="20"/>
        </w:rPr>
        <w:t>Mol. Cell. Proteomics</w:t>
      </w:r>
      <w:r w:rsidRPr="00F82D01">
        <w:rPr>
          <w:rFonts w:ascii="Times New Roman" w:hAnsi="Times New Roman" w:cs="Times New Roman"/>
          <w:spacing w:val="-8"/>
          <w:sz w:val="20"/>
          <w:szCs w:val="20"/>
        </w:rPr>
        <w:t xml:space="preserve"> 11, M111.013987 </w:t>
      </w:r>
      <w:r w:rsidRPr="00F82D01">
        <w:rPr>
          <w:rFonts w:ascii="Times New Roman" w:hAnsi="Times New Roman" w:cs="Times New Roman"/>
          <w:b/>
          <w:spacing w:val="-8"/>
          <w:sz w:val="20"/>
          <w:szCs w:val="20"/>
        </w:rPr>
        <w:t>53</w:t>
      </w:r>
      <w:r w:rsidRPr="00F82D01">
        <w:rPr>
          <w:rFonts w:ascii="Times New Roman" w:hAnsi="Times New Roman" w:cs="Times New Roman"/>
          <w:spacing w:val="-8"/>
          <w:sz w:val="20"/>
          <w:szCs w:val="20"/>
        </w:rPr>
        <w:t xml:space="preserve"> Liu, Y.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3) Quantitative measurements of N-linked glycoproteins in human plasma by SWATH-MS. </w:t>
      </w:r>
      <w:r w:rsidRPr="00F82D01">
        <w:rPr>
          <w:rFonts w:ascii="Times New Roman" w:hAnsi="Times New Roman" w:cs="Times New Roman"/>
          <w:i/>
          <w:iCs/>
          <w:spacing w:val="-8"/>
          <w:sz w:val="20"/>
          <w:szCs w:val="20"/>
        </w:rPr>
        <w:t>PROTEOMICS</w:t>
      </w:r>
      <w:r w:rsidRPr="00F82D01">
        <w:rPr>
          <w:rFonts w:ascii="Times New Roman" w:hAnsi="Times New Roman" w:cs="Times New Roman"/>
          <w:spacing w:val="-8"/>
          <w:sz w:val="20"/>
          <w:szCs w:val="20"/>
        </w:rPr>
        <w:t xml:space="preserve"> 13, 1247–1256 </w:t>
      </w:r>
      <w:r w:rsidRPr="00F82D01">
        <w:rPr>
          <w:rFonts w:ascii="Times New Roman" w:hAnsi="Times New Roman" w:cs="Times New Roman"/>
          <w:b/>
          <w:spacing w:val="-8"/>
          <w:sz w:val="20"/>
          <w:szCs w:val="20"/>
        </w:rPr>
        <w:t>54</w:t>
      </w:r>
      <w:r w:rsidRPr="00F82D01">
        <w:rPr>
          <w:rFonts w:ascii="Times New Roman" w:hAnsi="Times New Roman" w:cs="Times New Roman"/>
          <w:spacing w:val="-8"/>
          <w:sz w:val="20"/>
          <w:szCs w:val="20"/>
        </w:rPr>
        <w:t xml:space="preserve"> Sharwood, R.E.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7) Linking photosynthesis and leaf N allocation under future elevated CO2 and climate warming in Eucalyptus globulus. </w:t>
      </w:r>
      <w:r w:rsidRPr="00F82D01">
        <w:rPr>
          <w:rFonts w:ascii="Times New Roman" w:hAnsi="Times New Roman" w:cs="Times New Roman"/>
          <w:i/>
          <w:iCs/>
          <w:spacing w:val="-8"/>
          <w:sz w:val="20"/>
          <w:szCs w:val="20"/>
        </w:rPr>
        <w:t>J. Exp. Bot.</w:t>
      </w:r>
      <w:r w:rsidRPr="00F82D01">
        <w:rPr>
          <w:rFonts w:ascii="Times New Roman" w:hAnsi="Times New Roman" w:cs="Times New Roman"/>
          <w:spacing w:val="-8"/>
          <w:sz w:val="20"/>
          <w:szCs w:val="20"/>
        </w:rPr>
        <w:t xml:space="preserve"> DOI: 10.1093/jxb/erw484 </w:t>
      </w:r>
      <w:r w:rsidRPr="00F82D01">
        <w:rPr>
          <w:rFonts w:ascii="Times New Roman" w:hAnsi="Times New Roman" w:cs="Times New Roman"/>
          <w:b/>
          <w:spacing w:val="-8"/>
          <w:sz w:val="20"/>
          <w:szCs w:val="20"/>
        </w:rPr>
        <w:t>55</w:t>
      </w:r>
      <w:r w:rsidRPr="00F82D01">
        <w:rPr>
          <w:rFonts w:ascii="Times New Roman" w:hAnsi="Times New Roman" w:cs="Times New Roman"/>
          <w:spacing w:val="-8"/>
          <w:sz w:val="20"/>
          <w:szCs w:val="20"/>
        </w:rPr>
        <w:t xml:space="preserve"> Sharwood, R.E.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8) The Catalytic Properties of Hybrid Rubisco Comprising Tobacco Small and Sunflower Large Subunits Mirror the Kinetically Equivalent Source Rubiscos and Can Support Tobacco Growth. </w:t>
      </w:r>
      <w:r w:rsidRPr="00F82D01">
        <w:rPr>
          <w:rFonts w:ascii="Times New Roman" w:hAnsi="Times New Roman" w:cs="Times New Roman"/>
          <w:i/>
          <w:iCs/>
          <w:spacing w:val="-8"/>
          <w:sz w:val="20"/>
          <w:szCs w:val="20"/>
        </w:rPr>
        <w:t>Plant Physiol.</w:t>
      </w:r>
      <w:r w:rsidRPr="00F82D01">
        <w:rPr>
          <w:rFonts w:ascii="Times New Roman" w:hAnsi="Times New Roman" w:cs="Times New Roman"/>
          <w:spacing w:val="-8"/>
          <w:sz w:val="20"/>
          <w:szCs w:val="20"/>
        </w:rPr>
        <w:t xml:space="preserve"> 146, 83–96 </w:t>
      </w:r>
      <w:r w:rsidRPr="00F82D01">
        <w:rPr>
          <w:rFonts w:ascii="Times New Roman" w:hAnsi="Times New Roman" w:cs="Times New Roman"/>
          <w:b/>
          <w:spacing w:val="-8"/>
          <w:sz w:val="20"/>
          <w:szCs w:val="20"/>
        </w:rPr>
        <w:t>56</w:t>
      </w:r>
      <w:r w:rsidRPr="00F82D01">
        <w:rPr>
          <w:rFonts w:ascii="Times New Roman" w:hAnsi="Times New Roman" w:cs="Times New Roman"/>
          <w:spacing w:val="-8"/>
          <w:sz w:val="20"/>
          <w:szCs w:val="20"/>
        </w:rPr>
        <w:t xml:space="preserve"> Kane, H.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1994) An Improved Method for Measuring the CO2/O2 Specificity of Ribulosebisphosphate Carboxylase-Oxygenase. </w:t>
      </w:r>
      <w:r w:rsidRPr="00F82D01">
        <w:rPr>
          <w:rFonts w:ascii="Times New Roman" w:hAnsi="Times New Roman" w:cs="Times New Roman"/>
          <w:i/>
          <w:iCs/>
          <w:spacing w:val="-8"/>
          <w:sz w:val="20"/>
          <w:szCs w:val="20"/>
        </w:rPr>
        <w:t>Funct. Plant Biol.</w:t>
      </w:r>
      <w:r w:rsidRPr="00F82D01">
        <w:rPr>
          <w:rFonts w:ascii="Times New Roman" w:hAnsi="Times New Roman" w:cs="Times New Roman"/>
          <w:spacing w:val="-8"/>
          <w:sz w:val="20"/>
          <w:szCs w:val="20"/>
        </w:rPr>
        <w:t xml:space="preserve"> 21, 449–461 </w:t>
      </w:r>
      <w:r w:rsidRPr="00F82D01">
        <w:rPr>
          <w:rFonts w:ascii="Times New Roman" w:hAnsi="Times New Roman" w:cs="Times New Roman"/>
          <w:b/>
          <w:spacing w:val="-8"/>
          <w:sz w:val="20"/>
          <w:szCs w:val="20"/>
        </w:rPr>
        <w:t>57</w:t>
      </w:r>
      <w:r w:rsidRPr="00F82D01">
        <w:rPr>
          <w:rFonts w:ascii="Times New Roman" w:hAnsi="Times New Roman" w:cs="Times New Roman"/>
          <w:spacing w:val="-8"/>
          <w:sz w:val="20"/>
          <w:szCs w:val="20"/>
        </w:rPr>
        <w:t xml:space="preserve"> Baker, R.T.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5) Using deubiquitylating enzymes as research tools. </w:t>
      </w:r>
      <w:r w:rsidRPr="00F82D01">
        <w:rPr>
          <w:rFonts w:ascii="Times New Roman" w:hAnsi="Times New Roman" w:cs="Times New Roman"/>
          <w:i/>
          <w:iCs/>
          <w:spacing w:val="-8"/>
          <w:sz w:val="20"/>
          <w:szCs w:val="20"/>
        </w:rPr>
        <w:t>Methods Enzymol.</w:t>
      </w:r>
      <w:r w:rsidRPr="00F82D01">
        <w:rPr>
          <w:rFonts w:ascii="Times New Roman" w:hAnsi="Times New Roman" w:cs="Times New Roman"/>
          <w:spacing w:val="-8"/>
          <w:sz w:val="20"/>
          <w:szCs w:val="20"/>
        </w:rPr>
        <w:t xml:space="preserve"> 398, 540–554 </w:t>
      </w:r>
      <w:r w:rsidRPr="00F82D01">
        <w:rPr>
          <w:rFonts w:ascii="Times New Roman" w:hAnsi="Times New Roman" w:cs="Times New Roman"/>
          <w:b/>
          <w:spacing w:val="-8"/>
          <w:sz w:val="20"/>
          <w:szCs w:val="20"/>
        </w:rPr>
        <w:t>58</w:t>
      </w:r>
      <w:r w:rsidRPr="00F82D01">
        <w:rPr>
          <w:rFonts w:ascii="Times New Roman" w:hAnsi="Times New Roman" w:cs="Times New Roman"/>
          <w:spacing w:val="-8"/>
          <w:sz w:val="20"/>
          <w:szCs w:val="20"/>
        </w:rPr>
        <w:t xml:space="preserve"> Hendrickson, L.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8) The effects of Rubisco activase on C4 photosynthesis and metabolism at high temperature. </w:t>
      </w:r>
      <w:r w:rsidRPr="00F82D01">
        <w:rPr>
          <w:rFonts w:ascii="Times New Roman" w:hAnsi="Times New Roman" w:cs="Times New Roman"/>
          <w:i/>
          <w:iCs/>
          <w:spacing w:val="-8"/>
          <w:sz w:val="20"/>
          <w:szCs w:val="20"/>
        </w:rPr>
        <w:t>J. Exp. Bot.</w:t>
      </w:r>
      <w:r w:rsidRPr="00F82D01">
        <w:rPr>
          <w:rFonts w:ascii="Times New Roman" w:hAnsi="Times New Roman" w:cs="Times New Roman"/>
          <w:spacing w:val="-8"/>
          <w:sz w:val="20"/>
          <w:szCs w:val="20"/>
        </w:rPr>
        <w:t xml:space="preserve"> 59, 1789–1798 </w:t>
      </w:r>
      <w:r w:rsidRPr="00F82D01">
        <w:rPr>
          <w:rFonts w:ascii="Times New Roman" w:hAnsi="Times New Roman" w:cs="Times New Roman"/>
          <w:b/>
          <w:spacing w:val="-8"/>
          <w:sz w:val="20"/>
          <w:szCs w:val="20"/>
        </w:rPr>
        <w:t>59</w:t>
      </w:r>
      <w:r w:rsidRPr="00F82D01">
        <w:rPr>
          <w:rFonts w:ascii="Times New Roman" w:hAnsi="Times New Roman" w:cs="Times New Roman"/>
          <w:spacing w:val="-8"/>
          <w:sz w:val="20"/>
          <w:szCs w:val="20"/>
        </w:rPr>
        <w:t xml:space="preserve"> Wachter, R.M.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3) Activation of interspecies-hybrid Rubisco enzymes to assess different models for the Rubisco–Rubisco activase interaction. </w:t>
      </w:r>
      <w:r w:rsidRPr="00F82D01">
        <w:rPr>
          <w:rFonts w:ascii="Times New Roman" w:hAnsi="Times New Roman" w:cs="Times New Roman"/>
          <w:i/>
          <w:iCs/>
          <w:spacing w:val="-8"/>
          <w:sz w:val="20"/>
          <w:szCs w:val="20"/>
        </w:rPr>
        <w:t>Photosynth. Res.</w:t>
      </w:r>
      <w:r w:rsidRPr="00F82D01">
        <w:rPr>
          <w:rFonts w:ascii="Times New Roman" w:hAnsi="Times New Roman" w:cs="Times New Roman"/>
          <w:spacing w:val="-8"/>
          <w:sz w:val="20"/>
          <w:szCs w:val="20"/>
        </w:rPr>
        <w:t xml:space="preserve"> 117, 557–566 </w:t>
      </w:r>
      <w:r w:rsidRPr="00F82D01">
        <w:rPr>
          <w:rFonts w:ascii="Times New Roman" w:hAnsi="Times New Roman" w:cs="Times New Roman"/>
          <w:b/>
          <w:spacing w:val="-8"/>
          <w:sz w:val="20"/>
          <w:szCs w:val="20"/>
        </w:rPr>
        <w:t>60</w:t>
      </w:r>
      <w:r w:rsidRPr="00F82D01">
        <w:rPr>
          <w:rFonts w:ascii="Times New Roman" w:hAnsi="Times New Roman" w:cs="Times New Roman"/>
          <w:spacing w:val="-8"/>
          <w:sz w:val="20"/>
          <w:szCs w:val="20"/>
        </w:rPr>
        <w:t xml:space="preserve"> Barta, C.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1) Rubisco Activase Activity Assays. In </w:t>
      </w:r>
      <w:r w:rsidRPr="00F82D01">
        <w:rPr>
          <w:rFonts w:ascii="Times New Roman" w:hAnsi="Times New Roman" w:cs="Times New Roman"/>
          <w:i/>
          <w:iCs/>
          <w:spacing w:val="-8"/>
          <w:sz w:val="20"/>
          <w:szCs w:val="20"/>
        </w:rPr>
        <w:t>Photosynthesis Research Protocols</w:t>
      </w:r>
      <w:r w:rsidRPr="00F82D01">
        <w:rPr>
          <w:rFonts w:ascii="Times New Roman" w:hAnsi="Times New Roman" w:cs="Times New Roman"/>
          <w:spacing w:val="-8"/>
          <w:sz w:val="20"/>
          <w:szCs w:val="20"/>
        </w:rPr>
        <w:t xml:space="preserve"> (Carpentier, R., ed), pp. 375–382, Humana Press </w:t>
      </w:r>
      <w:r w:rsidRPr="00F82D01">
        <w:rPr>
          <w:rFonts w:ascii="Times New Roman" w:hAnsi="Times New Roman" w:cs="Times New Roman"/>
          <w:b/>
          <w:spacing w:val="-8"/>
          <w:sz w:val="20"/>
          <w:szCs w:val="20"/>
        </w:rPr>
        <w:t>61</w:t>
      </w:r>
      <w:r w:rsidRPr="00F82D01">
        <w:rPr>
          <w:rFonts w:ascii="Times New Roman" w:hAnsi="Times New Roman" w:cs="Times New Roman"/>
          <w:spacing w:val="-8"/>
          <w:sz w:val="20"/>
          <w:szCs w:val="20"/>
        </w:rPr>
        <w:t xml:space="preserve"> Carmo-Silva, A.E. and Salvucci, M.E. (2011) The activity of Rubisco’s molecular chaperone, Rubisco activase, in leaf extracts. </w:t>
      </w:r>
      <w:r w:rsidRPr="00F82D01">
        <w:rPr>
          <w:rFonts w:ascii="Times New Roman" w:hAnsi="Times New Roman" w:cs="Times New Roman"/>
          <w:i/>
          <w:iCs/>
          <w:spacing w:val="-8"/>
          <w:sz w:val="20"/>
          <w:szCs w:val="20"/>
        </w:rPr>
        <w:t>Photosynth. Res.</w:t>
      </w:r>
      <w:r w:rsidRPr="00F82D01">
        <w:rPr>
          <w:rFonts w:ascii="Times New Roman" w:hAnsi="Times New Roman" w:cs="Times New Roman"/>
          <w:spacing w:val="-8"/>
          <w:sz w:val="20"/>
          <w:szCs w:val="20"/>
        </w:rPr>
        <w:t xml:space="preserve"> 108, 143–155 </w:t>
      </w:r>
      <w:r w:rsidRPr="00F82D01">
        <w:rPr>
          <w:rFonts w:ascii="Times New Roman" w:hAnsi="Times New Roman" w:cs="Times New Roman"/>
          <w:b/>
          <w:spacing w:val="-8"/>
          <w:sz w:val="20"/>
          <w:szCs w:val="20"/>
        </w:rPr>
        <w:t>62</w:t>
      </w:r>
      <w:r w:rsidRPr="00F82D01">
        <w:rPr>
          <w:rFonts w:ascii="Times New Roman" w:hAnsi="Times New Roman" w:cs="Times New Roman"/>
          <w:spacing w:val="-8"/>
          <w:sz w:val="20"/>
          <w:szCs w:val="20"/>
        </w:rPr>
        <w:t xml:space="preserve"> Vizcaíno, J.A.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4) </w:t>
      </w:r>
      <w:r w:rsidRPr="00F82D01">
        <w:rPr>
          <w:rFonts w:ascii="Times New Roman" w:hAnsi="Times New Roman" w:cs="Times New Roman"/>
          <w:i/>
          <w:iCs/>
          <w:spacing w:val="-8"/>
          <w:sz w:val="20"/>
          <w:szCs w:val="20"/>
        </w:rPr>
        <w:t>Nat. Biotechnol.</w:t>
      </w:r>
      <w:r w:rsidRPr="00F82D01">
        <w:rPr>
          <w:rFonts w:ascii="Times New Roman" w:hAnsi="Times New Roman" w:cs="Times New Roman"/>
          <w:spacing w:val="-8"/>
          <w:sz w:val="20"/>
          <w:szCs w:val="20"/>
        </w:rPr>
        <w:t xml:space="preserve"> 32, 223–226 </w:t>
      </w:r>
      <w:r w:rsidRPr="00F82D01">
        <w:rPr>
          <w:rFonts w:ascii="Times New Roman" w:hAnsi="Times New Roman" w:cs="Times New Roman"/>
          <w:b/>
          <w:spacing w:val="-8"/>
          <w:sz w:val="20"/>
          <w:szCs w:val="20"/>
        </w:rPr>
        <w:t>63</w:t>
      </w:r>
      <w:r w:rsidRPr="00F82D01">
        <w:rPr>
          <w:rFonts w:ascii="Times New Roman" w:hAnsi="Times New Roman" w:cs="Times New Roman"/>
          <w:spacing w:val="-8"/>
          <w:sz w:val="20"/>
          <w:szCs w:val="20"/>
        </w:rPr>
        <w:t xml:space="preserve"> Deutsch, E.W.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7) </w:t>
      </w:r>
      <w:r w:rsidRPr="00F82D01">
        <w:rPr>
          <w:rFonts w:ascii="Times New Roman" w:hAnsi="Times New Roman" w:cs="Times New Roman"/>
          <w:i/>
          <w:iCs/>
          <w:spacing w:val="-8"/>
          <w:sz w:val="20"/>
          <w:szCs w:val="20"/>
        </w:rPr>
        <w:t>Nucleic Acids Res.</w:t>
      </w:r>
      <w:r w:rsidRPr="00F82D01">
        <w:rPr>
          <w:rFonts w:ascii="Times New Roman" w:hAnsi="Times New Roman" w:cs="Times New Roman"/>
          <w:spacing w:val="-8"/>
          <w:sz w:val="20"/>
          <w:szCs w:val="20"/>
        </w:rPr>
        <w:t xml:space="preserve"> 45, D1100–D1106 </w:t>
      </w:r>
      <w:bookmarkStart w:id="0" w:name="_GoBack"/>
      <w:bookmarkEnd w:id="0"/>
    </w:p>
    <w:sectPr w:rsidR="000B74B9" w:rsidRPr="004928FF" w:rsidSect="00C33B26">
      <w:pgSz w:w="11900" w:h="16840"/>
      <w:pgMar w:top="284" w:right="284" w:bottom="284" w:left="28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egoe UI">
    <w:altName w:val="Calibri"/>
    <w:panose1 w:val="00000000000000000000"/>
    <w:charset w:val="00"/>
    <w:family w:val="swiss"/>
    <w:notTrueType/>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E56077"/>
    <w:multiLevelType w:val="hybridMultilevel"/>
    <w:tmpl w:val="BACA685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4F3E12"/>
    <w:multiLevelType w:val="hybridMultilevel"/>
    <w:tmpl w:val="F8F6AD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6C53FE"/>
    <w:multiLevelType w:val="hybridMultilevel"/>
    <w:tmpl w:val="0A2CA4BE"/>
    <w:lvl w:ilvl="0" w:tplc="98FA392A">
      <w:start w:val="1"/>
      <w:numFmt w:val="decimal"/>
      <w:lvlText w:val="%1)"/>
      <w:lvlJc w:val="left"/>
      <w:pPr>
        <w:tabs>
          <w:tab w:val="num" w:pos="720"/>
        </w:tabs>
        <w:ind w:left="720" w:hanging="360"/>
      </w:pPr>
    </w:lvl>
    <w:lvl w:ilvl="1" w:tplc="5D1EB458" w:tentative="1">
      <w:start w:val="1"/>
      <w:numFmt w:val="decimal"/>
      <w:lvlText w:val="%2)"/>
      <w:lvlJc w:val="left"/>
      <w:pPr>
        <w:tabs>
          <w:tab w:val="num" w:pos="1440"/>
        </w:tabs>
        <w:ind w:left="1440" w:hanging="360"/>
      </w:pPr>
    </w:lvl>
    <w:lvl w:ilvl="2" w:tplc="283E3658" w:tentative="1">
      <w:start w:val="1"/>
      <w:numFmt w:val="decimal"/>
      <w:lvlText w:val="%3)"/>
      <w:lvlJc w:val="left"/>
      <w:pPr>
        <w:tabs>
          <w:tab w:val="num" w:pos="2160"/>
        </w:tabs>
        <w:ind w:left="2160" w:hanging="360"/>
      </w:pPr>
    </w:lvl>
    <w:lvl w:ilvl="3" w:tplc="38C2DC42" w:tentative="1">
      <w:start w:val="1"/>
      <w:numFmt w:val="decimal"/>
      <w:lvlText w:val="%4)"/>
      <w:lvlJc w:val="left"/>
      <w:pPr>
        <w:tabs>
          <w:tab w:val="num" w:pos="2880"/>
        </w:tabs>
        <w:ind w:left="2880" w:hanging="360"/>
      </w:pPr>
    </w:lvl>
    <w:lvl w:ilvl="4" w:tplc="5EE63C1A" w:tentative="1">
      <w:start w:val="1"/>
      <w:numFmt w:val="decimal"/>
      <w:lvlText w:val="%5)"/>
      <w:lvlJc w:val="left"/>
      <w:pPr>
        <w:tabs>
          <w:tab w:val="num" w:pos="3600"/>
        </w:tabs>
        <w:ind w:left="3600" w:hanging="360"/>
      </w:pPr>
    </w:lvl>
    <w:lvl w:ilvl="5" w:tplc="4184E858" w:tentative="1">
      <w:start w:val="1"/>
      <w:numFmt w:val="decimal"/>
      <w:lvlText w:val="%6)"/>
      <w:lvlJc w:val="left"/>
      <w:pPr>
        <w:tabs>
          <w:tab w:val="num" w:pos="4320"/>
        </w:tabs>
        <w:ind w:left="4320" w:hanging="360"/>
      </w:pPr>
    </w:lvl>
    <w:lvl w:ilvl="6" w:tplc="0924F69C" w:tentative="1">
      <w:start w:val="1"/>
      <w:numFmt w:val="decimal"/>
      <w:lvlText w:val="%7)"/>
      <w:lvlJc w:val="left"/>
      <w:pPr>
        <w:tabs>
          <w:tab w:val="num" w:pos="5040"/>
        </w:tabs>
        <w:ind w:left="5040" w:hanging="360"/>
      </w:pPr>
    </w:lvl>
    <w:lvl w:ilvl="7" w:tplc="7F5A08A6" w:tentative="1">
      <w:start w:val="1"/>
      <w:numFmt w:val="decimal"/>
      <w:lvlText w:val="%8)"/>
      <w:lvlJc w:val="left"/>
      <w:pPr>
        <w:tabs>
          <w:tab w:val="num" w:pos="5760"/>
        </w:tabs>
        <w:ind w:left="5760" w:hanging="360"/>
      </w:pPr>
    </w:lvl>
    <w:lvl w:ilvl="8" w:tplc="42A63C74" w:tentative="1">
      <w:start w:val="1"/>
      <w:numFmt w:val="decimal"/>
      <w:lvlText w:val="%9)"/>
      <w:lvlJc w:val="left"/>
      <w:pPr>
        <w:tabs>
          <w:tab w:val="num" w:pos="6480"/>
        </w:tabs>
        <w:ind w:left="6480" w:hanging="360"/>
      </w:pPr>
    </w:lvl>
  </w:abstractNum>
  <w:abstractNum w:abstractNumId="3">
    <w:nsid w:val="42102693"/>
    <w:multiLevelType w:val="hybridMultilevel"/>
    <w:tmpl w:val="0E04F5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E19548D"/>
    <w:multiLevelType w:val="hybridMultilevel"/>
    <w:tmpl w:val="C4B6F35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51392FD4"/>
    <w:multiLevelType w:val="hybridMultilevel"/>
    <w:tmpl w:val="051EA7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E65585"/>
    <w:multiLevelType w:val="hybridMultilevel"/>
    <w:tmpl w:val="9E6C048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83B1400"/>
    <w:multiLevelType w:val="hybridMultilevel"/>
    <w:tmpl w:val="E310583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6CD446B3"/>
    <w:multiLevelType w:val="hybridMultilevel"/>
    <w:tmpl w:val="0C5A4C78"/>
    <w:lvl w:ilvl="0" w:tplc="139820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B542A74"/>
    <w:multiLevelType w:val="hybridMultilevel"/>
    <w:tmpl w:val="8D14AB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7"/>
  </w:num>
  <w:num w:numId="5">
    <w:abstractNumId w:val="3"/>
  </w:num>
  <w:num w:numId="6">
    <w:abstractNumId w:val="1"/>
  </w:num>
  <w:num w:numId="7">
    <w:abstractNumId w:val="4"/>
  </w:num>
  <w:num w:numId="8">
    <w:abstractNumId w:val="8"/>
  </w:num>
  <w:num w:numId="9">
    <w:abstractNumId w:val="9"/>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US" w:vendorID="64" w:dllVersion="0" w:nlCheck="1" w:checkStyle="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58E2"/>
    <w:rsid w:val="00003416"/>
    <w:rsid w:val="00004C9D"/>
    <w:rsid w:val="0000601D"/>
    <w:rsid w:val="0001423D"/>
    <w:rsid w:val="00022098"/>
    <w:rsid w:val="0002696F"/>
    <w:rsid w:val="00037F24"/>
    <w:rsid w:val="00043021"/>
    <w:rsid w:val="00050509"/>
    <w:rsid w:val="00054DE4"/>
    <w:rsid w:val="00056F18"/>
    <w:rsid w:val="00056F58"/>
    <w:rsid w:val="00062D97"/>
    <w:rsid w:val="0006407C"/>
    <w:rsid w:val="00067E5E"/>
    <w:rsid w:val="00067FD5"/>
    <w:rsid w:val="00070D27"/>
    <w:rsid w:val="000827E2"/>
    <w:rsid w:val="0009055A"/>
    <w:rsid w:val="00097803"/>
    <w:rsid w:val="000A2B4F"/>
    <w:rsid w:val="000A6AAD"/>
    <w:rsid w:val="000B0DB8"/>
    <w:rsid w:val="000B6306"/>
    <w:rsid w:val="000B68BF"/>
    <w:rsid w:val="000B74B9"/>
    <w:rsid w:val="000C26E6"/>
    <w:rsid w:val="000C373B"/>
    <w:rsid w:val="000C415C"/>
    <w:rsid w:val="000D44CC"/>
    <w:rsid w:val="000E01CE"/>
    <w:rsid w:val="000E1667"/>
    <w:rsid w:val="000E33A1"/>
    <w:rsid w:val="000E43BC"/>
    <w:rsid w:val="000F1EDA"/>
    <w:rsid w:val="000F24F6"/>
    <w:rsid w:val="000F3534"/>
    <w:rsid w:val="000F591F"/>
    <w:rsid w:val="000F62FD"/>
    <w:rsid w:val="00106B98"/>
    <w:rsid w:val="0011291C"/>
    <w:rsid w:val="00115130"/>
    <w:rsid w:val="001160C0"/>
    <w:rsid w:val="0011644F"/>
    <w:rsid w:val="001205F8"/>
    <w:rsid w:val="00120E12"/>
    <w:rsid w:val="00140590"/>
    <w:rsid w:val="00141CFB"/>
    <w:rsid w:val="001527AE"/>
    <w:rsid w:val="00156F4D"/>
    <w:rsid w:val="00162493"/>
    <w:rsid w:val="00165AD2"/>
    <w:rsid w:val="00166573"/>
    <w:rsid w:val="00170762"/>
    <w:rsid w:val="001712E4"/>
    <w:rsid w:val="00172591"/>
    <w:rsid w:val="00173A7D"/>
    <w:rsid w:val="001770E8"/>
    <w:rsid w:val="001813B7"/>
    <w:rsid w:val="00181CC2"/>
    <w:rsid w:val="0018467A"/>
    <w:rsid w:val="00192F05"/>
    <w:rsid w:val="001B23CA"/>
    <w:rsid w:val="001B5763"/>
    <w:rsid w:val="001B7AD5"/>
    <w:rsid w:val="001B7E60"/>
    <w:rsid w:val="001C3114"/>
    <w:rsid w:val="001C34E0"/>
    <w:rsid w:val="001C40C9"/>
    <w:rsid w:val="001C796D"/>
    <w:rsid w:val="001D0681"/>
    <w:rsid w:val="001D26C1"/>
    <w:rsid w:val="001D3600"/>
    <w:rsid w:val="001E2069"/>
    <w:rsid w:val="001E7DCE"/>
    <w:rsid w:val="001F1932"/>
    <w:rsid w:val="001F37C6"/>
    <w:rsid w:val="001F455B"/>
    <w:rsid w:val="001F78A4"/>
    <w:rsid w:val="00206C43"/>
    <w:rsid w:val="00206F34"/>
    <w:rsid w:val="002102B8"/>
    <w:rsid w:val="002115D7"/>
    <w:rsid w:val="00212CFF"/>
    <w:rsid w:val="002143C9"/>
    <w:rsid w:val="00216EFA"/>
    <w:rsid w:val="00217B92"/>
    <w:rsid w:val="0022439C"/>
    <w:rsid w:val="00231934"/>
    <w:rsid w:val="00234562"/>
    <w:rsid w:val="00234E59"/>
    <w:rsid w:val="002368AD"/>
    <w:rsid w:val="00245F6E"/>
    <w:rsid w:val="002532D3"/>
    <w:rsid w:val="002614D4"/>
    <w:rsid w:val="0026200C"/>
    <w:rsid w:val="00263EBF"/>
    <w:rsid w:val="00266811"/>
    <w:rsid w:val="002678F8"/>
    <w:rsid w:val="00272BE7"/>
    <w:rsid w:val="00276F1E"/>
    <w:rsid w:val="0029427C"/>
    <w:rsid w:val="00294510"/>
    <w:rsid w:val="002A1E53"/>
    <w:rsid w:val="002A4846"/>
    <w:rsid w:val="002C033F"/>
    <w:rsid w:val="002C1435"/>
    <w:rsid w:val="002C1D0C"/>
    <w:rsid w:val="002C212B"/>
    <w:rsid w:val="002C2A77"/>
    <w:rsid w:val="002D55C6"/>
    <w:rsid w:val="002D6127"/>
    <w:rsid w:val="002E3C2F"/>
    <w:rsid w:val="002E4015"/>
    <w:rsid w:val="002E4D37"/>
    <w:rsid w:val="002F190C"/>
    <w:rsid w:val="002F1B3C"/>
    <w:rsid w:val="002F73B7"/>
    <w:rsid w:val="00304EFA"/>
    <w:rsid w:val="00307418"/>
    <w:rsid w:val="0031502E"/>
    <w:rsid w:val="003170BB"/>
    <w:rsid w:val="00317A5E"/>
    <w:rsid w:val="00321F20"/>
    <w:rsid w:val="003223E6"/>
    <w:rsid w:val="00322E0C"/>
    <w:rsid w:val="00324716"/>
    <w:rsid w:val="003247C9"/>
    <w:rsid w:val="00325119"/>
    <w:rsid w:val="00327BDB"/>
    <w:rsid w:val="0033078A"/>
    <w:rsid w:val="00330F8C"/>
    <w:rsid w:val="003329B7"/>
    <w:rsid w:val="00334CF7"/>
    <w:rsid w:val="003354D6"/>
    <w:rsid w:val="003379E1"/>
    <w:rsid w:val="00337A85"/>
    <w:rsid w:val="00340D94"/>
    <w:rsid w:val="00341E92"/>
    <w:rsid w:val="00346F1B"/>
    <w:rsid w:val="00347883"/>
    <w:rsid w:val="0036341D"/>
    <w:rsid w:val="00364F08"/>
    <w:rsid w:val="003656F3"/>
    <w:rsid w:val="00367FAD"/>
    <w:rsid w:val="00376ECE"/>
    <w:rsid w:val="003804AE"/>
    <w:rsid w:val="00386843"/>
    <w:rsid w:val="003924A0"/>
    <w:rsid w:val="003927B6"/>
    <w:rsid w:val="0039587B"/>
    <w:rsid w:val="003A16A4"/>
    <w:rsid w:val="003A35E1"/>
    <w:rsid w:val="003A3929"/>
    <w:rsid w:val="003B1ED8"/>
    <w:rsid w:val="003B2D1C"/>
    <w:rsid w:val="003B6CEA"/>
    <w:rsid w:val="003B7029"/>
    <w:rsid w:val="003C0733"/>
    <w:rsid w:val="003C4ED2"/>
    <w:rsid w:val="003D0F7F"/>
    <w:rsid w:val="003E0273"/>
    <w:rsid w:val="003F44AC"/>
    <w:rsid w:val="004027A5"/>
    <w:rsid w:val="004071FF"/>
    <w:rsid w:val="00407FCD"/>
    <w:rsid w:val="004203D9"/>
    <w:rsid w:val="00432B25"/>
    <w:rsid w:val="00441D59"/>
    <w:rsid w:val="00444810"/>
    <w:rsid w:val="004457CE"/>
    <w:rsid w:val="0046085C"/>
    <w:rsid w:val="00461558"/>
    <w:rsid w:val="004623AC"/>
    <w:rsid w:val="00465D68"/>
    <w:rsid w:val="00470C21"/>
    <w:rsid w:val="0047119B"/>
    <w:rsid w:val="0047438D"/>
    <w:rsid w:val="00483144"/>
    <w:rsid w:val="004928FF"/>
    <w:rsid w:val="00493BEB"/>
    <w:rsid w:val="004A186C"/>
    <w:rsid w:val="004A47F0"/>
    <w:rsid w:val="004B1785"/>
    <w:rsid w:val="004B1E97"/>
    <w:rsid w:val="004B3A53"/>
    <w:rsid w:val="004B5D69"/>
    <w:rsid w:val="004C4447"/>
    <w:rsid w:val="004D1BDF"/>
    <w:rsid w:val="004D2039"/>
    <w:rsid w:val="004D3433"/>
    <w:rsid w:val="004D7B70"/>
    <w:rsid w:val="004E3F9C"/>
    <w:rsid w:val="004E53A6"/>
    <w:rsid w:val="004F4469"/>
    <w:rsid w:val="004F7437"/>
    <w:rsid w:val="004F7FC6"/>
    <w:rsid w:val="00501817"/>
    <w:rsid w:val="00501C3C"/>
    <w:rsid w:val="005037E2"/>
    <w:rsid w:val="00514551"/>
    <w:rsid w:val="00534E94"/>
    <w:rsid w:val="005403FF"/>
    <w:rsid w:val="00541A77"/>
    <w:rsid w:val="00547FAE"/>
    <w:rsid w:val="005565FC"/>
    <w:rsid w:val="00560650"/>
    <w:rsid w:val="005608E3"/>
    <w:rsid w:val="00563F0D"/>
    <w:rsid w:val="00564790"/>
    <w:rsid w:val="005668B6"/>
    <w:rsid w:val="0057532C"/>
    <w:rsid w:val="00575653"/>
    <w:rsid w:val="0058145A"/>
    <w:rsid w:val="00582671"/>
    <w:rsid w:val="005837A2"/>
    <w:rsid w:val="00583C00"/>
    <w:rsid w:val="005866D2"/>
    <w:rsid w:val="00587546"/>
    <w:rsid w:val="0059144A"/>
    <w:rsid w:val="005949F7"/>
    <w:rsid w:val="005A272C"/>
    <w:rsid w:val="005A6E2F"/>
    <w:rsid w:val="005C3C5C"/>
    <w:rsid w:val="005C5289"/>
    <w:rsid w:val="005D0C3A"/>
    <w:rsid w:val="005D53B2"/>
    <w:rsid w:val="005D5E22"/>
    <w:rsid w:val="005D6FD4"/>
    <w:rsid w:val="005D752B"/>
    <w:rsid w:val="005E106D"/>
    <w:rsid w:val="005E1C0E"/>
    <w:rsid w:val="005E3615"/>
    <w:rsid w:val="005E3845"/>
    <w:rsid w:val="005F43BE"/>
    <w:rsid w:val="00601398"/>
    <w:rsid w:val="00604005"/>
    <w:rsid w:val="00604B30"/>
    <w:rsid w:val="006072C9"/>
    <w:rsid w:val="00614988"/>
    <w:rsid w:val="00614D45"/>
    <w:rsid w:val="00626627"/>
    <w:rsid w:val="0063011A"/>
    <w:rsid w:val="00634C6D"/>
    <w:rsid w:val="00636A9B"/>
    <w:rsid w:val="0064012E"/>
    <w:rsid w:val="00640748"/>
    <w:rsid w:val="006426C1"/>
    <w:rsid w:val="00647AD9"/>
    <w:rsid w:val="00660E03"/>
    <w:rsid w:val="00661B3A"/>
    <w:rsid w:val="00665899"/>
    <w:rsid w:val="006661CA"/>
    <w:rsid w:val="00671051"/>
    <w:rsid w:val="00671910"/>
    <w:rsid w:val="00675DF1"/>
    <w:rsid w:val="00680EE0"/>
    <w:rsid w:val="00683F80"/>
    <w:rsid w:val="006912EC"/>
    <w:rsid w:val="006937E1"/>
    <w:rsid w:val="00693FB7"/>
    <w:rsid w:val="00694BEB"/>
    <w:rsid w:val="00696569"/>
    <w:rsid w:val="006A26F5"/>
    <w:rsid w:val="006A2CBF"/>
    <w:rsid w:val="006A387F"/>
    <w:rsid w:val="006A67FD"/>
    <w:rsid w:val="006B2419"/>
    <w:rsid w:val="006B3A90"/>
    <w:rsid w:val="006B5043"/>
    <w:rsid w:val="006B671E"/>
    <w:rsid w:val="006B7DD0"/>
    <w:rsid w:val="006C2BCC"/>
    <w:rsid w:val="006C3D61"/>
    <w:rsid w:val="006C5420"/>
    <w:rsid w:val="006C7A26"/>
    <w:rsid w:val="006D33C6"/>
    <w:rsid w:val="006D3409"/>
    <w:rsid w:val="006D3C96"/>
    <w:rsid w:val="006E51F3"/>
    <w:rsid w:val="006E70E6"/>
    <w:rsid w:val="006E7B40"/>
    <w:rsid w:val="006F071B"/>
    <w:rsid w:val="006F1931"/>
    <w:rsid w:val="006F4B46"/>
    <w:rsid w:val="00710616"/>
    <w:rsid w:val="00717587"/>
    <w:rsid w:val="00717B73"/>
    <w:rsid w:val="00721D1F"/>
    <w:rsid w:val="00733B33"/>
    <w:rsid w:val="007350DC"/>
    <w:rsid w:val="007360DF"/>
    <w:rsid w:val="007423D8"/>
    <w:rsid w:val="00742894"/>
    <w:rsid w:val="00743B05"/>
    <w:rsid w:val="00744406"/>
    <w:rsid w:val="00752C3B"/>
    <w:rsid w:val="00752EFC"/>
    <w:rsid w:val="007558E2"/>
    <w:rsid w:val="00757FD7"/>
    <w:rsid w:val="00762062"/>
    <w:rsid w:val="0076298D"/>
    <w:rsid w:val="00766011"/>
    <w:rsid w:val="00767105"/>
    <w:rsid w:val="00771106"/>
    <w:rsid w:val="00771564"/>
    <w:rsid w:val="007814A9"/>
    <w:rsid w:val="007856A5"/>
    <w:rsid w:val="007940CE"/>
    <w:rsid w:val="007A027F"/>
    <w:rsid w:val="007A1E4C"/>
    <w:rsid w:val="007A43CD"/>
    <w:rsid w:val="007A6BF6"/>
    <w:rsid w:val="007B074E"/>
    <w:rsid w:val="007B5846"/>
    <w:rsid w:val="007B6626"/>
    <w:rsid w:val="007B6D3F"/>
    <w:rsid w:val="007B7B58"/>
    <w:rsid w:val="007C4490"/>
    <w:rsid w:val="007D171F"/>
    <w:rsid w:val="007D7A01"/>
    <w:rsid w:val="007D7A3F"/>
    <w:rsid w:val="007E09E7"/>
    <w:rsid w:val="007F0D3B"/>
    <w:rsid w:val="007F2790"/>
    <w:rsid w:val="007F5707"/>
    <w:rsid w:val="00804869"/>
    <w:rsid w:val="008061B9"/>
    <w:rsid w:val="00815278"/>
    <w:rsid w:val="0081601C"/>
    <w:rsid w:val="00822C22"/>
    <w:rsid w:val="00823470"/>
    <w:rsid w:val="00826A93"/>
    <w:rsid w:val="008304B8"/>
    <w:rsid w:val="008351D1"/>
    <w:rsid w:val="00845152"/>
    <w:rsid w:val="00845726"/>
    <w:rsid w:val="008514EB"/>
    <w:rsid w:val="00852AA7"/>
    <w:rsid w:val="00855177"/>
    <w:rsid w:val="008607C1"/>
    <w:rsid w:val="00863009"/>
    <w:rsid w:val="00867166"/>
    <w:rsid w:val="0087550E"/>
    <w:rsid w:val="008760DD"/>
    <w:rsid w:val="00877B9F"/>
    <w:rsid w:val="00877ED6"/>
    <w:rsid w:val="00882806"/>
    <w:rsid w:val="00882A47"/>
    <w:rsid w:val="0088712F"/>
    <w:rsid w:val="008A3C53"/>
    <w:rsid w:val="008B1C27"/>
    <w:rsid w:val="008B54B8"/>
    <w:rsid w:val="008C508A"/>
    <w:rsid w:val="008C584A"/>
    <w:rsid w:val="008D2A41"/>
    <w:rsid w:val="008E02AD"/>
    <w:rsid w:val="008E1E56"/>
    <w:rsid w:val="008E3078"/>
    <w:rsid w:val="008E46AF"/>
    <w:rsid w:val="008E4E7C"/>
    <w:rsid w:val="008E5A92"/>
    <w:rsid w:val="008F6350"/>
    <w:rsid w:val="008F6551"/>
    <w:rsid w:val="008F7C86"/>
    <w:rsid w:val="00900753"/>
    <w:rsid w:val="00901560"/>
    <w:rsid w:val="00902BEF"/>
    <w:rsid w:val="00903E53"/>
    <w:rsid w:val="009054D9"/>
    <w:rsid w:val="00907143"/>
    <w:rsid w:val="00911E64"/>
    <w:rsid w:val="009221C7"/>
    <w:rsid w:val="009263D3"/>
    <w:rsid w:val="00935A36"/>
    <w:rsid w:val="00935CF7"/>
    <w:rsid w:val="009527B3"/>
    <w:rsid w:val="00955BCC"/>
    <w:rsid w:val="00957666"/>
    <w:rsid w:val="00962C82"/>
    <w:rsid w:val="00965086"/>
    <w:rsid w:val="009676EB"/>
    <w:rsid w:val="009770A0"/>
    <w:rsid w:val="0098127E"/>
    <w:rsid w:val="00982CE9"/>
    <w:rsid w:val="00986702"/>
    <w:rsid w:val="00987E8A"/>
    <w:rsid w:val="00995375"/>
    <w:rsid w:val="009A0DB1"/>
    <w:rsid w:val="009A40A1"/>
    <w:rsid w:val="009D4FE0"/>
    <w:rsid w:val="009D6326"/>
    <w:rsid w:val="009E57E9"/>
    <w:rsid w:val="009E5EF2"/>
    <w:rsid w:val="009E6129"/>
    <w:rsid w:val="009F793C"/>
    <w:rsid w:val="00A045FC"/>
    <w:rsid w:val="00A157C3"/>
    <w:rsid w:val="00A17302"/>
    <w:rsid w:val="00A17E3F"/>
    <w:rsid w:val="00A343E8"/>
    <w:rsid w:val="00A34A08"/>
    <w:rsid w:val="00A43ABC"/>
    <w:rsid w:val="00A45367"/>
    <w:rsid w:val="00A53264"/>
    <w:rsid w:val="00A63AC2"/>
    <w:rsid w:val="00A75F08"/>
    <w:rsid w:val="00A82E85"/>
    <w:rsid w:val="00A84CCF"/>
    <w:rsid w:val="00A87017"/>
    <w:rsid w:val="00A92E46"/>
    <w:rsid w:val="00A93ADB"/>
    <w:rsid w:val="00A94C73"/>
    <w:rsid w:val="00A95627"/>
    <w:rsid w:val="00A967E1"/>
    <w:rsid w:val="00AA731B"/>
    <w:rsid w:val="00AA73B1"/>
    <w:rsid w:val="00AB2134"/>
    <w:rsid w:val="00AB311D"/>
    <w:rsid w:val="00AB3663"/>
    <w:rsid w:val="00AB4AF7"/>
    <w:rsid w:val="00AB5602"/>
    <w:rsid w:val="00AC1212"/>
    <w:rsid w:val="00AD27D7"/>
    <w:rsid w:val="00AD4E2F"/>
    <w:rsid w:val="00AD79CF"/>
    <w:rsid w:val="00AE3D9D"/>
    <w:rsid w:val="00AE4955"/>
    <w:rsid w:val="00AF36B4"/>
    <w:rsid w:val="00AF7202"/>
    <w:rsid w:val="00B02583"/>
    <w:rsid w:val="00B03436"/>
    <w:rsid w:val="00B04CE5"/>
    <w:rsid w:val="00B06D23"/>
    <w:rsid w:val="00B07686"/>
    <w:rsid w:val="00B16224"/>
    <w:rsid w:val="00B169DD"/>
    <w:rsid w:val="00B17353"/>
    <w:rsid w:val="00B17D2D"/>
    <w:rsid w:val="00B23E81"/>
    <w:rsid w:val="00B243F4"/>
    <w:rsid w:val="00B307F7"/>
    <w:rsid w:val="00B34D3F"/>
    <w:rsid w:val="00B4217F"/>
    <w:rsid w:val="00B45A5C"/>
    <w:rsid w:val="00B52C2F"/>
    <w:rsid w:val="00B615C0"/>
    <w:rsid w:val="00B76B8B"/>
    <w:rsid w:val="00B87990"/>
    <w:rsid w:val="00B91A54"/>
    <w:rsid w:val="00B928D2"/>
    <w:rsid w:val="00B93586"/>
    <w:rsid w:val="00B97C60"/>
    <w:rsid w:val="00BA1C1A"/>
    <w:rsid w:val="00BA5D9C"/>
    <w:rsid w:val="00BB5D16"/>
    <w:rsid w:val="00BB5F7E"/>
    <w:rsid w:val="00BB77A7"/>
    <w:rsid w:val="00BD469A"/>
    <w:rsid w:val="00BE0260"/>
    <w:rsid w:val="00BE6A2F"/>
    <w:rsid w:val="00BF6A44"/>
    <w:rsid w:val="00BF7941"/>
    <w:rsid w:val="00C022F8"/>
    <w:rsid w:val="00C02C57"/>
    <w:rsid w:val="00C03672"/>
    <w:rsid w:val="00C07C3D"/>
    <w:rsid w:val="00C170E1"/>
    <w:rsid w:val="00C22342"/>
    <w:rsid w:val="00C235DF"/>
    <w:rsid w:val="00C26ED0"/>
    <w:rsid w:val="00C32EE9"/>
    <w:rsid w:val="00C33A11"/>
    <w:rsid w:val="00C33B26"/>
    <w:rsid w:val="00C47BF2"/>
    <w:rsid w:val="00C51D83"/>
    <w:rsid w:val="00C52314"/>
    <w:rsid w:val="00C55AC0"/>
    <w:rsid w:val="00C614B0"/>
    <w:rsid w:val="00C61D7C"/>
    <w:rsid w:val="00C62231"/>
    <w:rsid w:val="00C82EFB"/>
    <w:rsid w:val="00C8416D"/>
    <w:rsid w:val="00C911E2"/>
    <w:rsid w:val="00C92FD5"/>
    <w:rsid w:val="00C95BB8"/>
    <w:rsid w:val="00C9662F"/>
    <w:rsid w:val="00CA4E57"/>
    <w:rsid w:val="00CA543C"/>
    <w:rsid w:val="00CA5887"/>
    <w:rsid w:val="00CB2677"/>
    <w:rsid w:val="00CB31C9"/>
    <w:rsid w:val="00CB6A61"/>
    <w:rsid w:val="00CC02A2"/>
    <w:rsid w:val="00CC0FEB"/>
    <w:rsid w:val="00CC197B"/>
    <w:rsid w:val="00CC1C73"/>
    <w:rsid w:val="00CC4EE9"/>
    <w:rsid w:val="00CD092C"/>
    <w:rsid w:val="00CD1993"/>
    <w:rsid w:val="00CD4D75"/>
    <w:rsid w:val="00CD5D8F"/>
    <w:rsid w:val="00CE0D28"/>
    <w:rsid w:val="00CE22E0"/>
    <w:rsid w:val="00CE3DC6"/>
    <w:rsid w:val="00CE51D4"/>
    <w:rsid w:val="00CF5ED8"/>
    <w:rsid w:val="00D014BF"/>
    <w:rsid w:val="00D02ABE"/>
    <w:rsid w:val="00D054CA"/>
    <w:rsid w:val="00D17C2C"/>
    <w:rsid w:val="00D3087E"/>
    <w:rsid w:val="00D31BCB"/>
    <w:rsid w:val="00D31FE0"/>
    <w:rsid w:val="00D37E24"/>
    <w:rsid w:val="00D511B4"/>
    <w:rsid w:val="00D53BD1"/>
    <w:rsid w:val="00D5633D"/>
    <w:rsid w:val="00D57EC5"/>
    <w:rsid w:val="00D57EDA"/>
    <w:rsid w:val="00D60EA7"/>
    <w:rsid w:val="00D629CC"/>
    <w:rsid w:val="00D75945"/>
    <w:rsid w:val="00D7639B"/>
    <w:rsid w:val="00D84339"/>
    <w:rsid w:val="00D86690"/>
    <w:rsid w:val="00D925C1"/>
    <w:rsid w:val="00D92980"/>
    <w:rsid w:val="00D93C08"/>
    <w:rsid w:val="00D95A6B"/>
    <w:rsid w:val="00DA0A4B"/>
    <w:rsid w:val="00DA2C0E"/>
    <w:rsid w:val="00DB43F2"/>
    <w:rsid w:val="00DB5550"/>
    <w:rsid w:val="00DB5B47"/>
    <w:rsid w:val="00DC535F"/>
    <w:rsid w:val="00DC68BA"/>
    <w:rsid w:val="00DD0AF4"/>
    <w:rsid w:val="00DD5DAD"/>
    <w:rsid w:val="00DE06D3"/>
    <w:rsid w:val="00DF2379"/>
    <w:rsid w:val="00DF3736"/>
    <w:rsid w:val="00DF5206"/>
    <w:rsid w:val="00E01106"/>
    <w:rsid w:val="00E015F4"/>
    <w:rsid w:val="00E03D40"/>
    <w:rsid w:val="00E101BA"/>
    <w:rsid w:val="00E10242"/>
    <w:rsid w:val="00E1142B"/>
    <w:rsid w:val="00E20C07"/>
    <w:rsid w:val="00E20C9D"/>
    <w:rsid w:val="00E21779"/>
    <w:rsid w:val="00E26CEC"/>
    <w:rsid w:val="00E365EA"/>
    <w:rsid w:val="00E4030F"/>
    <w:rsid w:val="00E41C81"/>
    <w:rsid w:val="00E460D7"/>
    <w:rsid w:val="00E511E9"/>
    <w:rsid w:val="00E529CB"/>
    <w:rsid w:val="00E52F5D"/>
    <w:rsid w:val="00E54EA6"/>
    <w:rsid w:val="00E56E9B"/>
    <w:rsid w:val="00E62473"/>
    <w:rsid w:val="00E627CA"/>
    <w:rsid w:val="00E65AA2"/>
    <w:rsid w:val="00E70EAC"/>
    <w:rsid w:val="00E724C4"/>
    <w:rsid w:val="00E72761"/>
    <w:rsid w:val="00E75358"/>
    <w:rsid w:val="00E77302"/>
    <w:rsid w:val="00E77897"/>
    <w:rsid w:val="00E80D1C"/>
    <w:rsid w:val="00E8204B"/>
    <w:rsid w:val="00E903D1"/>
    <w:rsid w:val="00E942BD"/>
    <w:rsid w:val="00E95646"/>
    <w:rsid w:val="00E95806"/>
    <w:rsid w:val="00E9608F"/>
    <w:rsid w:val="00EA34F5"/>
    <w:rsid w:val="00EA5AF9"/>
    <w:rsid w:val="00EB002E"/>
    <w:rsid w:val="00EC4F21"/>
    <w:rsid w:val="00EC63EC"/>
    <w:rsid w:val="00ED16E9"/>
    <w:rsid w:val="00ED4CF2"/>
    <w:rsid w:val="00ED5AE4"/>
    <w:rsid w:val="00ED7C91"/>
    <w:rsid w:val="00EE3D62"/>
    <w:rsid w:val="00EE6690"/>
    <w:rsid w:val="00EE7E39"/>
    <w:rsid w:val="00EF0A07"/>
    <w:rsid w:val="00EF0C88"/>
    <w:rsid w:val="00EF3A62"/>
    <w:rsid w:val="00EF5ECA"/>
    <w:rsid w:val="00F03854"/>
    <w:rsid w:val="00F046AF"/>
    <w:rsid w:val="00F10A31"/>
    <w:rsid w:val="00F1638B"/>
    <w:rsid w:val="00F23D6A"/>
    <w:rsid w:val="00F41E59"/>
    <w:rsid w:val="00F46633"/>
    <w:rsid w:val="00F508E2"/>
    <w:rsid w:val="00F5354F"/>
    <w:rsid w:val="00F545C4"/>
    <w:rsid w:val="00F565B1"/>
    <w:rsid w:val="00F65CB5"/>
    <w:rsid w:val="00F85119"/>
    <w:rsid w:val="00F92CB3"/>
    <w:rsid w:val="00F95FE8"/>
    <w:rsid w:val="00FA46BA"/>
    <w:rsid w:val="00FB125A"/>
    <w:rsid w:val="00FC6103"/>
    <w:rsid w:val="00FD0C4B"/>
    <w:rsid w:val="00FD1710"/>
    <w:rsid w:val="00FD4720"/>
    <w:rsid w:val="00FF0FEB"/>
    <w:rsid w:val="00FF2F8F"/>
    <w:rsid w:val="00FF48CA"/>
    <w:rsid w:val="00FF669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53A3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63D3"/>
    <w:pPr>
      <w:ind w:left="720"/>
      <w:contextualSpacing/>
    </w:pPr>
  </w:style>
  <w:style w:type="paragraph" w:styleId="Caption">
    <w:name w:val="caption"/>
    <w:basedOn w:val="Normal"/>
    <w:next w:val="Normal"/>
    <w:uiPriority w:val="35"/>
    <w:unhideWhenUsed/>
    <w:qFormat/>
    <w:rsid w:val="009D6326"/>
    <w:pPr>
      <w:spacing w:after="200"/>
    </w:pPr>
    <w:rPr>
      <w:rFonts w:ascii="Times New Roman" w:hAnsi="Times New Roman" w:cs="Times New Roman"/>
      <w:i/>
      <w:iCs/>
      <w:color w:val="000000" w:themeColor="text1"/>
    </w:rPr>
  </w:style>
  <w:style w:type="paragraph" w:styleId="NormalWeb">
    <w:name w:val="Normal (Web)"/>
    <w:basedOn w:val="Normal"/>
    <w:uiPriority w:val="99"/>
    <w:semiHidden/>
    <w:unhideWhenUsed/>
    <w:rsid w:val="005866D2"/>
    <w:pPr>
      <w:spacing w:before="100" w:beforeAutospacing="1" w:after="100" w:afterAutospacing="1"/>
    </w:pPr>
    <w:rPr>
      <w:rFonts w:ascii="Times New Roman" w:hAnsi="Times New Roman" w:cs="Times New Roman"/>
    </w:rPr>
  </w:style>
  <w:style w:type="character" w:styleId="CommentReference">
    <w:name w:val="annotation reference"/>
    <w:basedOn w:val="DefaultParagraphFont"/>
    <w:uiPriority w:val="99"/>
    <w:semiHidden/>
    <w:unhideWhenUsed/>
    <w:rsid w:val="00A17302"/>
    <w:rPr>
      <w:sz w:val="16"/>
      <w:szCs w:val="16"/>
    </w:rPr>
  </w:style>
  <w:style w:type="paragraph" w:styleId="CommentText">
    <w:name w:val="annotation text"/>
    <w:basedOn w:val="Normal"/>
    <w:link w:val="CommentTextChar"/>
    <w:uiPriority w:val="99"/>
    <w:semiHidden/>
    <w:unhideWhenUsed/>
    <w:rsid w:val="00A17302"/>
    <w:rPr>
      <w:sz w:val="20"/>
      <w:szCs w:val="20"/>
    </w:rPr>
  </w:style>
  <w:style w:type="character" w:customStyle="1" w:styleId="CommentTextChar">
    <w:name w:val="Comment Text Char"/>
    <w:basedOn w:val="DefaultParagraphFont"/>
    <w:link w:val="CommentText"/>
    <w:uiPriority w:val="99"/>
    <w:semiHidden/>
    <w:rsid w:val="00A17302"/>
    <w:rPr>
      <w:sz w:val="20"/>
      <w:szCs w:val="20"/>
    </w:rPr>
  </w:style>
  <w:style w:type="paragraph" w:styleId="CommentSubject">
    <w:name w:val="annotation subject"/>
    <w:basedOn w:val="CommentText"/>
    <w:next w:val="CommentText"/>
    <w:link w:val="CommentSubjectChar"/>
    <w:uiPriority w:val="99"/>
    <w:semiHidden/>
    <w:unhideWhenUsed/>
    <w:rsid w:val="00A17302"/>
    <w:rPr>
      <w:b/>
      <w:bCs/>
    </w:rPr>
  </w:style>
  <w:style w:type="character" w:customStyle="1" w:styleId="CommentSubjectChar">
    <w:name w:val="Comment Subject Char"/>
    <w:basedOn w:val="CommentTextChar"/>
    <w:link w:val="CommentSubject"/>
    <w:uiPriority w:val="99"/>
    <w:semiHidden/>
    <w:rsid w:val="00A17302"/>
    <w:rPr>
      <w:b/>
      <w:bCs/>
      <w:sz w:val="20"/>
      <w:szCs w:val="20"/>
    </w:rPr>
  </w:style>
  <w:style w:type="paragraph" w:styleId="BalloonText">
    <w:name w:val="Balloon Text"/>
    <w:basedOn w:val="Normal"/>
    <w:link w:val="BalloonTextChar"/>
    <w:uiPriority w:val="99"/>
    <w:semiHidden/>
    <w:unhideWhenUsed/>
    <w:rsid w:val="00A173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7302"/>
    <w:rPr>
      <w:rFonts w:ascii="Segoe UI" w:hAnsi="Segoe UI" w:cs="Segoe UI"/>
      <w:sz w:val="18"/>
      <w:szCs w:val="18"/>
    </w:rPr>
  </w:style>
  <w:style w:type="paragraph" w:styleId="Bibliography">
    <w:name w:val="Bibliography"/>
    <w:basedOn w:val="Normal"/>
    <w:next w:val="Normal"/>
    <w:uiPriority w:val="37"/>
    <w:unhideWhenUsed/>
    <w:rsid w:val="00965086"/>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1995586">
      <w:bodyDiv w:val="1"/>
      <w:marLeft w:val="0"/>
      <w:marRight w:val="0"/>
      <w:marTop w:val="0"/>
      <w:marBottom w:val="0"/>
      <w:divBdr>
        <w:top w:val="none" w:sz="0" w:space="0" w:color="auto"/>
        <w:left w:val="none" w:sz="0" w:space="0" w:color="auto"/>
        <w:bottom w:val="none" w:sz="0" w:space="0" w:color="auto"/>
        <w:right w:val="none" w:sz="0" w:space="0" w:color="auto"/>
      </w:divBdr>
    </w:div>
    <w:div w:id="527836796">
      <w:bodyDiv w:val="1"/>
      <w:marLeft w:val="0"/>
      <w:marRight w:val="0"/>
      <w:marTop w:val="0"/>
      <w:marBottom w:val="0"/>
      <w:divBdr>
        <w:top w:val="none" w:sz="0" w:space="0" w:color="auto"/>
        <w:left w:val="none" w:sz="0" w:space="0" w:color="auto"/>
        <w:bottom w:val="none" w:sz="0" w:space="0" w:color="auto"/>
        <w:right w:val="none" w:sz="0" w:space="0" w:color="auto"/>
      </w:divBdr>
    </w:div>
    <w:div w:id="943806945">
      <w:bodyDiv w:val="1"/>
      <w:marLeft w:val="0"/>
      <w:marRight w:val="0"/>
      <w:marTop w:val="0"/>
      <w:marBottom w:val="0"/>
      <w:divBdr>
        <w:top w:val="none" w:sz="0" w:space="0" w:color="auto"/>
        <w:left w:val="none" w:sz="0" w:space="0" w:color="auto"/>
        <w:bottom w:val="none" w:sz="0" w:space="0" w:color="auto"/>
        <w:right w:val="none" w:sz="0" w:space="0" w:color="auto"/>
      </w:divBdr>
      <w:divsChild>
        <w:div w:id="1827866018">
          <w:marLeft w:val="547"/>
          <w:marRight w:val="0"/>
          <w:marTop w:val="0"/>
          <w:marBottom w:val="0"/>
          <w:divBdr>
            <w:top w:val="none" w:sz="0" w:space="0" w:color="auto"/>
            <w:left w:val="none" w:sz="0" w:space="0" w:color="auto"/>
            <w:bottom w:val="none" w:sz="0" w:space="0" w:color="auto"/>
            <w:right w:val="none" w:sz="0" w:space="0" w:color="auto"/>
          </w:divBdr>
        </w:div>
        <w:div w:id="118302160">
          <w:marLeft w:val="547"/>
          <w:marRight w:val="0"/>
          <w:marTop w:val="0"/>
          <w:marBottom w:val="0"/>
          <w:divBdr>
            <w:top w:val="none" w:sz="0" w:space="0" w:color="auto"/>
            <w:left w:val="none" w:sz="0" w:space="0" w:color="auto"/>
            <w:bottom w:val="none" w:sz="0" w:space="0" w:color="auto"/>
            <w:right w:val="none" w:sz="0" w:space="0" w:color="auto"/>
          </w:divBdr>
        </w:div>
        <w:div w:id="1128739995">
          <w:marLeft w:val="547"/>
          <w:marRight w:val="0"/>
          <w:marTop w:val="0"/>
          <w:marBottom w:val="0"/>
          <w:divBdr>
            <w:top w:val="none" w:sz="0" w:space="0" w:color="auto"/>
            <w:left w:val="none" w:sz="0" w:space="0" w:color="auto"/>
            <w:bottom w:val="none" w:sz="0" w:space="0" w:color="auto"/>
            <w:right w:val="none" w:sz="0" w:space="0" w:color="auto"/>
          </w:divBdr>
        </w:div>
      </w:divsChild>
    </w:div>
    <w:div w:id="1021280029">
      <w:bodyDiv w:val="1"/>
      <w:marLeft w:val="0"/>
      <w:marRight w:val="0"/>
      <w:marTop w:val="0"/>
      <w:marBottom w:val="0"/>
      <w:divBdr>
        <w:top w:val="none" w:sz="0" w:space="0" w:color="auto"/>
        <w:left w:val="none" w:sz="0" w:space="0" w:color="auto"/>
        <w:bottom w:val="none" w:sz="0" w:space="0" w:color="auto"/>
        <w:right w:val="none" w:sz="0" w:space="0" w:color="auto"/>
      </w:divBdr>
    </w:div>
    <w:div w:id="1699352406">
      <w:bodyDiv w:val="1"/>
      <w:marLeft w:val="0"/>
      <w:marRight w:val="0"/>
      <w:marTop w:val="0"/>
      <w:marBottom w:val="0"/>
      <w:divBdr>
        <w:top w:val="none" w:sz="0" w:space="0" w:color="auto"/>
        <w:left w:val="none" w:sz="0" w:space="0" w:color="auto"/>
        <w:bottom w:val="none" w:sz="0" w:space="0" w:color="auto"/>
        <w:right w:val="none" w:sz="0" w:space="0" w:color="auto"/>
      </w:divBdr>
    </w:div>
    <w:div w:id="21074626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image" Target="media/image2.png"/><Relationship Id="rId7" Type="http://schemas.openxmlformats.org/officeDocument/2006/relationships/image" Target="media/image3.tiff"/><Relationship Id="rId8" Type="http://schemas.openxmlformats.org/officeDocument/2006/relationships/image" Target="media/image4.png"/><Relationship Id="rId9" Type="http://schemas.openxmlformats.org/officeDocument/2006/relationships/image" Target="media/image5.tiff"/><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2829</Words>
  <Characters>244130</Characters>
  <Application>Microsoft Macintosh Word</Application>
  <DocSecurity>0</DocSecurity>
  <Lines>2034</Lines>
  <Paragraphs>57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6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17-03-22T03:16:00Z</cp:lastPrinted>
  <dcterms:created xsi:type="dcterms:W3CDTF">2017-03-22T03:22:00Z</dcterms:created>
  <dcterms:modified xsi:type="dcterms:W3CDTF">2017-03-22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C57uvF6E"/&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